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80FFDC" w14:textId="77777777" w:rsidR="002A7DC0" w:rsidRPr="00550B09" w:rsidRDefault="002A7DC0" w:rsidP="002A7DC0">
      <w:pPr>
        <w:jc w:val="center"/>
        <w:rPr>
          <w:rFonts w:ascii="Calibri" w:hAnsi="Calibri"/>
        </w:rPr>
      </w:pPr>
      <w:bookmarkStart w:id="0" w:name="_Toc529184043"/>
      <w:bookmarkStart w:id="1" w:name="_Toc529706903"/>
      <w:bookmarkStart w:id="2" w:name="_Ref530380524"/>
      <w:r w:rsidRPr="00550B09">
        <w:rPr>
          <w:rFonts w:ascii="Calibri" w:hAnsi="Calibri"/>
          <w:noProof/>
          <w:lang w:eastAsia="en-GB"/>
        </w:rPr>
        <w:drawing>
          <wp:inline distT="0" distB="0" distL="0" distR="0" wp14:anchorId="4EC34BF4" wp14:editId="3545B4B8">
            <wp:extent cx="1920240" cy="1083015"/>
            <wp:effectExtent l="0" t="0" r="3810"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CULOGO.png"/>
                    <pic:cNvPicPr/>
                  </pic:nvPicPr>
                  <pic:blipFill>
                    <a:blip r:embed="rId9">
                      <a:extLst>
                        <a:ext uri="{28A0092B-C50C-407E-A947-70E740481C1C}">
                          <a14:useLocalDpi xmlns:a14="http://schemas.microsoft.com/office/drawing/2010/main" val="0"/>
                        </a:ext>
                      </a:extLst>
                    </a:blip>
                    <a:stretch>
                      <a:fillRect/>
                    </a:stretch>
                  </pic:blipFill>
                  <pic:spPr>
                    <a:xfrm>
                      <a:off x="0" y="0"/>
                      <a:ext cx="1917173" cy="1081285"/>
                    </a:xfrm>
                    <a:prstGeom prst="rect">
                      <a:avLst/>
                    </a:prstGeom>
                  </pic:spPr>
                </pic:pic>
              </a:graphicData>
            </a:graphic>
          </wp:inline>
        </w:drawing>
      </w:r>
    </w:p>
    <w:p w14:paraId="76E46A1E" w14:textId="77777777" w:rsidR="002A7DC0" w:rsidRPr="00550B09" w:rsidRDefault="002A7DC0" w:rsidP="002A7DC0">
      <w:pPr>
        <w:jc w:val="center"/>
        <w:rPr>
          <w:rFonts w:ascii="Calibri" w:hAnsi="Calibri"/>
        </w:rPr>
      </w:pPr>
    </w:p>
    <w:p w14:paraId="33C800E1" w14:textId="7B23D558" w:rsidR="002A7DC0" w:rsidRPr="00550B09" w:rsidRDefault="002A7DC0" w:rsidP="002A7DC0">
      <w:pPr>
        <w:jc w:val="center"/>
        <w:rPr>
          <w:rFonts w:ascii="Calibri" w:hAnsi="Calibri"/>
          <w:b/>
          <w:sz w:val="32"/>
          <w:szCs w:val="32"/>
        </w:rPr>
      </w:pPr>
      <w:r w:rsidRPr="00550B09">
        <w:rPr>
          <w:rFonts w:ascii="Calibri" w:hAnsi="Calibri"/>
          <w:b/>
          <w:sz w:val="32"/>
          <w:szCs w:val="32"/>
        </w:rPr>
        <w:t>Honours Project (CCIS</w:t>
      </w:r>
      <w:proofErr w:type="gramStart"/>
      <w:r w:rsidRPr="00550B09">
        <w:rPr>
          <w:rFonts w:ascii="Calibri" w:hAnsi="Calibri"/>
          <w:b/>
          <w:sz w:val="32"/>
          <w:szCs w:val="32"/>
        </w:rPr>
        <w:t>)</w:t>
      </w:r>
      <w:proofErr w:type="gramEnd"/>
      <w:r w:rsidR="009470BC">
        <w:rPr>
          <w:rFonts w:ascii="Calibri" w:hAnsi="Calibri"/>
          <w:b/>
          <w:sz w:val="32"/>
          <w:szCs w:val="32"/>
        </w:rPr>
        <w:br/>
      </w:r>
      <w:r w:rsidRPr="009470BC">
        <w:rPr>
          <w:rFonts w:ascii="Calibri" w:hAnsi="Calibri"/>
          <w:b/>
          <w:sz w:val="72"/>
          <w:szCs w:val="72"/>
        </w:rPr>
        <w:t xml:space="preserve">Final Report  </w:t>
      </w:r>
    </w:p>
    <w:p w14:paraId="1AD67482" w14:textId="77777777" w:rsidR="002A7DC0" w:rsidRPr="00550B09" w:rsidRDefault="002A7DC0" w:rsidP="002A7DC0">
      <w:pPr>
        <w:jc w:val="center"/>
        <w:rPr>
          <w:rFonts w:ascii="Calibri" w:hAnsi="Calibri"/>
          <w:b/>
          <w:sz w:val="32"/>
          <w:szCs w:val="32"/>
        </w:rPr>
      </w:pPr>
      <w:r w:rsidRPr="00550B09">
        <w:rPr>
          <w:rFonts w:ascii="Calibri" w:hAnsi="Calibri"/>
          <w:b/>
          <w:sz w:val="32"/>
          <w:szCs w:val="32"/>
        </w:rPr>
        <w:t>201</w:t>
      </w:r>
      <w:r>
        <w:rPr>
          <w:rFonts w:ascii="Calibri" w:hAnsi="Calibri"/>
          <w:b/>
          <w:sz w:val="32"/>
          <w:szCs w:val="32"/>
        </w:rPr>
        <w:t>8-2019</w:t>
      </w:r>
    </w:p>
    <w:p w14:paraId="68A287A7" w14:textId="77777777" w:rsidR="002A7DC0" w:rsidRDefault="002A7DC0" w:rsidP="002A7DC0">
      <w:pPr>
        <w:pStyle w:val="NoSpacing"/>
        <w:jc w:val="center"/>
        <w:rPr>
          <w:rStyle w:val="Strong"/>
          <w:rFonts w:ascii="Calibri" w:hAnsi="Calibri"/>
          <w:iCs/>
          <w:color w:val="000000" w:themeColor="text1"/>
          <w:sz w:val="22"/>
          <w:szCs w:val="22"/>
          <w:bdr w:val="none" w:sz="0" w:space="0" w:color="auto" w:frame="1"/>
          <w:shd w:val="clear" w:color="auto" w:fill="FFFFFF"/>
        </w:rPr>
      </w:pPr>
    </w:p>
    <w:p w14:paraId="5061FAAA" w14:textId="3E3AF480" w:rsidR="002A7DC0" w:rsidRDefault="002A7DC0" w:rsidP="002A7DC0">
      <w:pPr>
        <w:pStyle w:val="NoSpacing"/>
        <w:jc w:val="center"/>
        <w:rPr>
          <w:rStyle w:val="Strong"/>
          <w:rFonts w:ascii="Calibri" w:hAnsi="Calibri"/>
          <w:iCs/>
          <w:color w:val="000000" w:themeColor="text1"/>
          <w:sz w:val="22"/>
          <w:szCs w:val="22"/>
          <w:bdr w:val="none" w:sz="0" w:space="0" w:color="auto" w:frame="1"/>
          <w:shd w:val="clear" w:color="auto" w:fill="FFFFFF"/>
        </w:rPr>
      </w:pPr>
      <w:r w:rsidRPr="002A7DC0">
        <w:rPr>
          <w:rStyle w:val="Strong"/>
          <w:rFonts w:ascii="Calibri" w:hAnsi="Calibri"/>
          <w:iCs/>
          <w:color w:val="000000" w:themeColor="text1"/>
          <w:sz w:val="22"/>
          <w:szCs w:val="22"/>
          <w:bdr w:val="none" w:sz="0" w:space="0" w:color="auto" w:frame="1"/>
          <w:shd w:val="clear" w:color="auto" w:fill="FFFFFF"/>
        </w:rPr>
        <w:t>Submitted for the Degree of BSc Computing</w:t>
      </w:r>
    </w:p>
    <w:p w14:paraId="76C29C60" w14:textId="77777777" w:rsidR="002A7DC0" w:rsidRPr="002A7DC0" w:rsidRDefault="002A7DC0" w:rsidP="002A7DC0">
      <w:pPr>
        <w:pStyle w:val="NoSpacing"/>
        <w:jc w:val="center"/>
        <w:rPr>
          <w:rFonts w:ascii="Calibri" w:hAnsi="Calibri"/>
          <w:b/>
          <w:bCs/>
          <w:iCs/>
          <w:color w:val="000000" w:themeColor="text1"/>
          <w:sz w:val="22"/>
          <w:szCs w:val="22"/>
          <w:bdr w:val="none" w:sz="0" w:space="0" w:color="auto" w:frame="1"/>
          <w:shd w:val="clear" w:color="auto" w:fill="FFFFFF"/>
        </w:rPr>
      </w:pPr>
    </w:p>
    <w:p w14:paraId="63A9B009" w14:textId="77777777" w:rsidR="002A7DC0" w:rsidRDefault="002A7DC0" w:rsidP="002A7DC0">
      <w:pPr>
        <w:jc w:val="center"/>
        <w:rPr>
          <w:rFonts w:ascii="Calibri" w:hAnsi="Calibri"/>
          <w:bCs/>
          <w:sz w:val="28"/>
          <w:szCs w:val="32"/>
        </w:rPr>
      </w:pPr>
      <w:r w:rsidRPr="00550B09">
        <w:rPr>
          <w:rFonts w:ascii="Calibri" w:hAnsi="Calibri"/>
          <w:b/>
          <w:sz w:val="28"/>
          <w:szCs w:val="32"/>
        </w:rPr>
        <w:t>Project Title:</w:t>
      </w:r>
      <w:r>
        <w:rPr>
          <w:rFonts w:ascii="Calibri" w:hAnsi="Calibri"/>
          <w:b/>
          <w:sz w:val="28"/>
          <w:szCs w:val="32"/>
        </w:rPr>
        <w:t xml:space="preserve"> </w:t>
      </w:r>
      <w:r w:rsidRPr="006E67BA">
        <w:rPr>
          <w:rFonts w:ascii="Calibri" w:hAnsi="Calibri"/>
          <w:bCs/>
          <w:sz w:val="28"/>
          <w:szCs w:val="32"/>
        </w:rPr>
        <w:t>Amazon Lambda</w:t>
      </w:r>
    </w:p>
    <w:p w14:paraId="7FD33743" w14:textId="77777777" w:rsidR="002A7DC0" w:rsidRPr="006E67BA" w:rsidRDefault="002A7DC0" w:rsidP="002A7DC0">
      <w:pPr>
        <w:jc w:val="center"/>
        <w:rPr>
          <w:rFonts w:ascii="Calibri" w:hAnsi="Calibri"/>
          <w:bCs/>
          <w:sz w:val="28"/>
          <w:szCs w:val="32"/>
        </w:rPr>
      </w:pPr>
    </w:p>
    <w:p w14:paraId="64FBF80E" w14:textId="6E6DFF82" w:rsidR="002A7DC0" w:rsidRPr="006E67BA" w:rsidRDefault="002A7DC0" w:rsidP="002A7DC0">
      <w:pPr>
        <w:jc w:val="center"/>
        <w:rPr>
          <w:rFonts w:ascii="Calibri" w:hAnsi="Calibri"/>
          <w:bCs/>
          <w:sz w:val="28"/>
          <w:szCs w:val="32"/>
        </w:rPr>
      </w:pPr>
      <w:r w:rsidRPr="00550B09">
        <w:rPr>
          <w:rFonts w:ascii="Calibri" w:hAnsi="Calibri"/>
          <w:b/>
          <w:sz w:val="28"/>
          <w:szCs w:val="32"/>
        </w:rPr>
        <w:t>Name:</w:t>
      </w:r>
      <w:r>
        <w:rPr>
          <w:rFonts w:ascii="Calibri" w:hAnsi="Calibri"/>
          <w:b/>
          <w:sz w:val="28"/>
          <w:szCs w:val="32"/>
        </w:rPr>
        <w:t xml:space="preserve"> </w:t>
      </w:r>
    </w:p>
    <w:p w14:paraId="31680E86" w14:textId="7EB5EE69" w:rsidR="002A7DC0" w:rsidRPr="006E67BA" w:rsidRDefault="00BF6102" w:rsidP="002A7DC0">
      <w:pPr>
        <w:jc w:val="center"/>
        <w:rPr>
          <w:rFonts w:ascii="Calibri" w:hAnsi="Calibri"/>
          <w:bCs/>
          <w:sz w:val="28"/>
          <w:szCs w:val="32"/>
        </w:rPr>
      </w:pPr>
      <w:r w:rsidRPr="00550B09">
        <w:rPr>
          <w:rFonts w:ascii="Calibri" w:hAnsi="Calibri"/>
          <w:b/>
          <w:sz w:val="28"/>
          <w:szCs w:val="32"/>
        </w:rPr>
        <w:t>Programme:</w:t>
      </w:r>
      <w:r w:rsidR="002A7DC0">
        <w:rPr>
          <w:rFonts w:ascii="Calibri" w:hAnsi="Calibri"/>
          <w:b/>
          <w:sz w:val="28"/>
          <w:szCs w:val="32"/>
        </w:rPr>
        <w:t xml:space="preserve"> </w:t>
      </w:r>
      <w:r w:rsidR="002A7DC0" w:rsidRPr="006E67BA">
        <w:rPr>
          <w:rFonts w:ascii="Calibri" w:hAnsi="Calibri"/>
          <w:bCs/>
          <w:sz w:val="28"/>
          <w:szCs w:val="32"/>
        </w:rPr>
        <w:t>BSc Computing</w:t>
      </w:r>
    </w:p>
    <w:p w14:paraId="0001F191" w14:textId="2AC3F5AD" w:rsidR="002A7DC0" w:rsidRDefault="002A7DC0" w:rsidP="002A7DC0">
      <w:pPr>
        <w:jc w:val="center"/>
        <w:rPr>
          <w:rFonts w:ascii="Calibri" w:hAnsi="Calibri"/>
          <w:b/>
          <w:sz w:val="28"/>
          <w:szCs w:val="32"/>
        </w:rPr>
      </w:pPr>
    </w:p>
    <w:p w14:paraId="3AB4B601" w14:textId="77777777" w:rsidR="00BF6102" w:rsidRDefault="00BF6102" w:rsidP="002A7DC0">
      <w:pPr>
        <w:jc w:val="center"/>
        <w:rPr>
          <w:rFonts w:ascii="Calibri" w:hAnsi="Calibri"/>
          <w:b/>
          <w:sz w:val="28"/>
          <w:szCs w:val="32"/>
        </w:rPr>
      </w:pPr>
    </w:p>
    <w:p w14:paraId="659CF4B5" w14:textId="7B2D7B76" w:rsidR="002A7DC0" w:rsidRDefault="002A7DC0" w:rsidP="002A7DC0">
      <w:pPr>
        <w:jc w:val="center"/>
        <w:rPr>
          <w:rFonts w:ascii="Calibri" w:hAnsi="Calibri"/>
          <w:bCs/>
          <w:sz w:val="28"/>
          <w:szCs w:val="32"/>
        </w:rPr>
      </w:pPr>
      <w:r w:rsidRPr="00550B09">
        <w:rPr>
          <w:rFonts w:ascii="Calibri" w:hAnsi="Calibri"/>
          <w:b/>
          <w:sz w:val="28"/>
          <w:szCs w:val="32"/>
        </w:rPr>
        <w:t>Matriculation Number:</w:t>
      </w:r>
      <w:r>
        <w:rPr>
          <w:rFonts w:ascii="Calibri" w:hAnsi="Calibri"/>
          <w:b/>
          <w:sz w:val="28"/>
          <w:szCs w:val="32"/>
        </w:rPr>
        <w:t xml:space="preserve"> </w:t>
      </w:r>
    </w:p>
    <w:p w14:paraId="5164A3F6" w14:textId="2217C27C" w:rsidR="002A7DC0" w:rsidRDefault="002A7DC0" w:rsidP="002A7DC0">
      <w:pPr>
        <w:jc w:val="center"/>
        <w:rPr>
          <w:rFonts w:ascii="Calibri" w:hAnsi="Calibri"/>
          <w:bCs/>
          <w:sz w:val="28"/>
          <w:szCs w:val="32"/>
        </w:rPr>
      </w:pPr>
    </w:p>
    <w:p w14:paraId="048CDB41" w14:textId="77777777" w:rsidR="00BF6102" w:rsidRPr="006E67BA" w:rsidRDefault="00BF6102" w:rsidP="002A7DC0">
      <w:pPr>
        <w:jc w:val="center"/>
        <w:rPr>
          <w:rFonts w:ascii="Calibri" w:hAnsi="Calibri"/>
          <w:bCs/>
          <w:sz w:val="28"/>
          <w:szCs w:val="32"/>
        </w:rPr>
      </w:pPr>
    </w:p>
    <w:p w14:paraId="1CF304C3" w14:textId="0CF01A03" w:rsidR="002A7DC0" w:rsidRDefault="002A7DC0" w:rsidP="002A7DC0">
      <w:pPr>
        <w:jc w:val="center"/>
        <w:rPr>
          <w:rFonts w:ascii="Calibri" w:hAnsi="Calibri"/>
          <w:bCs/>
          <w:sz w:val="28"/>
          <w:szCs w:val="32"/>
        </w:rPr>
      </w:pPr>
      <w:r w:rsidRPr="00550B09">
        <w:rPr>
          <w:rFonts w:ascii="Calibri" w:hAnsi="Calibri"/>
          <w:b/>
          <w:sz w:val="28"/>
          <w:szCs w:val="32"/>
        </w:rPr>
        <w:t>Project Supervisor:</w:t>
      </w:r>
      <w:r>
        <w:rPr>
          <w:rFonts w:ascii="Calibri" w:hAnsi="Calibri"/>
          <w:b/>
          <w:sz w:val="28"/>
          <w:szCs w:val="32"/>
        </w:rPr>
        <w:t xml:space="preserve"> </w:t>
      </w:r>
    </w:p>
    <w:p w14:paraId="195662C4" w14:textId="77777777" w:rsidR="00BF6102" w:rsidRPr="006E67BA" w:rsidRDefault="00BF6102" w:rsidP="002A7DC0">
      <w:pPr>
        <w:jc w:val="center"/>
        <w:rPr>
          <w:rFonts w:ascii="Calibri" w:hAnsi="Calibri"/>
          <w:bCs/>
          <w:sz w:val="28"/>
          <w:szCs w:val="32"/>
        </w:rPr>
      </w:pPr>
    </w:p>
    <w:p w14:paraId="320A7200" w14:textId="72229B43" w:rsidR="002A7DC0" w:rsidRPr="006E67BA" w:rsidRDefault="002A7DC0" w:rsidP="002A7DC0">
      <w:pPr>
        <w:jc w:val="center"/>
        <w:rPr>
          <w:rFonts w:ascii="Calibri" w:hAnsi="Calibri"/>
          <w:bCs/>
          <w:sz w:val="28"/>
          <w:szCs w:val="32"/>
        </w:rPr>
      </w:pPr>
      <w:r w:rsidRPr="00550B09">
        <w:rPr>
          <w:rFonts w:ascii="Calibri" w:hAnsi="Calibri"/>
          <w:b/>
          <w:sz w:val="28"/>
          <w:szCs w:val="32"/>
        </w:rPr>
        <w:t>Second Marker:</w:t>
      </w:r>
      <w:r>
        <w:rPr>
          <w:rFonts w:ascii="Calibri" w:hAnsi="Calibri"/>
          <w:b/>
          <w:sz w:val="28"/>
          <w:szCs w:val="32"/>
        </w:rPr>
        <w:t xml:space="preserve"> </w:t>
      </w:r>
    </w:p>
    <w:p w14:paraId="7F019177" w14:textId="42D20CF8" w:rsidR="002A7DC0" w:rsidRDefault="002A7DC0" w:rsidP="002A7DC0">
      <w:pPr>
        <w:rPr>
          <w:rFonts w:ascii="Calibri" w:hAnsi="Calibri"/>
          <w:b/>
          <w:szCs w:val="32"/>
        </w:rPr>
      </w:pPr>
    </w:p>
    <w:p w14:paraId="0F486974" w14:textId="68023512" w:rsidR="005F71E8" w:rsidRDefault="005F71E8" w:rsidP="002A7DC0">
      <w:pPr>
        <w:rPr>
          <w:rFonts w:ascii="Calibri" w:hAnsi="Calibri"/>
          <w:b/>
          <w:szCs w:val="32"/>
        </w:rPr>
      </w:pPr>
    </w:p>
    <w:p w14:paraId="602EA1AE" w14:textId="77777777" w:rsidR="005F71E8" w:rsidRDefault="005F71E8" w:rsidP="002A7DC0">
      <w:pPr>
        <w:rPr>
          <w:rFonts w:ascii="Calibri" w:hAnsi="Calibri"/>
          <w:b/>
          <w:szCs w:val="32"/>
        </w:rPr>
      </w:pPr>
    </w:p>
    <w:p w14:paraId="7A367B3D" w14:textId="77777777" w:rsidR="002A7DC0" w:rsidRPr="00834221" w:rsidRDefault="002A7DC0" w:rsidP="002A7DC0">
      <w:pPr>
        <w:rPr>
          <w:rFonts w:ascii="Calibri" w:hAnsi="Calibri"/>
          <w:b/>
          <w:szCs w:val="32"/>
        </w:rPr>
      </w:pPr>
      <w:r w:rsidRPr="00834221">
        <w:rPr>
          <w:rFonts w:ascii="Calibri" w:hAnsi="Calibri"/>
          <w:b/>
          <w:szCs w:val="32"/>
        </w:rPr>
        <w:t xml:space="preserve">Word </w:t>
      </w:r>
      <w:proofErr w:type="gramStart"/>
      <w:r w:rsidRPr="00834221">
        <w:rPr>
          <w:rFonts w:ascii="Calibri" w:hAnsi="Calibri"/>
          <w:b/>
          <w:szCs w:val="32"/>
        </w:rPr>
        <w:t>count :</w:t>
      </w:r>
      <w:proofErr w:type="gramEnd"/>
    </w:p>
    <w:p w14:paraId="1722BA7D" w14:textId="52D6A728" w:rsidR="002A7DC0" w:rsidRDefault="002A7DC0" w:rsidP="002A7DC0">
      <w:pPr>
        <w:pStyle w:val="NoSpacing"/>
        <w:rPr>
          <w:rFonts w:ascii="Calibri" w:hAnsi="Calibri"/>
        </w:rPr>
      </w:pPr>
    </w:p>
    <w:p w14:paraId="01A88B31" w14:textId="39F080C3" w:rsidR="005F71E8" w:rsidRDefault="005F71E8" w:rsidP="002A7DC0">
      <w:pPr>
        <w:pStyle w:val="NoSpacing"/>
        <w:rPr>
          <w:rFonts w:ascii="Calibri" w:hAnsi="Calibri"/>
        </w:rPr>
      </w:pPr>
    </w:p>
    <w:p w14:paraId="5A8887E4" w14:textId="77777777" w:rsidR="005F71E8" w:rsidRPr="00550B09" w:rsidRDefault="005F71E8" w:rsidP="002A7DC0">
      <w:pPr>
        <w:pStyle w:val="NoSpacing"/>
        <w:rPr>
          <w:rFonts w:ascii="Calibri" w:hAnsi="Calibri"/>
        </w:rPr>
      </w:pPr>
    </w:p>
    <w:p w14:paraId="2A591378" w14:textId="77777777" w:rsidR="002A7DC0" w:rsidRPr="00550B09" w:rsidRDefault="002A7DC0" w:rsidP="002A7DC0">
      <w:pPr>
        <w:pStyle w:val="NoSpacing"/>
        <w:rPr>
          <w:rStyle w:val="Strong"/>
          <w:rFonts w:ascii="Calibri" w:hAnsi="Calibri"/>
          <w:iCs/>
          <w:sz w:val="22"/>
          <w:szCs w:val="22"/>
          <w:bdr w:val="none" w:sz="0" w:space="0" w:color="auto" w:frame="1"/>
          <w:shd w:val="clear" w:color="auto" w:fill="FFFFFF"/>
        </w:rPr>
      </w:pPr>
      <w:r w:rsidRPr="00550B09">
        <w:rPr>
          <w:rStyle w:val="Strong"/>
          <w:rFonts w:ascii="Calibri" w:hAnsi="Calibri"/>
          <w:iCs/>
          <w:sz w:val="22"/>
          <w:szCs w:val="22"/>
          <w:bdr w:val="none" w:sz="0" w:space="0" w:color="auto" w:frame="1"/>
          <w:shd w:val="clear" w:color="auto" w:fill="FFFFFF"/>
        </w:rPr>
        <w:t>“Except where explicitly stated, all work in this report, including the appendices, is my own original work and has not been submitted elsewhere in</w:t>
      </w:r>
      <w:r w:rsidRPr="00550B09">
        <w:rPr>
          <w:rStyle w:val="Strong"/>
          <w:rFonts w:ascii="Calibri" w:hAnsi="Calibri"/>
          <w:iCs/>
          <w:sz w:val="22"/>
          <w:szCs w:val="22"/>
        </w:rPr>
        <w:t> </w:t>
      </w:r>
      <w:r w:rsidRPr="00550B09">
        <w:rPr>
          <w:rStyle w:val="Strong"/>
          <w:rFonts w:ascii="Calibri" w:hAnsi="Calibri"/>
          <w:iCs/>
          <w:sz w:val="22"/>
          <w:szCs w:val="22"/>
          <w:bdr w:val="none" w:sz="0" w:space="0" w:color="auto" w:frame="1"/>
          <w:shd w:val="clear" w:color="auto" w:fill="FFFFFF"/>
        </w:rPr>
        <w:t>fulfilment</w:t>
      </w:r>
      <w:r w:rsidRPr="00550B09">
        <w:rPr>
          <w:rStyle w:val="Strong"/>
          <w:rFonts w:ascii="Calibri" w:hAnsi="Calibri"/>
          <w:iCs/>
          <w:sz w:val="22"/>
          <w:szCs w:val="22"/>
        </w:rPr>
        <w:t> </w:t>
      </w:r>
      <w:r w:rsidRPr="00550B09">
        <w:rPr>
          <w:rStyle w:val="Strong"/>
          <w:rFonts w:ascii="Calibri" w:hAnsi="Calibri"/>
          <w:iCs/>
          <w:sz w:val="22"/>
          <w:szCs w:val="22"/>
          <w:bdr w:val="none" w:sz="0" w:space="0" w:color="auto" w:frame="1"/>
          <w:shd w:val="clear" w:color="auto" w:fill="FFFFFF"/>
        </w:rPr>
        <w:t>of the requirement of this or any other award”</w:t>
      </w:r>
    </w:p>
    <w:p w14:paraId="364CB611" w14:textId="77777777" w:rsidR="002A7DC0" w:rsidRDefault="002A7DC0" w:rsidP="002A7DC0">
      <w:pPr>
        <w:pStyle w:val="NoSpacing"/>
        <w:rPr>
          <w:rStyle w:val="Strong"/>
          <w:rFonts w:ascii="Calibri" w:hAnsi="Calibri"/>
          <w:iCs/>
          <w:bdr w:val="none" w:sz="0" w:space="0" w:color="auto" w:frame="1"/>
          <w:shd w:val="clear" w:color="auto" w:fill="FFFFFF"/>
        </w:rPr>
      </w:pPr>
    </w:p>
    <w:p w14:paraId="37F16AFD" w14:textId="77777777" w:rsidR="002A7DC0" w:rsidRPr="00550B09" w:rsidRDefault="002A7DC0" w:rsidP="002A7DC0">
      <w:pPr>
        <w:pStyle w:val="NoSpacing"/>
        <w:rPr>
          <w:rStyle w:val="Strong"/>
          <w:rFonts w:ascii="Calibri" w:hAnsi="Calibri"/>
          <w:iCs/>
          <w:bdr w:val="none" w:sz="0" w:space="0" w:color="auto" w:frame="1"/>
          <w:shd w:val="clear" w:color="auto" w:fill="FFFFFF"/>
        </w:rPr>
      </w:pPr>
    </w:p>
    <w:p w14:paraId="43A24A52" w14:textId="7A2504D9" w:rsidR="002A7DC0" w:rsidRDefault="002A7DC0" w:rsidP="002A7DC0">
      <w:pPr>
        <w:pStyle w:val="NoSpacing"/>
        <w:rPr>
          <w:rStyle w:val="Strong"/>
          <w:rFonts w:ascii="Calibri" w:hAnsi="Calibri"/>
          <w:iCs/>
          <w:szCs w:val="24"/>
          <w:bdr w:val="none" w:sz="0" w:space="0" w:color="auto" w:frame="1"/>
          <w:shd w:val="clear" w:color="auto" w:fill="FFFFFF"/>
        </w:rPr>
      </w:pPr>
    </w:p>
    <w:p w14:paraId="7937ED31" w14:textId="71937472" w:rsidR="002A7DC0" w:rsidRDefault="002A7DC0" w:rsidP="002A7DC0">
      <w:pPr>
        <w:pStyle w:val="NoSpacing"/>
        <w:rPr>
          <w:rStyle w:val="Strong"/>
          <w:rFonts w:ascii="Calibri" w:hAnsi="Calibri"/>
          <w:iCs/>
          <w:szCs w:val="24"/>
          <w:bdr w:val="none" w:sz="0" w:space="0" w:color="auto" w:frame="1"/>
          <w:shd w:val="clear" w:color="auto" w:fill="FFFFFF"/>
        </w:rPr>
      </w:pPr>
    </w:p>
    <w:p w14:paraId="40E73F29" w14:textId="026EEA94" w:rsidR="002A7DC0" w:rsidRDefault="002A7DC0" w:rsidP="002A7DC0">
      <w:pPr>
        <w:pStyle w:val="NoSpacing"/>
        <w:rPr>
          <w:rStyle w:val="Strong"/>
          <w:rFonts w:ascii="Calibri" w:hAnsi="Calibri"/>
          <w:iCs/>
          <w:szCs w:val="24"/>
          <w:bdr w:val="none" w:sz="0" w:space="0" w:color="auto" w:frame="1"/>
          <w:shd w:val="clear" w:color="auto" w:fill="FFFFFF"/>
        </w:rPr>
      </w:pPr>
    </w:p>
    <w:p w14:paraId="7429EBB5" w14:textId="77777777" w:rsidR="002A7DC0" w:rsidRPr="00550B09" w:rsidRDefault="002A7DC0" w:rsidP="002A7DC0">
      <w:pPr>
        <w:pStyle w:val="NoSpacing"/>
        <w:rPr>
          <w:rStyle w:val="Strong"/>
          <w:rFonts w:ascii="Calibri" w:hAnsi="Calibri"/>
          <w:iCs/>
          <w:szCs w:val="24"/>
          <w:bdr w:val="none" w:sz="0" w:space="0" w:color="auto" w:frame="1"/>
          <w:shd w:val="clear" w:color="auto" w:fill="FFFFFF"/>
        </w:rPr>
      </w:pPr>
    </w:p>
    <w:p w14:paraId="440A0088" w14:textId="2B82C545" w:rsidR="002A7DC0" w:rsidRPr="00550B09" w:rsidRDefault="002A7DC0" w:rsidP="002A7DC0">
      <w:pPr>
        <w:tabs>
          <w:tab w:val="right" w:pos="8931"/>
        </w:tabs>
        <w:rPr>
          <w:rFonts w:ascii="Calibri" w:hAnsi="Calibri"/>
        </w:rPr>
      </w:pPr>
      <w:r w:rsidRPr="00550B09">
        <w:rPr>
          <w:rFonts w:ascii="Calibri" w:hAnsi="Calibri"/>
          <w:b/>
          <w:bCs/>
          <w:sz w:val="32"/>
          <w:szCs w:val="32"/>
        </w:rPr>
        <w:t>Signed</w:t>
      </w:r>
      <w:r>
        <w:rPr>
          <w:rFonts w:ascii="Calibri" w:hAnsi="Calibri"/>
          <w:b/>
          <w:bCs/>
          <w:sz w:val="32"/>
          <w:szCs w:val="32"/>
        </w:rPr>
        <w:t xml:space="preserve"> by Student:</w:t>
      </w:r>
      <w:r w:rsidR="005F71E8">
        <w:rPr>
          <w:rFonts w:ascii="Calibri" w:hAnsi="Calibri"/>
          <w:b/>
          <w:bCs/>
          <w:sz w:val="32"/>
          <w:szCs w:val="32"/>
        </w:rPr>
        <w:t xml:space="preserve">  </w:t>
      </w:r>
      <w:r>
        <w:rPr>
          <w:rFonts w:ascii="Calibri" w:hAnsi="Calibri"/>
          <w:b/>
          <w:bCs/>
          <w:sz w:val="32"/>
          <w:szCs w:val="32"/>
        </w:rPr>
        <w:t>___________</w:t>
      </w:r>
      <w:r w:rsidR="005F71E8">
        <w:rPr>
          <w:rFonts w:ascii="Calibri" w:hAnsi="Calibri"/>
          <w:b/>
          <w:bCs/>
          <w:sz w:val="32"/>
          <w:szCs w:val="32"/>
        </w:rPr>
        <w:t>____</w:t>
      </w:r>
      <w:r>
        <w:rPr>
          <w:rFonts w:ascii="Calibri" w:hAnsi="Calibri"/>
          <w:b/>
          <w:bCs/>
          <w:sz w:val="32"/>
          <w:szCs w:val="32"/>
        </w:rPr>
        <w:tab/>
      </w:r>
      <w:r w:rsidRPr="00550B09">
        <w:rPr>
          <w:rFonts w:ascii="Calibri" w:hAnsi="Calibri"/>
          <w:b/>
          <w:bCs/>
          <w:sz w:val="32"/>
          <w:szCs w:val="32"/>
        </w:rPr>
        <w:t xml:space="preserve">Date: </w:t>
      </w:r>
      <w:r w:rsidRPr="005F71E8">
        <w:rPr>
          <w:rFonts w:ascii="Calibri" w:hAnsi="Calibri"/>
          <w:b/>
          <w:bCs/>
          <w:sz w:val="32"/>
          <w:szCs w:val="32"/>
          <w:u w:val="single"/>
        </w:rPr>
        <w:t>18</w:t>
      </w:r>
      <w:r w:rsidRPr="005F71E8">
        <w:rPr>
          <w:rFonts w:ascii="Calibri" w:hAnsi="Calibri"/>
          <w:b/>
          <w:bCs/>
          <w:sz w:val="32"/>
          <w:szCs w:val="32"/>
          <w:u w:val="single"/>
          <w:vertAlign w:val="superscript"/>
        </w:rPr>
        <w:t>th</w:t>
      </w:r>
      <w:r w:rsidRPr="005F71E8">
        <w:rPr>
          <w:rFonts w:ascii="Calibri" w:hAnsi="Calibri"/>
          <w:b/>
          <w:bCs/>
          <w:sz w:val="32"/>
          <w:szCs w:val="32"/>
          <w:u w:val="single"/>
        </w:rPr>
        <w:t xml:space="preserve"> April 2019</w:t>
      </w:r>
    </w:p>
    <w:p w14:paraId="702D5860" w14:textId="77777777" w:rsidR="002A7DC0" w:rsidRDefault="002A7DC0" w:rsidP="00D44369">
      <w:pPr>
        <w:sectPr w:rsidR="002A7DC0" w:rsidSect="00401F04">
          <w:footerReference w:type="even" r:id="rId10"/>
          <w:footerReference w:type="default" r:id="rId11"/>
          <w:pgSz w:w="11900" w:h="16840"/>
          <w:pgMar w:top="1440" w:right="1440" w:bottom="1440" w:left="1440" w:header="708" w:footer="708" w:gutter="0"/>
          <w:cols w:space="708"/>
          <w:titlePg/>
          <w:docGrid w:linePitch="360"/>
        </w:sectPr>
      </w:pPr>
    </w:p>
    <w:p w14:paraId="152A59C9" w14:textId="15A82F5A" w:rsidR="00D44369" w:rsidRDefault="00D44369" w:rsidP="007A4925">
      <w:pPr>
        <w:pStyle w:val="HeadingNotIndex"/>
      </w:pPr>
      <w:r>
        <w:lastRenderedPageBreak/>
        <w:t>Abstract</w:t>
      </w:r>
    </w:p>
    <w:p w14:paraId="1DA9A67E" w14:textId="77777777" w:rsidR="00D44369" w:rsidRDefault="00D44369" w:rsidP="00D44369"/>
    <w:p w14:paraId="222B4416" w14:textId="4B2F7AD5" w:rsidR="00D44369" w:rsidRDefault="00D44369" w:rsidP="00B37A43">
      <w:proofErr w:type="spellStart"/>
      <w:r>
        <w:t>Serverless</w:t>
      </w:r>
      <w:proofErr w:type="spellEnd"/>
      <w:r>
        <w:t xml:space="preserve"> computing is the latest evolution of cloud computing architecture and is seeing increased popularity and adoption. Popularised by Amazon in 2014 with the </w:t>
      </w:r>
      <w:r w:rsidRPr="00D44369">
        <w:t xml:space="preserve">launch of their </w:t>
      </w:r>
      <w:proofErr w:type="spellStart"/>
      <w:r w:rsidRPr="00D44369">
        <w:t>serverless</w:t>
      </w:r>
      <w:proofErr w:type="spellEnd"/>
      <w:r w:rsidRPr="00D44369">
        <w:t xml:space="preserve"> compute service Lambda – the </w:t>
      </w:r>
      <w:proofErr w:type="spellStart"/>
      <w:r w:rsidRPr="00D44369">
        <w:t>serverless</w:t>
      </w:r>
      <w:proofErr w:type="spellEnd"/>
      <w:r w:rsidRPr="00D44369">
        <w:t xml:space="preserve"> paradigm has garnered much attention amongst developers and architects alike. </w:t>
      </w:r>
    </w:p>
    <w:p w14:paraId="77882A3F" w14:textId="77777777" w:rsidR="00B37A43" w:rsidRPr="00D44369" w:rsidRDefault="00B37A43" w:rsidP="00B37A43"/>
    <w:p w14:paraId="70DFBDA8" w14:textId="3822F894" w:rsidR="00D44369" w:rsidRDefault="00D44369" w:rsidP="00D44369">
      <w:r w:rsidRPr="00D44369">
        <w:t xml:space="preserve">Expanding on the popular </w:t>
      </w:r>
      <w:proofErr w:type="spellStart"/>
      <w:r w:rsidRPr="00D44369">
        <w:t>microservice</w:t>
      </w:r>
      <w:proofErr w:type="spellEnd"/>
      <w:r w:rsidRPr="00D44369">
        <w:t xml:space="preserve"> architecture pattern adopted by many large companies, </w:t>
      </w:r>
      <w:proofErr w:type="spellStart"/>
      <w:r w:rsidRPr="00D44369">
        <w:t>serverless</w:t>
      </w:r>
      <w:proofErr w:type="spellEnd"/>
      <w:r>
        <w:t xml:space="preserve"> takes this idea even further by extracting application logic out into single function calls. These functions are then triggered by an event source – be that an HTTP request from an API end-point or an image upload to an Amazon S3 bucket.</w:t>
      </w:r>
    </w:p>
    <w:p w14:paraId="30A72753" w14:textId="179C61AA" w:rsidR="00A032F7" w:rsidRDefault="00A032F7" w:rsidP="00D44369"/>
    <w:p w14:paraId="0130117F" w14:textId="4B2FABB8" w:rsidR="007A7DAB" w:rsidRDefault="00A032F7" w:rsidP="007A7DAB">
      <w:r>
        <w:t xml:space="preserve">With new technology </w:t>
      </w:r>
      <w:proofErr w:type="gramStart"/>
      <w:r>
        <w:t>comes new problems</w:t>
      </w:r>
      <w:proofErr w:type="gramEnd"/>
      <w:r>
        <w:t xml:space="preserve">. Due to the underlying architecture of the </w:t>
      </w:r>
      <w:proofErr w:type="gramStart"/>
      <w:r>
        <w:t>platform</w:t>
      </w:r>
      <w:r w:rsidR="005913E9">
        <w:t>,</w:t>
      </w:r>
      <w:proofErr w:type="gramEnd"/>
      <w:r>
        <w:t xml:space="preserve"> and its use of containerisation – Lambdas can exhibit a “cold start” after a period of inactivity which presents in the form of a delayed response to the calling event.</w:t>
      </w:r>
      <w:r w:rsidR="007A7DAB">
        <w:t xml:space="preserve"> Initial research showed that this </w:t>
      </w:r>
      <w:proofErr w:type="spellStart"/>
      <w:r w:rsidR="007A7DAB">
        <w:t>cold</w:t>
      </w:r>
      <w:proofErr w:type="spellEnd"/>
      <w:r w:rsidR="007A7DAB">
        <w:t xml:space="preserve"> start effect could be exacerbated </w:t>
      </w:r>
      <w:r w:rsidR="00097FA1">
        <w:t>by the</w:t>
      </w:r>
      <w:r w:rsidR="007A7DAB">
        <w:t xml:space="preserve"> choice in runtime. The aim of this project therefore was to develop and test an API using the three most popular runtimes used in Amazon Lambda in order to analyse the performance of each in relation to the cold start problem.</w:t>
      </w:r>
    </w:p>
    <w:p w14:paraId="2180BA2F" w14:textId="77777777" w:rsidR="007A7DAB" w:rsidRDefault="007A7DAB" w:rsidP="00D44369"/>
    <w:p w14:paraId="03E60A83" w14:textId="71B6D8B1" w:rsidR="00D44369" w:rsidRDefault="00010BF0" w:rsidP="00B37A43">
      <w:r>
        <w:t>Result</w:t>
      </w:r>
      <w:r w:rsidR="00A3220C">
        <w:t>s</w:t>
      </w:r>
      <w:r>
        <w:t xml:space="preserve"> show</w:t>
      </w:r>
      <w:r w:rsidR="00A3220C">
        <w:t>ed</w:t>
      </w:r>
      <w:r>
        <w:t xml:space="preserve"> a </w:t>
      </w:r>
      <w:r w:rsidR="00A65358">
        <w:t>demonstrable</w:t>
      </w:r>
      <w:r>
        <w:t xml:space="preserve"> link between the choice of runtime and </w:t>
      </w:r>
      <w:r w:rsidR="00A65358">
        <w:t>its</w:t>
      </w:r>
      <w:r>
        <w:t xml:space="preserve"> impact on the cold start problem,</w:t>
      </w:r>
      <w:r w:rsidR="00A3220C">
        <w:t xml:space="preserve"> with interpreted languages </w:t>
      </w:r>
      <w:r w:rsidR="00CB356D">
        <w:t>generally launching much quicker</w:t>
      </w:r>
      <w:r w:rsidR="00A3220C">
        <w:t xml:space="preserve">. However, </w:t>
      </w:r>
      <w:r w:rsidR="00CB356D">
        <w:t xml:space="preserve">results </w:t>
      </w:r>
      <w:r>
        <w:t xml:space="preserve">also </w:t>
      </w:r>
      <w:r w:rsidR="00A3220C">
        <w:t xml:space="preserve">showed </w:t>
      </w:r>
      <w:r>
        <w:t>that the allocation of memory</w:t>
      </w:r>
      <w:r w:rsidR="00A3220C">
        <w:t xml:space="preserve"> to each function also has a direct impact </w:t>
      </w:r>
      <w:r w:rsidR="00CB356D">
        <w:t>on</w:t>
      </w:r>
      <w:r w:rsidR="00A3220C">
        <w:t xml:space="preserve"> the </w:t>
      </w:r>
      <w:r w:rsidR="00CB356D">
        <w:t xml:space="preserve">duration of the </w:t>
      </w:r>
      <w:r w:rsidR="00A3220C">
        <w:t xml:space="preserve">cold start </w:t>
      </w:r>
      <w:r w:rsidR="00CB356D">
        <w:t xml:space="preserve">but also the execution of </w:t>
      </w:r>
      <w:r w:rsidR="00A3220C">
        <w:t>warm lambdas.</w:t>
      </w:r>
    </w:p>
    <w:p w14:paraId="1CE51CBD" w14:textId="77777777" w:rsidR="00EB7E4A" w:rsidRDefault="00EB7E4A" w:rsidP="00B37A43">
      <w:pPr>
        <w:sectPr w:rsidR="00EB7E4A" w:rsidSect="007D633D">
          <w:pgSz w:w="11900" w:h="16840"/>
          <w:pgMar w:top="1440" w:right="1440" w:bottom="1440" w:left="1440" w:header="708" w:footer="708" w:gutter="0"/>
          <w:cols w:space="708"/>
          <w:docGrid w:linePitch="360"/>
        </w:sectPr>
      </w:pPr>
    </w:p>
    <w:p w14:paraId="58BD8F2E" w14:textId="366F101A" w:rsidR="005E4244" w:rsidRDefault="005E4244" w:rsidP="008B0C0E">
      <w:pPr>
        <w:pStyle w:val="HeadingNotIndex"/>
        <w:ind w:left="567" w:right="798"/>
      </w:pPr>
      <w:r>
        <w:t>Acknowledgement</w:t>
      </w:r>
      <w:r w:rsidR="00BA5F21">
        <w:t>s</w:t>
      </w:r>
    </w:p>
    <w:p w14:paraId="30EA1463" w14:textId="77777777" w:rsidR="005E4244" w:rsidRDefault="005E4244" w:rsidP="008B0C0E">
      <w:pPr>
        <w:ind w:left="567" w:right="798"/>
      </w:pPr>
    </w:p>
    <w:p w14:paraId="1DD39432" w14:textId="01DB1F7C" w:rsidR="00A3220C" w:rsidRDefault="00EB7E4A" w:rsidP="008B0C0E">
      <w:pPr>
        <w:ind w:left="567" w:right="798"/>
      </w:pPr>
      <w:r>
        <w:t xml:space="preserve">I would like to take this opportunity to thank </w:t>
      </w:r>
      <w:r w:rsidR="006C2B61">
        <w:t>my supervisor</w:t>
      </w:r>
      <w:bookmarkStart w:id="3" w:name="_GoBack"/>
      <w:bookmarkEnd w:id="3"/>
      <w:r w:rsidR="006C2B61">
        <w:t xml:space="preserve"> for her </w:t>
      </w:r>
      <w:r w:rsidR="008B197F">
        <w:t xml:space="preserve">help and </w:t>
      </w:r>
      <w:r w:rsidR="006C2B61">
        <w:t xml:space="preserve">support throughout </w:t>
      </w:r>
      <w:r w:rsidR="008B197F">
        <w:t>my</w:t>
      </w:r>
      <w:r w:rsidR="006C2B61">
        <w:t xml:space="preserve"> </w:t>
      </w:r>
      <w:r w:rsidR="005E4244">
        <w:t xml:space="preserve">project. Your </w:t>
      </w:r>
      <w:r w:rsidR="002C01EE">
        <w:t xml:space="preserve">engagement, </w:t>
      </w:r>
      <w:r w:rsidR="005E4244">
        <w:t>insights and guidance are greatly appreciated.</w:t>
      </w:r>
    </w:p>
    <w:p w14:paraId="1596578A" w14:textId="43A90048" w:rsidR="005E4244" w:rsidRDefault="005E4244" w:rsidP="008B0C0E">
      <w:pPr>
        <w:ind w:left="567" w:right="798"/>
      </w:pPr>
    </w:p>
    <w:p w14:paraId="457C9802" w14:textId="2DC82CE1" w:rsidR="005E4244" w:rsidRDefault="005E4244" w:rsidP="008B0C0E">
      <w:pPr>
        <w:ind w:left="567" w:right="798"/>
      </w:pPr>
      <w:r>
        <w:t>I would also like to thank my wife, Michelle,</w:t>
      </w:r>
      <w:r w:rsidR="002776BC">
        <w:t xml:space="preserve"> </w:t>
      </w:r>
      <w:r>
        <w:t>who has been an endless source of encouragement</w:t>
      </w:r>
      <w:r w:rsidR="00A701DB">
        <w:t>, reassurance</w:t>
      </w:r>
      <w:r>
        <w:t xml:space="preserve"> and support since my decision to return to </w:t>
      </w:r>
      <w:r w:rsidR="00920686">
        <w:t>higher education</w:t>
      </w:r>
      <w:r>
        <w:t xml:space="preserve"> in 2015.</w:t>
      </w:r>
      <w:r w:rsidR="002C01EE">
        <w:t xml:space="preserve"> </w:t>
      </w:r>
    </w:p>
    <w:p w14:paraId="0192B223" w14:textId="73C8A507" w:rsidR="005E4244" w:rsidRDefault="005E4244" w:rsidP="00B37A43"/>
    <w:p w14:paraId="493B5C96" w14:textId="77777777" w:rsidR="00EB7E4A" w:rsidRDefault="00EB7E4A" w:rsidP="00B37A43"/>
    <w:p w14:paraId="7C96FA58" w14:textId="2B2DF9C4" w:rsidR="00A3220C" w:rsidRPr="00D44369" w:rsidRDefault="00A3220C" w:rsidP="00B37A43">
      <w:pPr>
        <w:sectPr w:rsidR="00A3220C" w:rsidRPr="00D44369" w:rsidSect="007D633D">
          <w:pgSz w:w="11900" w:h="16840"/>
          <w:pgMar w:top="1440" w:right="1440" w:bottom="1440" w:left="1440" w:header="708" w:footer="708" w:gutter="0"/>
          <w:cols w:space="708"/>
          <w:docGrid w:linePitch="360"/>
        </w:sectPr>
      </w:pPr>
    </w:p>
    <w:p w14:paraId="7C540746" w14:textId="2C881B95" w:rsidR="003E56A8" w:rsidRPr="003E56A8" w:rsidRDefault="003E56A8" w:rsidP="00273953">
      <w:pPr>
        <w:pStyle w:val="TableHeadings"/>
      </w:pPr>
      <w:r w:rsidRPr="003E56A8">
        <w:t>Table of Contents</w:t>
      </w:r>
    </w:p>
    <w:p w14:paraId="1819F15F" w14:textId="613A9885" w:rsidR="003E56A8" w:rsidRDefault="003E56A8" w:rsidP="003E56A8"/>
    <w:p w14:paraId="35A66BE6" w14:textId="4AD74ABC" w:rsidR="00FF01D9" w:rsidRDefault="00A6396E">
      <w:pPr>
        <w:pStyle w:val="TOC1"/>
        <w:rPr>
          <w:rFonts w:asciiTheme="minorHAnsi" w:eastAsiaTheme="minorEastAsia" w:hAnsiTheme="minorHAnsi" w:cstheme="minorBidi"/>
          <w:b w:val="0"/>
          <w:bCs w:val="0"/>
          <w:noProof/>
        </w:rPr>
      </w:pPr>
      <w:r>
        <w:fldChar w:fldCharType="begin"/>
      </w:r>
      <w:r>
        <w:instrText xml:space="preserve"> TOC \o "1-3" \h \z \t "Appendix,1" </w:instrText>
      </w:r>
      <w:r>
        <w:fldChar w:fldCharType="separate"/>
      </w:r>
      <w:hyperlink w:anchor="_Toc6469258" w:history="1">
        <w:r w:rsidR="00FF01D9" w:rsidRPr="006E210F">
          <w:rPr>
            <w:rStyle w:val="Hyperlink"/>
            <w:noProof/>
          </w:rPr>
          <w:t>1</w:t>
        </w:r>
        <w:r w:rsidR="00FF01D9">
          <w:rPr>
            <w:rFonts w:asciiTheme="minorHAnsi" w:eastAsiaTheme="minorEastAsia" w:hAnsiTheme="minorHAnsi" w:cstheme="minorBidi"/>
            <w:b w:val="0"/>
            <w:bCs w:val="0"/>
            <w:noProof/>
          </w:rPr>
          <w:tab/>
        </w:r>
        <w:r w:rsidR="00FF01D9" w:rsidRPr="006E210F">
          <w:rPr>
            <w:rStyle w:val="Hyperlink"/>
            <w:noProof/>
          </w:rPr>
          <w:t>Introduction</w:t>
        </w:r>
        <w:r w:rsidR="00FF01D9">
          <w:rPr>
            <w:noProof/>
            <w:webHidden/>
          </w:rPr>
          <w:tab/>
        </w:r>
        <w:r w:rsidR="00FF01D9">
          <w:rPr>
            <w:noProof/>
            <w:webHidden/>
          </w:rPr>
          <w:fldChar w:fldCharType="begin"/>
        </w:r>
        <w:r w:rsidR="00FF01D9">
          <w:rPr>
            <w:noProof/>
            <w:webHidden/>
          </w:rPr>
          <w:instrText xml:space="preserve"> PAGEREF _Toc6469258 \h </w:instrText>
        </w:r>
        <w:r w:rsidR="00FF01D9">
          <w:rPr>
            <w:noProof/>
            <w:webHidden/>
          </w:rPr>
        </w:r>
        <w:r w:rsidR="00FF01D9">
          <w:rPr>
            <w:noProof/>
            <w:webHidden/>
          </w:rPr>
          <w:fldChar w:fldCharType="separate"/>
        </w:r>
        <w:r w:rsidR="00FF01D9">
          <w:rPr>
            <w:noProof/>
            <w:webHidden/>
          </w:rPr>
          <w:t>8</w:t>
        </w:r>
        <w:r w:rsidR="00FF01D9">
          <w:rPr>
            <w:noProof/>
            <w:webHidden/>
          </w:rPr>
          <w:fldChar w:fldCharType="end"/>
        </w:r>
      </w:hyperlink>
    </w:p>
    <w:p w14:paraId="4C86260E" w14:textId="0CF100F3" w:rsidR="00FF01D9" w:rsidRDefault="00841AA6">
      <w:pPr>
        <w:pStyle w:val="TOC2"/>
        <w:tabs>
          <w:tab w:val="left" w:pos="960"/>
          <w:tab w:val="right" w:leader="dot" w:pos="9010"/>
        </w:tabs>
        <w:rPr>
          <w:rFonts w:asciiTheme="minorHAnsi" w:eastAsiaTheme="minorEastAsia" w:hAnsiTheme="minorHAnsi" w:cstheme="minorBidi"/>
          <w:noProof/>
        </w:rPr>
      </w:pPr>
      <w:hyperlink w:anchor="_Toc6469259" w:history="1">
        <w:r w:rsidR="00FF01D9" w:rsidRPr="006E210F">
          <w:rPr>
            <w:rStyle w:val="Hyperlink"/>
            <w:noProof/>
          </w:rPr>
          <w:t>1.1</w:t>
        </w:r>
        <w:r w:rsidR="00FF01D9">
          <w:rPr>
            <w:rFonts w:asciiTheme="minorHAnsi" w:eastAsiaTheme="minorEastAsia" w:hAnsiTheme="minorHAnsi" w:cstheme="minorBidi"/>
            <w:noProof/>
          </w:rPr>
          <w:tab/>
        </w:r>
        <w:r w:rsidR="00FF01D9" w:rsidRPr="006E210F">
          <w:rPr>
            <w:rStyle w:val="Hyperlink"/>
            <w:noProof/>
          </w:rPr>
          <w:t>Project Background</w:t>
        </w:r>
        <w:r w:rsidR="00FF01D9">
          <w:rPr>
            <w:noProof/>
            <w:webHidden/>
          </w:rPr>
          <w:tab/>
        </w:r>
        <w:r w:rsidR="00FF01D9">
          <w:rPr>
            <w:noProof/>
            <w:webHidden/>
          </w:rPr>
          <w:fldChar w:fldCharType="begin"/>
        </w:r>
        <w:r w:rsidR="00FF01D9">
          <w:rPr>
            <w:noProof/>
            <w:webHidden/>
          </w:rPr>
          <w:instrText xml:space="preserve"> PAGEREF _Toc6469259 \h </w:instrText>
        </w:r>
        <w:r w:rsidR="00FF01D9">
          <w:rPr>
            <w:noProof/>
            <w:webHidden/>
          </w:rPr>
        </w:r>
        <w:r w:rsidR="00FF01D9">
          <w:rPr>
            <w:noProof/>
            <w:webHidden/>
          </w:rPr>
          <w:fldChar w:fldCharType="separate"/>
        </w:r>
        <w:r w:rsidR="00FF01D9">
          <w:rPr>
            <w:noProof/>
            <w:webHidden/>
          </w:rPr>
          <w:t>8</w:t>
        </w:r>
        <w:r w:rsidR="00FF01D9">
          <w:rPr>
            <w:noProof/>
            <w:webHidden/>
          </w:rPr>
          <w:fldChar w:fldCharType="end"/>
        </w:r>
      </w:hyperlink>
    </w:p>
    <w:p w14:paraId="516EB636" w14:textId="747C5D6B"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60" w:history="1">
        <w:r w:rsidR="00FF01D9" w:rsidRPr="006E210F">
          <w:rPr>
            <w:rStyle w:val="Hyperlink"/>
            <w:noProof/>
          </w:rPr>
          <w:t>1.1.1</w:t>
        </w:r>
        <w:r w:rsidR="00FF01D9">
          <w:rPr>
            <w:rFonts w:asciiTheme="minorHAnsi" w:eastAsiaTheme="minorEastAsia" w:hAnsiTheme="minorHAnsi" w:cstheme="minorBidi"/>
            <w:i w:val="0"/>
            <w:iCs w:val="0"/>
            <w:noProof/>
          </w:rPr>
          <w:tab/>
        </w:r>
        <w:r w:rsidR="00FF01D9" w:rsidRPr="006E210F">
          <w:rPr>
            <w:rStyle w:val="Hyperlink"/>
            <w:noProof/>
          </w:rPr>
          <w:t>Evolution of Software Architecture</w:t>
        </w:r>
        <w:r w:rsidR="00FF01D9">
          <w:rPr>
            <w:noProof/>
            <w:webHidden/>
          </w:rPr>
          <w:tab/>
        </w:r>
        <w:r w:rsidR="00FF01D9">
          <w:rPr>
            <w:noProof/>
            <w:webHidden/>
          </w:rPr>
          <w:fldChar w:fldCharType="begin"/>
        </w:r>
        <w:r w:rsidR="00FF01D9">
          <w:rPr>
            <w:noProof/>
            <w:webHidden/>
          </w:rPr>
          <w:instrText xml:space="preserve"> PAGEREF _Toc6469260 \h </w:instrText>
        </w:r>
        <w:r w:rsidR="00FF01D9">
          <w:rPr>
            <w:noProof/>
            <w:webHidden/>
          </w:rPr>
        </w:r>
        <w:r w:rsidR="00FF01D9">
          <w:rPr>
            <w:noProof/>
            <w:webHidden/>
          </w:rPr>
          <w:fldChar w:fldCharType="separate"/>
        </w:r>
        <w:r w:rsidR="00FF01D9">
          <w:rPr>
            <w:noProof/>
            <w:webHidden/>
          </w:rPr>
          <w:t>8</w:t>
        </w:r>
        <w:r w:rsidR="00FF01D9">
          <w:rPr>
            <w:noProof/>
            <w:webHidden/>
          </w:rPr>
          <w:fldChar w:fldCharType="end"/>
        </w:r>
      </w:hyperlink>
    </w:p>
    <w:p w14:paraId="1F510844" w14:textId="3FF1922E"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61" w:history="1">
        <w:r w:rsidR="00FF01D9" w:rsidRPr="006E210F">
          <w:rPr>
            <w:rStyle w:val="Hyperlink"/>
            <w:noProof/>
          </w:rPr>
          <w:t>1.1.2</w:t>
        </w:r>
        <w:r w:rsidR="00FF01D9">
          <w:rPr>
            <w:rFonts w:asciiTheme="minorHAnsi" w:eastAsiaTheme="minorEastAsia" w:hAnsiTheme="minorHAnsi" w:cstheme="minorBidi"/>
            <w:i w:val="0"/>
            <w:iCs w:val="0"/>
            <w:noProof/>
          </w:rPr>
          <w:tab/>
        </w:r>
        <w:r w:rsidR="00FF01D9" w:rsidRPr="006E210F">
          <w:rPr>
            <w:rStyle w:val="Hyperlink"/>
            <w:noProof/>
          </w:rPr>
          <w:t>Cloud Technologies and Models</w:t>
        </w:r>
        <w:r w:rsidR="00FF01D9">
          <w:rPr>
            <w:noProof/>
            <w:webHidden/>
          </w:rPr>
          <w:tab/>
        </w:r>
        <w:r w:rsidR="00FF01D9">
          <w:rPr>
            <w:noProof/>
            <w:webHidden/>
          </w:rPr>
          <w:fldChar w:fldCharType="begin"/>
        </w:r>
        <w:r w:rsidR="00FF01D9">
          <w:rPr>
            <w:noProof/>
            <w:webHidden/>
          </w:rPr>
          <w:instrText xml:space="preserve"> PAGEREF _Toc6469261 \h </w:instrText>
        </w:r>
        <w:r w:rsidR="00FF01D9">
          <w:rPr>
            <w:noProof/>
            <w:webHidden/>
          </w:rPr>
        </w:r>
        <w:r w:rsidR="00FF01D9">
          <w:rPr>
            <w:noProof/>
            <w:webHidden/>
          </w:rPr>
          <w:fldChar w:fldCharType="separate"/>
        </w:r>
        <w:r w:rsidR="00FF01D9">
          <w:rPr>
            <w:noProof/>
            <w:webHidden/>
          </w:rPr>
          <w:t>9</w:t>
        </w:r>
        <w:r w:rsidR="00FF01D9">
          <w:rPr>
            <w:noProof/>
            <w:webHidden/>
          </w:rPr>
          <w:fldChar w:fldCharType="end"/>
        </w:r>
      </w:hyperlink>
    </w:p>
    <w:p w14:paraId="02B6D998" w14:textId="60CC3EF3" w:rsidR="00FF01D9" w:rsidRDefault="00841AA6">
      <w:pPr>
        <w:pStyle w:val="TOC2"/>
        <w:tabs>
          <w:tab w:val="left" w:pos="960"/>
          <w:tab w:val="right" w:leader="dot" w:pos="9010"/>
        </w:tabs>
        <w:rPr>
          <w:rFonts w:asciiTheme="minorHAnsi" w:eastAsiaTheme="minorEastAsia" w:hAnsiTheme="minorHAnsi" w:cstheme="minorBidi"/>
          <w:noProof/>
        </w:rPr>
      </w:pPr>
      <w:hyperlink w:anchor="_Toc6469262" w:history="1">
        <w:r w:rsidR="00FF01D9" w:rsidRPr="006E210F">
          <w:rPr>
            <w:rStyle w:val="Hyperlink"/>
            <w:noProof/>
          </w:rPr>
          <w:t>1.2</w:t>
        </w:r>
        <w:r w:rsidR="00FF01D9">
          <w:rPr>
            <w:rFonts w:asciiTheme="minorHAnsi" w:eastAsiaTheme="minorEastAsia" w:hAnsiTheme="minorHAnsi" w:cstheme="minorBidi"/>
            <w:noProof/>
          </w:rPr>
          <w:tab/>
        </w:r>
        <w:r w:rsidR="00FF01D9" w:rsidRPr="006E210F">
          <w:rPr>
            <w:rStyle w:val="Hyperlink"/>
            <w:noProof/>
          </w:rPr>
          <w:t>Project Overview</w:t>
        </w:r>
        <w:r w:rsidR="00FF01D9">
          <w:rPr>
            <w:noProof/>
            <w:webHidden/>
          </w:rPr>
          <w:tab/>
        </w:r>
        <w:r w:rsidR="00FF01D9">
          <w:rPr>
            <w:noProof/>
            <w:webHidden/>
          </w:rPr>
          <w:fldChar w:fldCharType="begin"/>
        </w:r>
        <w:r w:rsidR="00FF01D9">
          <w:rPr>
            <w:noProof/>
            <w:webHidden/>
          </w:rPr>
          <w:instrText xml:space="preserve"> PAGEREF _Toc6469262 \h </w:instrText>
        </w:r>
        <w:r w:rsidR="00FF01D9">
          <w:rPr>
            <w:noProof/>
            <w:webHidden/>
          </w:rPr>
        </w:r>
        <w:r w:rsidR="00FF01D9">
          <w:rPr>
            <w:noProof/>
            <w:webHidden/>
          </w:rPr>
          <w:fldChar w:fldCharType="separate"/>
        </w:r>
        <w:r w:rsidR="00FF01D9">
          <w:rPr>
            <w:noProof/>
            <w:webHidden/>
          </w:rPr>
          <w:t>10</w:t>
        </w:r>
        <w:r w:rsidR="00FF01D9">
          <w:rPr>
            <w:noProof/>
            <w:webHidden/>
          </w:rPr>
          <w:fldChar w:fldCharType="end"/>
        </w:r>
      </w:hyperlink>
    </w:p>
    <w:p w14:paraId="3BC65B3C" w14:textId="3DE3E60C"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63" w:history="1">
        <w:r w:rsidR="00FF01D9" w:rsidRPr="006E210F">
          <w:rPr>
            <w:rStyle w:val="Hyperlink"/>
            <w:noProof/>
          </w:rPr>
          <w:t>1.2.1</w:t>
        </w:r>
        <w:r w:rsidR="00FF01D9">
          <w:rPr>
            <w:rFonts w:asciiTheme="minorHAnsi" w:eastAsiaTheme="minorEastAsia" w:hAnsiTheme="minorHAnsi" w:cstheme="minorBidi"/>
            <w:i w:val="0"/>
            <w:iCs w:val="0"/>
            <w:noProof/>
          </w:rPr>
          <w:tab/>
        </w:r>
        <w:r w:rsidR="00FF01D9" w:rsidRPr="006E210F">
          <w:rPr>
            <w:rStyle w:val="Hyperlink"/>
            <w:noProof/>
          </w:rPr>
          <w:t>Project Outline</w:t>
        </w:r>
        <w:r w:rsidR="00FF01D9">
          <w:rPr>
            <w:noProof/>
            <w:webHidden/>
          </w:rPr>
          <w:tab/>
        </w:r>
        <w:r w:rsidR="00FF01D9">
          <w:rPr>
            <w:noProof/>
            <w:webHidden/>
          </w:rPr>
          <w:fldChar w:fldCharType="begin"/>
        </w:r>
        <w:r w:rsidR="00FF01D9">
          <w:rPr>
            <w:noProof/>
            <w:webHidden/>
          </w:rPr>
          <w:instrText xml:space="preserve"> PAGEREF _Toc6469263 \h </w:instrText>
        </w:r>
        <w:r w:rsidR="00FF01D9">
          <w:rPr>
            <w:noProof/>
            <w:webHidden/>
          </w:rPr>
        </w:r>
        <w:r w:rsidR="00FF01D9">
          <w:rPr>
            <w:noProof/>
            <w:webHidden/>
          </w:rPr>
          <w:fldChar w:fldCharType="separate"/>
        </w:r>
        <w:r w:rsidR="00FF01D9">
          <w:rPr>
            <w:noProof/>
            <w:webHidden/>
          </w:rPr>
          <w:t>10</w:t>
        </w:r>
        <w:r w:rsidR="00FF01D9">
          <w:rPr>
            <w:noProof/>
            <w:webHidden/>
          </w:rPr>
          <w:fldChar w:fldCharType="end"/>
        </w:r>
      </w:hyperlink>
    </w:p>
    <w:p w14:paraId="43A6DD6C" w14:textId="58315DA2"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64" w:history="1">
        <w:r w:rsidR="00FF01D9" w:rsidRPr="006E210F">
          <w:rPr>
            <w:rStyle w:val="Hyperlink"/>
            <w:noProof/>
          </w:rPr>
          <w:t>1.2.2</w:t>
        </w:r>
        <w:r w:rsidR="00FF01D9">
          <w:rPr>
            <w:rFonts w:asciiTheme="minorHAnsi" w:eastAsiaTheme="minorEastAsia" w:hAnsiTheme="minorHAnsi" w:cstheme="minorBidi"/>
            <w:i w:val="0"/>
            <w:iCs w:val="0"/>
            <w:noProof/>
          </w:rPr>
          <w:tab/>
        </w:r>
        <w:r w:rsidR="00FF01D9" w:rsidRPr="006E210F">
          <w:rPr>
            <w:rStyle w:val="Hyperlink"/>
            <w:noProof/>
          </w:rPr>
          <w:t>Project Aims and Objectives</w:t>
        </w:r>
        <w:r w:rsidR="00FF01D9">
          <w:rPr>
            <w:noProof/>
            <w:webHidden/>
          </w:rPr>
          <w:tab/>
        </w:r>
        <w:r w:rsidR="00FF01D9">
          <w:rPr>
            <w:noProof/>
            <w:webHidden/>
          </w:rPr>
          <w:fldChar w:fldCharType="begin"/>
        </w:r>
        <w:r w:rsidR="00FF01D9">
          <w:rPr>
            <w:noProof/>
            <w:webHidden/>
          </w:rPr>
          <w:instrText xml:space="preserve"> PAGEREF _Toc6469264 \h </w:instrText>
        </w:r>
        <w:r w:rsidR="00FF01D9">
          <w:rPr>
            <w:noProof/>
            <w:webHidden/>
          </w:rPr>
        </w:r>
        <w:r w:rsidR="00FF01D9">
          <w:rPr>
            <w:noProof/>
            <w:webHidden/>
          </w:rPr>
          <w:fldChar w:fldCharType="separate"/>
        </w:r>
        <w:r w:rsidR="00FF01D9">
          <w:rPr>
            <w:noProof/>
            <w:webHidden/>
          </w:rPr>
          <w:t>11</w:t>
        </w:r>
        <w:r w:rsidR="00FF01D9">
          <w:rPr>
            <w:noProof/>
            <w:webHidden/>
          </w:rPr>
          <w:fldChar w:fldCharType="end"/>
        </w:r>
      </w:hyperlink>
    </w:p>
    <w:p w14:paraId="738953CB" w14:textId="121EB696"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65" w:history="1">
        <w:r w:rsidR="00FF01D9" w:rsidRPr="006E210F">
          <w:rPr>
            <w:rStyle w:val="Hyperlink"/>
            <w:noProof/>
          </w:rPr>
          <w:t>1.2.3</w:t>
        </w:r>
        <w:r w:rsidR="00FF01D9">
          <w:rPr>
            <w:rFonts w:asciiTheme="minorHAnsi" w:eastAsiaTheme="minorEastAsia" w:hAnsiTheme="minorHAnsi" w:cstheme="minorBidi"/>
            <w:i w:val="0"/>
            <w:iCs w:val="0"/>
            <w:noProof/>
          </w:rPr>
          <w:tab/>
        </w:r>
        <w:r w:rsidR="00FF01D9" w:rsidRPr="006E210F">
          <w:rPr>
            <w:rStyle w:val="Hyperlink"/>
            <w:noProof/>
          </w:rPr>
          <w:t>Examination of the Serverless paradigm</w:t>
        </w:r>
        <w:r w:rsidR="00FF01D9">
          <w:rPr>
            <w:noProof/>
            <w:webHidden/>
          </w:rPr>
          <w:tab/>
        </w:r>
        <w:r w:rsidR="00FF01D9">
          <w:rPr>
            <w:noProof/>
            <w:webHidden/>
          </w:rPr>
          <w:fldChar w:fldCharType="begin"/>
        </w:r>
        <w:r w:rsidR="00FF01D9">
          <w:rPr>
            <w:noProof/>
            <w:webHidden/>
          </w:rPr>
          <w:instrText xml:space="preserve"> PAGEREF _Toc6469265 \h </w:instrText>
        </w:r>
        <w:r w:rsidR="00FF01D9">
          <w:rPr>
            <w:noProof/>
            <w:webHidden/>
          </w:rPr>
        </w:r>
        <w:r w:rsidR="00FF01D9">
          <w:rPr>
            <w:noProof/>
            <w:webHidden/>
          </w:rPr>
          <w:fldChar w:fldCharType="separate"/>
        </w:r>
        <w:r w:rsidR="00FF01D9">
          <w:rPr>
            <w:noProof/>
            <w:webHidden/>
          </w:rPr>
          <w:t>11</w:t>
        </w:r>
        <w:r w:rsidR="00FF01D9">
          <w:rPr>
            <w:noProof/>
            <w:webHidden/>
          </w:rPr>
          <w:fldChar w:fldCharType="end"/>
        </w:r>
      </w:hyperlink>
    </w:p>
    <w:p w14:paraId="76609199" w14:textId="76754DC2"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66" w:history="1">
        <w:r w:rsidR="00FF01D9" w:rsidRPr="006E210F">
          <w:rPr>
            <w:rStyle w:val="Hyperlink"/>
            <w:noProof/>
          </w:rPr>
          <w:t>1.2.4</w:t>
        </w:r>
        <w:r w:rsidR="00FF01D9">
          <w:rPr>
            <w:rFonts w:asciiTheme="minorHAnsi" w:eastAsiaTheme="minorEastAsia" w:hAnsiTheme="minorHAnsi" w:cstheme="minorBidi"/>
            <w:i w:val="0"/>
            <w:iCs w:val="0"/>
            <w:noProof/>
          </w:rPr>
          <w:tab/>
        </w:r>
        <w:r w:rsidR="00FF01D9" w:rsidRPr="006E210F">
          <w:rPr>
            <w:rStyle w:val="Hyperlink"/>
            <w:noProof/>
          </w:rPr>
          <w:t>Investigation into the cold start problem</w:t>
        </w:r>
        <w:r w:rsidR="00FF01D9">
          <w:rPr>
            <w:noProof/>
            <w:webHidden/>
          </w:rPr>
          <w:tab/>
        </w:r>
        <w:r w:rsidR="00FF01D9">
          <w:rPr>
            <w:noProof/>
            <w:webHidden/>
          </w:rPr>
          <w:fldChar w:fldCharType="begin"/>
        </w:r>
        <w:r w:rsidR="00FF01D9">
          <w:rPr>
            <w:noProof/>
            <w:webHidden/>
          </w:rPr>
          <w:instrText xml:space="preserve"> PAGEREF _Toc6469266 \h </w:instrText>
        </w:r>
        <w:r w:rsidR="00FF01D9">
          <w:rPr>
            <w:noProof/>
            <w:webHidden/>
          </w:rPr>
        </w:r>
        <w:r w:rsidR="00FF01D9">
          <w:rPr>
            <w:noProof/>
            <w:webHidden/>
          </w:rPr>
          <w:fldChar w:fldCharType="separate"/>
        </w:r>
        <w:r w:rsidR="00FF01D9">
          <w:rPr>
            <w:noProof/>
            <w:webHidden/>
          </w:rPr>
          <w:t>11</w:t>
        </w:r>
        <w:r w:rsidR="00FF01D9">
          <w:rPr>
            <w:noProof/>
            <w:webHidden/>
          </w:rPr>
          <w:fldChar w:fldCharType="end"/>
        </w:r>
      </w:hyperlink>
    </w:p>
    <w:p w14:paraId="71BE8859" w14:textId="6CFEFC47"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67" w:history="1">
        <w:r w:rsidR="00FF01D9" w:rsidRPr="006E210F">
          <w:rPr>
            <w:rStyle w:val="Hyperlink"/>
            <w:noProof/>
          </w:rPr>
          <w:t>1.2.5</w:t>
        </w:r>
        <w:r w:rsidR="00FF01D9">
          <w:rPr>
            <w:rFonts w:asciiTheme="minorHAnsi" w:eastAsiaTheme="minorEastAsia" w:hAnsiTheme="minorHAnsi" w:cstheme="minorBidi"/>
            <w:i w:val="0"/>
            <w:iCs w:val="0"/>
            <w:noProof/>
          </w:rPr>
          <w:tab/>
        </w:r>
        <w:r w:rsidR="00FF01D9" w:rsidRPr="006E210F">
          <w:rPr>
            <w:rStyle w:val="Hyperlink"/>
            <w:noProof/>
          </w:rPr>
          <w:t>Investigate Amazon Lambda Runtime Environments</w:t>
        </w:r>
        <w:r w:rsidR="00FF01D9">
          <w:rPr>
            <w:noProof/>
            <w:webHidden/>
          </w:rPr>
          <w:tab/>
        </w:r>
        <w:r w:rsidR="00FF01D9">
          <w:rPr>
            <w:noProof/>
            <w:webHidden/>
          </w:rPr>
          <w:fldChar w:fldCharType="begin"/>
        </w:r>
        <w:r w:rsidR="00FF01D9">
          <w:rPr>
            <w:noProof/>
            <w:webHidden/>
          </w:rPr>
          <w:instrText xml:space="preserve"> PAGEREF _Toc6469267 \h </w:instrText>
        </w:r>
        <w:r w:rsidR="00FF01D9">
          <w:rPr>
            <w:noProof/>
            <w:webHidden/>
          </w:rPr>
        </w:r>
        <w:r w:rsidR="00FF01D9">
          <w:rPr>
            <w:noProof/>
            <w:webHidden/>
          </w:rPr>
          <w:fldChar w:fldCharType="separate"/>
        </w:r>
        <w:r w:rsidR="00FF01D9">
          <w:rPr>
            <w:noProof/>
            <w:webHidden/>
          </w:rPr>
          <w:t>11</w:t>
        </w:r>
        <w:r w:rsidR="00FF01D9">
          <w:rPr>
            <w:noProof/>
            <w:webHidden/>
          </w:rPr>
          <w:fldChar w:fldCharType="end"/>
        </w:r>
      </w:hyperlink>
    </w:p>
    <w:p w14:paraId="3581C295" w14:textId="2AAA15D3" w:rsidR="00FF01D9" w:rsidRDefault="00841AA6">
      <w:pPr>
        <w:pStyle w:val="TOC1"/>
        <w:rPr>
          <w:rFonts w:asciiTheme="minorHAnsi" w:eastAsiaTheme="minorEastAsia" w:hAnsiTheme="minorHAnsi" w:cstheme="minorBidi"/>
          <w:b w:val="0"/>
          <w:bCs w:val="0"/>
          <w:noProof/>
        </w:rPr>
      </w:pPr>
      <w:hyperlink w:anchor="_Toc6469268" w:history="1">
        <w:r w:rsidR="00FF01D9" w:rsidRPr="006E210F">
          <w:rPr>
            <w:rStyle w:val="Hyperlink"/>
            <w:noProof/>
          </w:rPr>
          <w:t>2</w:t>
        </w:r>
        <w:r w:rsidR="00FF01D9">
          <w:rPr>
            <w:rFonts w:asciiTheme="minorHAnsi" w:eastAsiaTheme="minorEastAsia" w:hAnsiTheme="minorHAnsi" w:cstheme="minorBidi"/>
            <w:b w:val="0"/>
            <w:bCs w:val="0"/>
            <w:noProof/>
          </w:rPr>
          <w:tab/>
        </w:r>
        <w:r w:rsidR="00FF01D9" w:rsidRPr="006E210F">
          <w:rPr>
            <w:rStyle w:val="Hyperlink"/>
            <w:noProof/>
          </w:rPr>
          <w:t>Literature and Technology Review</w:t>
        </w:r>
        <w:r w:rsidR="00FF01D9">
          <w:rPr>
            <w:noProof/>
            <w:webHidden/>
          </w:rPr>
          <w:tab/>
        </w:r>
        <w:r w:rsidR="00FF01D9">
          <w:rPr>
            <w:noProof/>
            <w:webHidden/>
          </w:rPr>
          <w:fldChar w:fldCharType="begin"/>
        </w:r>
        <w:r w:rsidR="00FF01D9">
          <w:rPr>
            <w:noProof/>
            <w:webHidden/>
          </w:rPr>
          <w:instrText xml:space="preserve"> PAGEREF _Toc6469268 \h </w:instrText>
        </w:r>
        <w:r w:rsidR="00FF01D9">
          <w:rPr>
            <w:noProof/>
            <w:webHidden/>
          </w:rPr>
        </w:r>
        <w:r w:rsidR="00FF01D9">
          <w:rPr>
            <w:noProof/>
            <w:webHidden/>
          </w:rPr>
          <w:fldChar w:fldCharType="separate"/>
        </w:r>
        <w:r w:rsidR="00FF01D9">
          <w:rPr>
            <w:noProof/>
            <w:webHidden/>
          </w:rPr>
          <w:t>12</w:t>
        </w:r>
        <w:r w:rsidR="00FF01D9">
          <w:rPr>
            <w:noProof/>
            <w:webHidden/>
          </w:rPr>
          <w:fldChar w:fldCharType="end"/>
        </w:r>
      </w:hyperlink>
    </w:p>
    <w:p w14:paraId="4E129888" w14:textId="0F5D59AD" w:rsidR="00FF01D9" w:rsidRDefault="00841AA6">
      <w:pPr>
        <w:pStyle w:val="TOC2"/>
        <w:tabs>
          <w:tab w:val="left" w:pos="960"/>
          <w:tab w:val="right" w:leader="dot" w:pos="9010"/>
        </w:tabs>
        <w:rPr>
          <w:rFonts w:asciiTheme="minorHAnsi" w:eastAsiaTheme="minorEastAsia" w:hAnsiTheme="minorHAnsi" w:cstheme="minorBidi"/>
          <w:noProof/>
        </w:rPr>
      </w:pPr>
      <w:hyperlink w:anchor="_Toc6469269" w:history="1">
        <w:r w:rsidR="00FF01D9" w:rsidRPr="006E210F">
          <w:rPr>
            <w:rStyle w:val="Hyperlink"/>
            <w:noProof/>
          </w:rPr>
          <w:t>2.1</w:t>
        </w:r>
        <w:r w:rsidR="00FF01D9">
          <w:rPr>
            <w:rFonts w:asciiTheme="minorHAnsi" w:eastAsiaTheme="minorEastAsia" w:hAnsiTheme="minorHAnsi" w:cstheme="minorBidi"/>
            <w:noProof/>
          </w:rPr>
          <w:tab/>
        </w:r>
        <w:r w:rsidR="00FF01D9" w:rsidRPr="006E210F">
          <w:rPr>
            <w:rStyle w:val="Hyperlink"/>
            <w:noProof/>
          </w:rPr>
          <w:t>Examination of the Serverless paradigm</w:t>
        </w:r>
        <w:r w:rsidR="00FF01D9">
          <w:rPr>
            <w:noProof/>
            <w:webHidden/>
          </w:rPr>
          <w:tab/>
        </w:r>
        <w:r w:rsidR="00FF01D9">
          <w:rPr>
            <w:noProof/>
            <w:webHidden/>
          </w:rPr>
          <w:fldChar w:fldCharType="begin"/>
        </w:r>
        <w:r w:rsidR="00FF01D9">
          <w:rPr>
            <w:noProof/>
            <w:webHidden/>
          </w:rPr>
          <w:instrText xml:space="preserve"> PAGEREF _Toc6469269 \h </w:instrText>
        </w:r>
        <w:r w:rsidR="00FF01D9">
          <w:rPr>
            <w:noProof/>
            <w:webHidden/>
          </w:rPr>
        </w:r>
        <w:r w:rsidR="00FF01D9">
          <w:rPr>
            <w:noProof/>
            <w:webHidden/>
          </w:rPr>
          <w:fldChar w:fldCharType="separate"/>
        </w:r>
        <w:r w:rsidR="00FF01D9">
          <w:rPr>
            <w:noProof/>
            <w:webHidden/>
          </w:rPr>
          <w:t>12</w:t>
        </w:r>
        <w:r w:rsidR="00FF01D9">
          <w:rPr>
            <w:noProof/>
            <w:webHidden/>
          </w:rPr>
          <w:fldChar w:fldCharType="end"/>
        </w:r>
      </w:hyperlink>
    </w:p>
    <w:p w14:paraId="3A728168" w14:textId="53E187CA"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70" w:history="1">
        <w:r w:rsidR="00FF01D9" w:rsidRPr="006E210F">
          <w:rPr>
            <w:rStyle w:val="Hyperlink"/>
            <w:noProof/>
          </w:rPr>
          <w:t>2.1.1</w:t>
        </w:r>
        <w:r w:rsidR="00FF01D9">
          <w:rPr>
            <w:rFonts w:asciiTheme="minorHAnsi" w:eastAsiaTheme="minorEastAsia" w:hAnsiTheme="minorHAnsi" w:cstheme="minorBidi"/>
            <w:i w:val="0"/>
            <w:iCs w:val="0"/>
            <w:noProof/>
          </w:rPr>
          <w:tab/>
        </w:r>
        <w:r w:rsidR="00FF01D9" w:rsidRPr="006E210F">
          <w:rPr>
            <w:rStyle w:val="Hyperlink"/>
            <w:noProof/>
          </w:rPr>
          <w:t>Serverless Benefits</w:t>
        </w:r>
        <w:r w:rsidR="00FF01D9">
          <w:rPr>
            <w:noProof/>
            <w:webHidden/>
          </w:rPr>
          <w:tab/>
        </w:r>
        <w:r w:rsidR="00FF01D9">
          <w:rPr>
            <w:noProof/>
            <w:webHidden/>
          </w:rPr>
          <w:fldChar w:fldCharType="begin"/>
        </w:r>
        <w:r w:rsidR="00FF01D9">
          <w:rPr>
            <w:noProof/>
            <w:webHidden/>
          </w:rPr>
          <w:instrText xml:space="preserve"> PAGEREF _Toc6469270 \h </w:instrText>
        </w:r>
        <w:r w:rsidR="00FF01D9">
          <w:rPr>
            <w:noProof/>
            <w:webHidden/>
          </w:rPr>
        </w:r>
        <w:r w:rsidR="00FF01D9">
          <w:rPr>
            <w:noProof/>
            <w:webHidden/>
          </w:rPr>
          <w:fldChar w:fldCharType="separate"/>
        </w:r>
        <w:r w:rsidR="00FF01D9">
          <w:rPr>
            <w:noProof/>
            <w:webHidden/>
          </w:rPr>
          <w:t>12</w:t>
        </w:r>
        <w:r w:rsidR="00FF01D9">
          <w:rPr>
            <w:noProof/>
            <w:webHidden/>
          </w:rPr>
          <w:fldChar w:fldCharType="end"/>
        </w:r>
      </w:hyperlink>
    </w:p>
    <w:p w14:paraId="55DB511D" w14:textId="1E7C184D"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71" w:history="1">
        <w:r w:rsidR="00FF01D9" w:rsidRPr="006E210F">
          <w:rPr>
            <w:rStyle w:val="Hyperlink"/>
            <w:noProof/>
          </w:rPr>
          <w:t>2.1.2</w:t>
        </w:r>
        <w:r w:rsidR="00FF01D9">
          <w:rPr>
            <w:rFonts w:asciiTheme="minorHAnsi" w:eastAsiaTheme="minorEastAsia" w:hAnsiTheme="minorHAnsi" w:cstheme="minorBidi"/>
            <w:i w:val="0"/>
            <w:iCs w:val="0"/>
            <w:noProof/>
          </w:rPr>
          <w:tab/>
        </w:r>
        <w:r w:rsidR="00FF01D9" w:rsidRPr="006E210F">
          <w:rPr>
            <w:rStyle w:val="Hyperlink"/>
            <w:noProof/>
          </w:rPr>
          <w:t>How Does it Work?</w:t>
        </w:r>
        <w:r w:rsidR="00FF01D9">
          <w:rPr>
            <w:noProof/>
            <w:webHidden/>
          </w:rPr>
          <w:tab/>
        </w:r>
        <w:r w:rsidR="00FF01D9">
          <w:rPr>
            <w:noProof/>
            <w:webHidden/>
          </w:rPr>
          <w:fldChar w:fldCharType="begin"/>
        </w:r>
        <w:r w:rsidR="00FF01D9">
          <w:rPr>
            <w:noProof/>
            <w:webHidden/>
          </w:rPr>
          <w:instrText xml:space="preserve"> PAGEREF _Toc6469271 \h </w:instrText>
        </w:r>
        <w:r w:rsidR="00FF01D9">
          <w:rPr>
            <w:noProof/>
            <w:webHidden/>
          </w:rPr>
        </w:r>
        <w:r w:rsidR="00FF01D9">
          <w:rPr>
            <w:noProof/>
            <w:webHidden/>
          </w:rPr>
          <w:fldChar w:fldCharType="separate"/>
        </w:r>
        <w:r w:rsidR="00FF01D9">
          <w:rPr>
            <w:noProof/>
            <w:webHidden/>
          </w:rPr>
          <w:t>13</w:t>
        </w:r>
        <w:r w:rsidR="00FF01D9">
          <w:rPr>
            <w:noProof/>
            <w:webHidden/>
          </w:rPr>
          <w:fldChar w:fldCharType="end"/>
        </w:r>
      </w:hyperlink>
    </w:p>
    <w:p w14:paraId="59C3B9AC" w14:textId="7AED6B87" w:rsidR="00FF01D9" w:rsidRDefault="00841AA6">
      <w:pPr>
        <w:pStyle w:val="TOC2"/>
        <w:tabs>
          <w:tab w:val="left" w:pos="960"/>
          <w:tab w:val="right" w:leader="dot" w:pos="9010"/>
        </w:tabs>
        <w:rPr>
          <w:rFonts w:asciiTheme="minorHAnsi" w:eastAsiaTheme="minorEastAsia" w:hAnsiTheme="minorHAnsi" w:cstheme="minorBidi"/>
          <w:noProof/>
        </w:rPr>
      </w:pPr>
      <w:hyperlink w:anchor="_Toc6469272" w:history="1">
        <w:r w:rsidR="00FF01D9" w:rsidRPr="006E210F">
          <w:rPr>
            <w:rStyle w:val="Hyperlink"/>
            <w:noProof/>
          </w:rPr>
          <w:t>2.2</w:t>
        </w:r>
        <w:r w:rsidR="00FF01D9">
          <w:rPr>
            <w:rFonts w:asciiTheme="minorHAnsi" w:eastAsiaTheme="minorEastAsia" w:hAnsiTheme="minorHAnsi" w:cstheme="minorBidi"/>
            <w:noProof/>
          </w:rPr>
          <w:tab/>
        </w:r>
        <w:r w:rsidR="00FF01D9" w:rsidRPr="006E210F">
          <w:rPr>
            <w:rStyle w:val="Hyperlink"/>
            <w:noProof/>
          </w:rPr>
          <w:t>Investigation into “cold start” problem</w:t>
        </w:r>
        <w:r w:rsidR="00FF01D9">
          <w:rPr>
            <w:noProof/>
            <w:webHidden/>
          </w:rPr>
          <w:tab/>
        </w:r>
        <w:r w:rsidR="00FF01D9">
          <w:rPr>
            <w:noProof/>
            <w:webHidden/>
          </w:rPr>
          <w:fldChar w:fldCharType="begin"/>
        </w:r>
        <w:r w:rsidR="00FF01D9">
          <w:rPr>
            <w:noProof/>
            <w:webHidden/>
          </w:rPr>
          <w:instrText xml:space="preserve"> PAGEREF _Toc6469272 \h </w:instrText>
        </w:r>
        <w:r w:rsidR="00FF01D9">
          <w:rPr>
            <w:noProof/>
            <w:webHidden/>
          </w:rPr>
        </w:r>
        <w:r w:rsidR="00FF01D9">
          <w:rPr>
            <w:noProof/>
            <w:webHidden/>
          </w:rPr>
          <w:fldChar w:fldCharType="separate"/>
        </w:r>
        <w:r w:rsidR="00FF01D9">
          <w:rPr>
            <w:noProof/>
            <w:webHidden/>
          </w:rPr>
          <w:t>14</w:t>
        </w:r>
        <w:r w:rsidR="00FF01D9">
          <w:rPr>
            <w:noProof/>
            <w:webHidden/>
          </w:rPr>
          <w:fldChar w:fldCharType="end"/>
        </w:r>
      </w:hyperlink>
    </w:p>
    <w:p w14:paraId="44B6EA27" w14:textId="337508D7" w:rsidR="00FF01D9" w:rsidRDefault="00841AA6">
      <w:pPr>
        <w:pStyle w:val="TOC2"/>
        <w:tabs>
          <w:tab w:val="left" w:pos="960"/>
          <w:tab w:val="right" w:leader="dot" w:pos="9010"/>
        </w:tabs>
        <w:rPr>
          <w:rFonts w:asciiTheme="minorHAnsi" w:eastAsiaTheme="minorEastAsia" w:hAnsiTheme="minorHAnsi" w:cstheme="minorBidi"/>
          <w:noProof/>
        </w:rPr>
      </w:pPr>
      <w:hyperlink w:anchor="_Toc6469273" w:history="1">
        <w:r w:rsidR="00FF01D9" w:rsidRPr="006E210F">
          <w:rPr>
            <w:rStyle w:val="Hyperlink"/>
            <w:noProof/>
          </w:rPr>
          <w:t>2.3</w:t>
        </w:r>
        <w:r w:rsidR="00FF01D9">
          <w:rPr>
            <w:rFonts w:asciiTheme="minorHAnsi" w:eastAsiaTheme="minorEastAsia" w:hAnsiTheme="minorHAnsi" w:cstheme="minorBidi"/>
            <w:noProof/>
          </w:rPr>
          <w:tab/>
        </w:r>
        <w:r w:rsidR="00FF01D9" w:rsidRPr="006E210F">
          <w:rPr>
            <w:rStyle w:val="Hyperlink"/>
            <w:noProof/>
          </w:rPr>
          <w:t>Examination of Amazon Lambda Runtimes</w:t>
        </w:r>
        <w:r w:rsidR="00FF01D9">
          <w:rPr>
            <w:noProof/>
            <w:webHidden/>
          </w:rPr>
          <w:tab/>
        </w:r>
        <w:r w:rsidR="00FF01D9">
          <w:rPr>
            <w:noProof/>
            <w:webHidden/>
          </w:rPr>
          <w:fldChar w:fldCharType="begin"/>
        </w:r>
        <w:r w:rsidR="00FF01D9">
          <w:rPr>
            <w:noProof/>
            <w:webHidden/>
          </w:rPr>
          <w:instrText xml:space="preserve"> PAGEREF _Toc6469273 \h </w:instrText>
        </w:r>
        <w:r w:rsidR="00FF01D9">
          <w:rPr>
            <w:noProof/>
            <w:webHidden/>
          </w:rPr>
        </w:r>
        <w:r w:rsidR="00FF01D9">
          <w:rPr>
            <w:noProof/>
            <w:webHidden/>
          </w:rPr>
          <w:fldChar w:fldCharType="separate"/>
        </w:r>
        <w:r w:rsidR="00FF01D9">
          <w:rPr>
            <w:noProof/>
            <w:webHidden/>
          </w:rPr>
          <w:t>16</w:t>
        </w:r>
        <w:r w:rsidR="00FF01D9">
          <w:rPr>
            <w:noProof/>
            <w:webHidden/>
          </w:rPr>
          <w:fldChar w:fldCharType="end"/>
        </w:r>
      </w:hyperlink>
    </w:p>
    <w:p w14:paraId="3841BEDF" w14:textId="2BB8EF28"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74" w:history="1">
        <w:r w:rsidR="00FF01D9" w:rsidRPr="006E210F">
          <w:rPr>
            <w:rStyle w:val="Hyperlink"/>
            <w:noProof/>
          </w:rPr>
          <w:t>2.3.1</w:t>
        </w:r>
        <w:r w:rsidR="00FF01D9">
          <w:rPr>
            <w:rFonts w:asciiTheme="minorHAnsi" w:eastAsiaTheme="minorEastAsia" w:hAnsiTheme="minorHAnsi" w:cstheme="minorBidi"/>
            <w:i w:val="0"/>
            <w:iCs w:val="0"/>
            <w:noProof/>
          </w:rPr>
          <w:tab/>
        </w:r>
        <w:r w:rsidR="00FF01D9" w:rsidRPr="006E210F">
          <w:rPr>
            <w:rStyle w:val="Hyperlink"/>
            <w:noProof/>
          </w:rPr>
          <w:t>Node.js (JavaScript)</w:t>
        </w:r>
        <w:r w:rsidR="00FF01D9">
          <w:rPr>
            <w:noProof/>
            <w:webHidden/>
          </w:rPr>
          <w:tab/>
        </w:r>
        <w:r w:rsidR="00FF01D9">
          <w:rPr>
            <w:noProof/>
            <w:webHidden/>
          </w:rPr>
          <w:fldChar w:fldCharType="begin"/>
        </w:r>
        <w:r w:rsidR="00FF01D9">
          <w:rPr>
            <w:noProof/>
            <w:webHidden/>
          </w:rPr>
          <w:instrText xml:space="preserve"> PAGEREF _Toc6469274 \h </w:instrText>
        </w:r>
        <w:r w:rsidR="00FF01D9">
          <w:rPr>
            <w:noProof/>
            <w:webHidden/>
          </w:rPr>
        </w:r>
        <w:r w:rsidR="00FF01D9">
          <w:rPr>
            <w:noProof/>
            <w:webHidden/>
          </w:rPr>
          <w:fldChar w:fldCharType="separate"/>
        </w:r>
        <w:r w:rsidR="00FF01D9">
          <w:rPr>
            <w:noProof/>
            <w:webHidden/>
          </w:rPr>
          <w:t>16</w:t>
        </w:r>
        <w:r w:rsidR="00FF01D9">
          <w:rPr>
            <w:noProof/>
            <w:webHidden/>
          </w:rPr>
          <w:fldChar w:fldCharType="end"/>
        </w:r>
      </w:hyperlink>
    </w:p>
    <w:p w14:paraId="4D444FA5" w14:textId="0B6B440B"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75" w:history="1">
        <w:r w:rsidR="00FF01D9" w:rsidRPr="006E210F">
          <w:rPr>
            <w:rStyle w:val="Hyperlink"/>
            <w:noProof/>
          </w:rPr>
          <w:t>2.3.2</w:t>
        </w:r>
        <w:r w:rsidR="00FF01D9">
          <w:rPr>
            <w:rFonts w:asciiTheme="minorHAnsi" w:eastAsiaTheme="minorEastAsia" w:hAnsiTheme="minorHAnsi" w:cstheme="minorBidi"/>
            <w:i w:val="0"/>
            <w:iCs w:val="0"/>
            <w:noProof/>
          </w:rPr>
          <w:tab/>
        </w:r>
        <w:r w:rsidR="00FF01D9" w:rsidRPr="006E210F">
          <w:rPr>
            <w:rStyle w:val="Hyperlink"/>
            <w:noProof/>
          </w:rPr>
          <w:t>Python</w:t>
        </w:r>
        <w:r w:rsidR="00FF01D9">
          <w:rPr>
            <w:noProof/>
            <w:webHidden/>
          </w:rPr>
          <w:tab/>
        </w:r>
        <w:r w:rsidR="00FF01D9">
          <w:rPr>
            <w:noProof/>
            <w:webHidden/>
          </w:rPr>
          <w:fldChar w:fldCharType="begin"/>
        </w:r>
        <w:r w:rsidR="00FF01D9">
          <w:rPr>
            <w:noProof/>
            <w:webHidden/>
          </w:rPr>
          <w:instrText xml:space="preserve"> PAGEREF _Toc6469275 \h </w:instrText>
        </w:r>
        <w:r w:rsidR="00FF01D9">
          <w:rPr>
            <w:noProof/>
            <w:webHidden/>
          </w:rPr>
        </w:r>
        <w:r w:rsidR="00FF01D9">
          <w:rPr>
            <w:noProof/>
            <w:webHidden/>
          </w:rPr>
          <w:fldChar w:fldCharType="separate"/>
        </w:r>
        <w:r w:rsidR="00FF01D9">
          <w:rPr>
            <w:noProof/>
            <w:webHidden/>
          </w:rPr>
          <w:t>17</w:t>
        </w:r>
        <w:r w:rsidR="00FF01D9">
          <w:rPr>
            <w:noProof/>
            <w:webHidden/>
          </w:rPr>
          <w:fldChar w:fldCharType="end"/>
        </w:r>
      </w:hyperlink>
    </w:p>
    <w:p w14:paraId="50B05697" w14:textId="48FB83BA"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76" w:history="1">
        <w:r w:rsidR="00FF01D9" w:rsidRPr="006E210F">
          <w:rPr>
            <w:rStyle w:val="Hyperlink"/>
            <w:noProof/>
          </w:rPr>
          <w:t>2.3.3</w:t>
        </w:r>
        <w:r w:rsidR="00FF01D9">
          <w:rPr>
            <w:rFonts w:asciiTheme="minorHAnsi" w:eastAsiaTheme="minorEastAsia" w:hAnsiTheme="minorHAnsi" w:cstheme="minorBidi"/>
            <w:i w:val="0"/>
            <w:iCs w:val="0"/>
            <w:noProof/>
          </w:rPr>
          <w:tab/>
        </w:r>
        <w:r w:rsidR="00FF01D9" w:rsidRPr="006E210F">
          <w:rPr>
            <w:rStyle w:val="Hyperlink"/>
            <w:noProof/>
          </w:rPr>
          <w:t>Java</w:t>
        </w:r>
        <w:r w:rsidR="00FF01D9">
          <w:rPr>
            <w:noProof/>
            <w:webHidden/>
          </w:rPr>
          <w:tab/>
        </w:r>
        <w:r w:rsidR="00FF01D9">
          <w:rPr>
            <w:noProof/>
            <w:webHidden/>
          </w:rPr>
          <w:fldChar w:fldCharType="begin"/>
        </w:r>
        <w:r w:rsidR="00FF01D9">
          <w:rPr>
            <w:noProof/>
            <w:webHidden/>
          </w:rPr>
          <w:instrText xml:space="preserve"> PAGEREF _Toc6469276 \h </w:instrText>
        </w:r>
        <w:r w:rsidR="00FF01D9">
          <w:rPr>
            <w:noProof/>
            <w:webHidden/>
          </w:rPr>
        </w:r>
        <w:r w:rsidR="00FF01D9">
          <w:rPr>
            <w:noProof/>
            <w:webHidden/>
          </w:rPr>
          <w:fldChar w:fldCharType="separate"/>
        </w:r>
        <w:r w:rsidR="00FF01D9">
          <w:rPr>
            <w:noProof/>
            <w:webHidden/>
          </w:rPr>
          <w:t>17</w:t>
        </w:r>
        <w:r w:rsidR="00FF01D9">
          <w:rPr>
            <w:noProof/>
            <w:webHidden/>
          </w:rPr>
          <w:fldChar w:fldCharType="end"/>
        </w:r>
      </w:hyperlink>
    </w:p>
    <w:p w14:paraId="17F6BD0B" w14:textId="575326AA"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77" w:history="1">
        <w:r w:rsidR="00FF01D9" w:rsidRPr="006E210F">
          <w:rPr>
            <w:rStyle w:val="Hyperlink"/>
            <w:noProof/>
          </w:rPr>
          <w:t>2.3.4</w:t>
        </w:r>
        <w:r w:rsidR="00FF01D9">
          <w:rPr>
            <w:rFonts w:asciiTheme="minorHAnsi" w:eastAsiaTheme="minorEastAsia" w:hAnsiTheme="minorHAnsi" w:cstheme="minorBidi"/>
            <w:i w:val="0"/>
            <w:iCs w:val="0"/>
            <w:noProof/>
          </w:rPr>
          <w:tab/>
        </w:r>
        <w:r w:rsidR="00FF01D9" w:rsidRPr="006E210F">
          <w:rPr>
            <w:rStyle w:val="Hyperlink"/>
            <w:noProof/>
          </w:rPr>
          <w:t>Existing work on runtime performance</w:t>
        </w:r>
        <w:r w:rsidR="00FF01D9">
          <w:rPr>
            <w:noProof/>
            <w:webHidden/>
          </w:rPr>
          <w:tab/>
        </w:r>
        <w:r w:rsidR="00FF01D9">
          <w:rPr>
            <w:noProof/>
            <w:webHidden/>
          </w:rPr>
          <w:fldChar w:fldCharType="begin"/>
        </w:r>
        <w:r w:rsidR="00FF01D9">
          <w:rPr>
            <w:noProof/>
            <w:webHidden/>
          </w:rPr>
          <w:instrText xml:space="preserve"> PAGEREF _Toc6469277 \h </w:instrText>
        </w:r>
        <w:r w:rsidR="00FF01D9">
          <w:rPr>
            <w:noProof/>
            <w:webHidden/>
          </w:rPr>
        </w:r>
        <w:r w:rsidR="00FF01D9">
          <w:rPr>
            <w:noProof/>
            <w:webHidden/>
          </w:rPr>
          <w:fldChar w:fldCharType="separate"/>
        </w:r>
        <w:r w:rsidR="00FF01D9">
          <w:rPr>
            <w:noProof/>
            <w:webHidden/>
          </w:rPr>
          <w:t>18</w:t>
        </w:r>
        <w:r w:rsidR="00FF01D9">
          <w:rPr>
            <w:noProof/>
            <w:webHidden/>
          </w:rPr>
          <w:fldChar w:fldCharType="end"/>
        </w:r>
      </w:hyperlink>
    </w:p>
    <w:p w14:paraId="6FBF0ED5" w14:textId="158C96BA"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78" w:history="1">
        <w:r w:rsidR="00FF01D9" w:rsidRPr="006E210F">
          <w:rPr>
            <w:rStyle w:val="Hyperlink"/>
            <w:noProof/>
          </w:rPr>
          <w:t>2.3.5</w:t>
        </w:r>
        <w:r w:rsidR="00FF01D9">
          <w:rPr>
            <w:rFonts w:asciiTheme="minorHAnsi" w:eastAsiaTheme="minorEastAsia" w:hAnsiTheme="minorHAnsi" w:cstheme="minorBidi"/>
            <w:i w:val="0"/>
            <w:iCs w:val="0"/>
            <w:noProof/>
          </w:rPr>
          <w:tab/>
        </w:r>
        <w:r w:rsidR="00FF01D9" w:rsidRPr="006E210F">
          <w:rPr>
            <w:rStyle w:val="Hyperlink"/>
            <w:noProof/>
          </w:rPr>
          <w:t>Dynamic / Interpreted vs Strongly Typed / Compiled</w:t>
        </w:r>
        <w:r w:rsidR="00FF01D9">
          <w:rPr>
            <w:noProof/>
            <w:webHidden/>
          </w:rPr>
          <w:tab/>
        </w:r>
        <w:r w:rsidR="00FF01D9">
          <w:rPr>
            <w:noProof/>
            <w:webHidden/>
          </w:rPr>
          <w:fldChar w:fldCharType="begin"/>
        </w:r>
        <w:r w:rsidR="00FF01D9">
          <w:rPr>
            <w:noProof/>
            <w:webHidden/>
          </w:rPr>
          <w:instrText xml:space="preserve"> PAGEREF _Toc6469278 \h </w:instrText>
        </w:r>
        <w:r w:rsidR="00FF01D9">
          <w:rPr>
            <w:noProof/>
            <w:webHidden/>
          </w:rPr>
        </w:r>
        <w:r w:rsidR="00FF01D9">
          <w:rPr>
            <w:noProof/>
            <w:webHidden/>
          </w:rPr>
          <w:fldChar w:fldCharType="separate"/>
        </w:r>
        <w:r w:rsidR="00FF01D9">
          <w:rPr>
            <w:noProof/>
            <w:webHidden/>
          </w:rPr>
          <w:t>19</w:t>
        </w:r>
        <w:r w:rsidR="00FF01D9">
          <w:rPr>
            <w:noProof/>
            <w:webHidden/>
          </w:rPr>
          <w:fldChar w:fldCharType="end"/>
        </w:r>
      </w:hyperlink>
    </w:p>
    <w:p w14:paraId="0FA8F84B" w14:textId="77947FE6" w:rsidR="00FF01D9" w:rsidRDefault="00841AA6">
      <w:pPr>
        <w:pStyle w:val="TOC1"/>
        <w:rPr>
          <w:rFonts w:asciiTheme="minorHAnsi" w:eastAsiaTheme="minorEastAsia" w:hAnsiTheme="minorHAnsi" w:cstheme="minorBidi"/>
          <w:b w:val="0"/>
          <w:bCs w:val="0"/>
          <w:noProof/>
        </w:rPr>
      </w:pPr>
      <w:hyperlink w:anchor="_Toc6469279" w:history="1">
        <w:r w:rsidR="00FF01D9" w:rsidRPr="006E210F">
          <w:rPr>
            <w:rStyle w:val="Hyperlink"/>
            <w:noProof/>
          </w:rPr>
          <w:t>3</w:t>
        </w:r>
        <w:r w:rsidR="00FF01D9">
          <w:rPr>
            <w:rFonts w:asciiTheme="minorHAnsi" w:eastAsiaTheme="minorEastAsia" w:hAnsiTheme="minorHAnsi" w:cstheme="minorBidi"/>
            <w:b w:val="0"/>
            <w:bCs w:val="0"/>
            <w:noProof/>
          </w:rPr>
          <w:tab/>
        </w:r>
        <w:r w:rsidR="00FF01D9" w:rsidRPr="006E210F">
          <w:rPr>
            <w:rStyle w:val="Hyperlink"/>
            <w:noProof/>
          </w:rPr>
          <w:t>Execution</w:t>
        </w:r>
        <w:r w:rsidR="00FF01D9">
          <w:rPr>
            <w:noProof/>
            <w:webHidden/>
          </w:rPr>
          <w:tab/>
        </w:r>
        <w:r w:rsidR="00FF01D9">
          <w:rPr>
            <w:noProof/>
            <w:webHidden/>
          </w:rPr>
          <w:fldChar w:fldCharType="begin"/>
        </w:r>
        <w:r w:rsidR="00FF01D9">
          <w:rPr>
            <w:noProof/>
            <w:webHidden/>
          </w:rPr>
          <w:instrText xml:space="preserve"> PAGEREF _Toc6469279 \h </w:instrText>
        </w:r>
        <w:r w:rsidR="00FF01D9">
          <w:rPr>
            <w:noProof/>
            <w:webHidden/>
          </w:rPr>
        </w:r>
        <w:r w:rsidR="00FF01D9">
          <w:rPr>
            <w:noProof/>
            <w:webHidden/>
          </w:rPr>
          <w:fldChar w:fldCharType="separate"/>
        </w:r>
        <w:r w:rsidR="00FF01D9">
          <w:rPr>
            <w:noProof/>
            <w:webHidden/>
          </w:rPr>
          <w:t>20</w:t>
        </w:r>
        <w:r w:rsidR="00FF01D9">
          <w:rPr>
            <w:noProof/>
            <w:webHidden/>
          </w:rPr>
          <w:fldChar w:fldCharType="end"/>
        </w:r>
      </w:hyperlink>
    </w:p>
    <w:p w14:paraId="604A12E9" w14:textId="3854B048" w:rsidR="00FF01D9" w:rsidRDefault="00841AA6">
      <w:pPr>
        <w:pStyle w:val="TOC2"/>
        <w:tabs>
          <w:tab w:val="left" w:pos="960"/>
          <w:tab w:val="right" w:leader="dot" w:pos="9010"/>
        </w:tabs>
        <w:rPr>
          <w:rFonts w:asciiTheme="minorHAnsi" w:eastAsiaTheme="minorEastAsia" w:hAnsiTheme="minorHAnsi" w:cstheme="minorBidi"/>
          <w:noProof/>
        </w:rPr>
      </w:pPr>
      <w:hyperlink w:anchor="_Toc6469280" w:history="1">
        <w:r w:rsidR="00FF01D9" w:rsidRPr="006E210F">
          <w:rPr>
            <w:rStyle w:val="Hyperlink"/>
            <w:noProof/>
          </w:rPr>
          <w:t>3.1</w:t>
        </w:r>
        <w:r w:rsidR="00FF01D9">
          <w:rPr>
            <w:rFonts w:asciiTheme="minorHAnsi" w:eastAsiaTheme="minorEastAsia" w:hAnsiTheme="minorHAnsi" w:cstheme="minorBidi"/>
            <w:noProof/>
          </w:rPr>
          <w:tab/>
        </w:r>
        <w:r w:rsidR="00FF01D9" w:rsidRPr="006E210F">
          <w:rPr>
            <w:rStyle w:val="Hyperlink"/>
            <w:noProof/>
          </w:rPr>
          <w:t>Design</w:t>
        </w:r>
        <w:r w:rsidR="00FF01D9">
          <w:rPr>
            <w:noProof/>
            <w:webHidden/>
          </w:rPr>
          <w:tab/>
        </w:r>
        <w:r w:rsidR="00FF01D9">
          <w:rPr>
            <w:noProof/>
            <w:webHidden/>
          </w:rPr>
          <w:fldChar w:fldCharType="begin"/>
        </w:r>
        <w:r w:rsidR="00FF01D9">
          <w:rPr>
            <w:noProof/>
            <w:webHidden/>
          </w:rPr>
          <w:instrText xml:space="preserve"> PAGEREF _Toc6469280 \h </w:instrText>
        </w:r>
        <w:r w:rsidR="00FF01D9">
          <w:rPr>
            <w:noProof/>
            <w:webHidden/>
          </w:rPr>
        </w:r>
        <w:r w:rsidR="00FF01D9">
          <w:rPr>
            <w:noProof/>
            <w:webHidden/>
          </w:rPr>
          <w:fldChar w:fldCharType="separate"/>
        </w:r>
        <w:r w:rsidR="00FF01D9">
          <w:rPr>
            <w:noProof/>
            <w:webHidden/>
          </w:rPr>
          <w:t>20</w:t>
        </w:r>
        <w:r w:rsidR="00FF01D9">
          <w:rPr>
            <w:noProof/>
            <w:webHidden/>
          </w:rPr>
          <w:fldChar w:fldCharType="end"/>
        </w:r>
      </w:hyperlink>
    </w:p>
    <w:p w14:paraId="14C4614B" w14:textId="05B25864"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81" w:history="1">
        <w:r w:rsidR="00FF01D9" w:rsidRPr="006E210F">
          <w:rPr>
            <w:rStyle w:val="Hyperlink"/>
            <w:noProof/>
          </w:rPr>
          <w:t>3.1.1</w:t>
        </w:r>
        <w:r w:rsidR="00FF01D9">
          <w:rPr>
            <w:rFonts w:asciiTheme="minorHAnsi" w:eastAsiaTheme="minorEastAsia" w:hAnsiTheme="minorHAnsi" w:cstheme="minorBidi"/>
            <w:i w:val="0"/>
            <w:iCs w:val="0"/>
            <w:noProof/>
          </w:rPr>
          <w:tab/>
        </w:r>
        <w:r w:rsidR="00FF01D9" w:rsidRPr="006E210F">
          <w:rPr>
            <w:rStyle w:val="Hyperlink"/>
            <w:noProof/>
          </w:rPr>
          <w:t>Requirements</w:t>
        </w:r>
        <w:r w:rsidR="00FF01D9">
          <w:rPr>
            <w:noProof/>
            <w:webHidden/>
          </w:rPr>
          <w:tab/>
        </w:r>
        <w:r w:rsidR="00FF01D9">
          <w:rPr>
            <w:noProof/>
            <w:webHidden/>
          </w:rPr>
          <w:fldChar w:fldCharType="begin"/>
        </w:r>
        <w:r w:rsidR="00FF01D9">
          <w:rPr>
            <w:noProof/>
            <w:webHidden/>
          </w:rPr>
          <w:instrText xml:space="preserve"> PAGEREF _Toc6469281 \h </w:instrText>
        </w:r>
        <w:r w:rsidR="00FF01D9">
          <w:rPr>
            <w:noProof/>
            <w:webHidden/>
          </w:rPr>
        </w:r>
        <w:r w:rsidR="00FF01D9">
          <w:rPr>
            <w:noProof/>
            <w:webHidden/>
          </w:rPr>
          <w:fldChar w:fldCharType="separate"/>
        </w:r>
        <w:r w:rsidR="00FF01D9">
          <w:rPr>
            <w:noProof/>
            <w:webHidden/>
          </w:rPr>
          <w:t>21</w:t>
        </w:r>
        <w:r w:rsidR="00FF01D9">
          <w:rPr>
            <w:noProof/>
            <w:webHidden/>
          </w:rPr>
          <w:fldChar w:fldCharType="end"/>
        </w:r>
      </w:hyperlink>
    </w:p>
    <w:p w14:paraId="4CD53C42" w14:textId="1F1976CB" w:rsidR="00FF01D9" w:rsidRDefault="00841AA6">
      <w:pPr>
        <w:pStyle w:val="TOC2"/>
        <w:tabs>
          <w:tab w:val="left" w:pos="960"/>
          <w:tab w:val="right" w:leader="dot" w:pos="9010"/>
        </w:tabs>
        <w:rPr>
          <w:rFonts w:asciiTheme="minorHAnsi" w:eastAsiaTheme="minorEastAsia" w:hAnsiTheme="minorHAnsi" w:cstheme="minorBidi"/>
          <w:noProof/>
        </w:rPr>
      </w:pPr>
      <w:hyperlink w:anchor="_Toc6469282" w:history="1">
        <w:r w:rsidR="00FF01D9" w:rsidRPr="006E210F">
          <w:rPr>
            <w:rStyle w:val="Hyperlink"/>
            <w:noProof/>
          </w:rPr>
          <w:t>3.2</w:t>
        </w:r>
        <w:r w:rsidR="00FF01D9">
          <w:rPr>
            <w:rFonts w:asciiTheme="minorHAnsi" w:eastAsiaTheme="minorEastAsia" w:hAnsiTheme="minorHAnsi" w:cstheme="minorBidi"/>
            <w:noProof/>
          </w:rPr>
          <w:tab/>
        </w:r>
        <w:r w:rsidR="00FF01D9" w:rsidRPr="006E210F">
          <w:rPr>
            <w:rStyle w:val="Hyperlink"/>
            <w:noProof/>
          </w:rPr>
          <w:t>Serverless Framework</w:t>
        </w:r>
        <w:r w:rsidR="00FF01D9">
          <w:rPr>
            <w:noProof/>
            <w:webHidden/>
          </w:rPr>
          <w:tab/>
        </w:r>
        <w:r w:rsidR="00FF01D9">
          <w:rPr>
            <w:noProof/>
            <w:webHidden/>
          </w:rPr>
          <w:fldChar w:fldCharType="begin"/>
        </w:r>
        <w:r w:rsidR="00FF01D9">
          <w:rPr>
            <w:noProof/>
            <w:webHidden/>
          </w:rPr>
          <w:instrText xml:space="preserve"> PAGEREF _Toc6469282 \h </w:instrText>
        </w:r>
        <w:r w:rsidR="00FF01D9">
          <w:rPr>
            <w:noProof/>
            <w:webHidden/>
          </w:rPr>
        </w:r>
        <w:r w:rsidR="00FF01D9">
          <w:rPr>
            <w:noProof/>
            <w:webHidden/>
          </w:rPr>
          <w:fldChar w:fldCharType="separate"/>
        </w:r>
        <w:r w:rsidR="00FF01D9">
          <w:rPr>
            <w:noProof/>
            <w:webHidden/>
          </w:rPr>
          <w:t>21</w:t>
        </w:r>
        <w:r w:rsidR="00FF01D9">
          <w:rPr>
            <w:noProof/>
            <w:webHidden/>
          </w:rPr>
          <w:fldChar w:fldCharType="end"/>
        </w:r>
      </w:hyperlink>
    </w:p>
    <w:p w14:paraId="2B758ACB" w14:textId="6988E8C8"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83" w:history="1">
        <w:r w:rsidR="00FF01D9" w:rsidRPr="006E210F">
          <w:rPr>
            <w:rStyle w:val="Hyperlink"/>
            <w:noProof/>
          </w:rPr>
          <w:t>3.2.1</w:t>
        </w:r>
        <w:r w:rsidR="00FF01D9">
          <w:rPr>
            <w:rFonts w:asciiTheme="minorHAnsi" w:eastAsiaTheme="minorEastAsia" w:hAnsiTheme="minorHAnsi" w:cstheme="minorBidi"/>
            <w:i w:val="0"/>
            <w:iCs w:val="0"/>
            <w:noProof/>
          </w:rPr>
          <w:tab/>
        </w:r>
        <w:r w:rsidR="00FF01D9" w:rsidRPr="006E210F">
          <w:rPr>
            <w:rStyle w:val="Hyperlink"/>
            <w:noProof/>
          </w:rPr>
          <w:t>NodeJS API</w:t>
        </w:r>
        <w:r w:rsidR="00FF01D9">
          <w:rPr>
            <w:noProof/>
            <w:webHidden/>
          </w:rPr>
          <w:tab/>
        </w:r>
        <w:r w:rsidR="00FF01D9">
          <w:rPr>
            <w:noProof/>
            <w:webHidden/>
          </w:rPr>
          <w:fldChar w:fldCharType="begin"/>
        </w:r>
        <w:r w:rsidR="00FF01D9">
          <w:rPr>
            <w:noProof/>
            <w:webHidden/>
          </w:rPr>
          <w:instrText xml:space="preserve"> PAGEREF _Toc6469283 \h </w:instrText>
        </w:r>
        <w:r w:rsidR="00FF01D9">
          <w:rPr>
            <w:noProof/>
            <w:webHidden/>
          </w:rPr>
        </w:r>
        <w:r w:rsidR="00FF01D9">
          <w:rPr>
            <w:noProof/>
            <w:webHidden/>
          </w:rPr>
          <w:fldChar w:fldCharType="separate"/>
        </w:r>
        <w:r w:rsidR="00FF01D9">
          <w:rPr>
            <w:noProof/>
            <w:webHidden/>
          </w:rPr>
          <w:t>21</w:t>
        </w:r>
        <w:r w:rsidR="00FF01D9">
          <w:rPr>
            <w:noProof/>
            <w:webHidden/>
          </w:rPr>
          <w:fldChar w:fldCharType="end"/>
        </w:r>
      </w:hyperlink>
    </w:p>
    <w:p w14:paraId="575A46EA" w14:textId="7B6EE1BC"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84" w:history="1">
        <w:r w:rsidR="00FF01D9" w:rsidRPr="006E210F">
          <w:rPr>
            <w:rStyle w:val="Hyperlink"/>
            <w:noProof/>
          </w:rPr>
          <w:t>3.2.2</w:t>
        </w:r>
        <w:r w:rsidR="00FF01D9">
          <w:rPr>
            <w:rFonts w:asciiTheme="minorHAnsi" w:eastAsiaTheme="minorEastAsia" w:hAnsiTheme="minorHAnsi" w:cstheme="minorBidi"/>
            <w:i w:val="0"/>
            <w:iCs w:val="0"/>
            <w:noProof/>
          </w:rPr>
          <w:tab/>
        </w:r>
        <w:r w:rsidR="00FF01D9" w:rsidRPr="006E210F">
          <w:rPr>
            <w:rStyle w:val="Hyperlink"/>
            <w:noProof/>
          </w:rPr>
          <w:t>Python API</w:t>
        </w:r>
        <w:r w:rsidR="00FF01D9">
          <w:rPr>
            <w:noProof/>
            <w:webHidden/>
          </w:rPr>
          <w:tab/>
        </w:r>
        <w:r w:rsidR="00FF01D9">
          <w:rPr>
            <w:noProof/>
            <w:webHidden/>
          </w:rPr>
          <w:fldChar w:fldCharType="begin"/>
        </w:r>
        <w:r w:rsidR="00FF01D9">
          <w:rPr>
            <w:noProof/>
            <w:webHidden/>
          </w:rPr>
          <w:instrText xml:space="preserve"> PAGEREF _Toc6469284 \h </w:instrText>
        </w:r>
        <w:r w:rsidR="00FF01D9">
          <w:rPr>
            <w:noProof/>
            <w:webHidden/>
          </w:rPr>
        </w:r>
        <w:r w:rsidR="00FF01D9">
          <w:rPr>
            <w:noProof/>
            <w:webHidden/>
          </w:rPr>
          <w:fldChar w:fldCharType="separate"/>
        </w:r>
        <w:r w:rsidR="00FF01D9">
          <w:rPr>
            <w:noProof/>
            <w:webHidden/>
          </w:rPr>
          <w:t>22</w:t>
        </w:r>
        <w:r w:rsidR="00FF01D9">
          <w:rPr>
            <w:noProof/>
            <w:webHidden/>
          </w:rPr>
          <w:fldChar w:fldCharType="end"/>
        </w:r>
      </w:hyperlink>
    </w:p>
    <w:p w14:paraId="3D5F6F8D" w14:textId="019C112C"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85" w:history="1">
        <w:r w:rsidR="00FF01D9" w:rsidRPr="006E210F">
          <w:rPr>
            <w:rStyle w:val="Hyperlink"/>
            <w:noProof/>
          </w:rPr>
          <w:t>3.2.3</w:t>
        </w:r>
        <w:r w:rsidR="00FF01D9">
          <w:rPr>
            <w:rFonts w:asciiTheme="minorHAnsi" w:eastAsiaTheme="minorEastAsia" w:hAnsiTheme="minorHAnsi" w:cstheme="minorBidi"/>
            <w:i w:val="0"/>
            <w:iCs w:val="0"/>
            <w:noProof/>
          </w:rPr>
          <w:tab/>
        </w:r>
        <w:r w:rsidR="00FF01D9" w:rsidRPr="006E210F">
          <w:rPr>
            <w:rStyle w:val="Hyperlink"/>
            <w:noProof/>
          </w:rPr>
          <w:t>Java API</w:t>
        </w:r>
        <w:r w:rsidR="00FF01D9">
          <w:rPr>
            <w:noProof/>
            <w:webHidden/>
          </w:rPr>
          <w:tab/>
        </w:r>
        <w:r w:rsidR="00FF01D9">
          <w:rPr>
            <w:noProof/>
            <w:webHidden/>
          </w:rPr>
          <w:fldChar w:fldCharType="begin"/>
        </w:r>
        <w:r w:rsidR="00FF01D9">
          <w:rPr>
            <w:noProof/>
            <w:webHidden/>
          </w:rPr>
          <w:instrText xml:space="preserve"> PAGEREF _Toc6469285 \h </w:instrText>
        </w:r>
        <w:r w:rsidR="00FF01D9">
          <w:rPr>
            <w:noProof/>
            <w:webHidden/>
          </w:rPr>
        </w:r>
        <w:r w:rsidR="00FF01D9">
          <w:rPr>
            <w:noProof/>
            <w:webHidden/>
          </w:rPr>
          <w:fldChar w:fldCharType="separate"/>
        </w:r>
        <w:r w:rsidR="00FF01D9">
          <w:rPr>
            <w:noProof/>
            <w:webHidden/>
          </w:rPr>
          <w:t>22</w:t>
        </w:r>
        <w:r w:rsidR="00FF01D9">
          <w:rPr>
            <w:noProof/>
            <w:webHidden/>
          </w:rPr>
          <w:fldChar w:fldCharType="end"/>
        </w:r>
      </w:hyperlink>
    </w:p>
    <w:p w14:paraId="11474752" w14:textId="02A31081" w:rsidR="00FF01D9" w:rsidRDefault="00841AA6">
      <w:pPr>
        <w:pStyle w:val="TOC2"/>
        <w:tabs>
          <w:tab w:val="left" w:pos="960"/>
          <w:tab w:val="right" w:leader="dot" w:pos="9010"/>
        </w:tabs>
        <w:rPr>
          <w:rFonts w:asciiTheme="minorHAnsi" w:eastAsiaTheme="minorEastAsia" w:hAnsiTheme="minorHAnsi" w:cstheme="minorBidi"/>
          <w:noProof/>
        </w:rPr>
      </w:pPr>
      <w:hyperlink w:anchor="_Toc6469286" w:history="1">
        <w:r w:rsidR="00FF01D9" w:rsidRPr="006E210F">
          <w:rPr>
            <w:rStyle w:val="Hyperlink"/>
            <w:noProof/>
          </w:rPr>
          <w:t>3.3</w:t>
        </w:r>
        <w:r w:rsidR="00FF01D9">
          <w:rPr>
            <w:rFonts w:asciiTheme="minorHAnsi" w:eastAsiaTheme="minorEastAsia" w:hAnsiTheme="minorHAnsi" w:cstheme="minorBidi"/>
            <w:noProof/>
          </w:rPr>
          <w:tab/>
        </w:r>
        <w:r w:rsidR="00FF01D9" w:rsidRPr="006E210F">
          <w:rPr>
            <w:rStyle w:val="Hyperlink"/>
            <w:noProof/>
          </w:rPr>
          <w:t>Testing</w:t>
        </w:r>
        <w:r w:rsidR="00FF01D9">
          <w:rPr>
            <w:noProof/>
            <w:webHidden/>
          </w:rPr>
          <w:tab/>
        </w:r>
        <w:r w:rsidR="00FF01D9">
          <w:rPr>
            <w:noProof/>
            <w:webHidden/>
          </w:rPr>
          <w:fldChar w:fldCharType="begin"/>
        </w:r>
        <w:r w:rsidR="00FF01D9">
          <w:rPr>
            <w:noProof/>
            <w:webHidden/>
          </w:rPr>
          <w:instrText xml:space="preserve"> PAGEREF _Toc6469286 \h </w:instrText>
        </w:r>
        <w:r w:rsidR="00FF01D9">
          <w:rPr>
            <w:noProof/>
            <w:webHidden/>
          </w:rPr>
        </w:r>
        <w:r w:rsidR="00FF01D9">
          <w:rPr>
            <w:noProof/>
            <w:webHidden/>
          </w:rPr>
          <w:fldChar w:fldCharType="separate"/>
        </w:r>
        <w:r w:rsidR="00FF01D9">
          <w:rPr>
            <w:noProof/>
            <w:webHidden/>
          </w:rPr>
          <w:t>22</w:t>
        </w:r>
        <w:r w:rsidR="00FF01D9">
          <w:rPr>
            <w:noProof/>
            <w:webHidden/>
          </w:rPr>
          <w:fldChar w:fldCharType="end"/>
        </w:r>
      </w:hyperlink>
    </w:p>
    <w:p w14:paraId="7687D91F" w14:textId="66DD0B12"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87" w:history="1">
        <w:r w:rsidR="00FF01D9" w:rsidRPr="006E210F">
          <w:rPr>
            <w:rStyle w:val="Hyperlink"/>
            <w:noProof/>
          </w:rPr>
          <w:t>3.3.1</w:t>
        </w:r>
        <w:r w:rsidR="00FF01D9">
          <w:rPr>
            <w:rFonts w:asciiTheme="minorHAnsi" w:eastAsiaTheme="minorEastAsia" w:hAnsiTheme="minorHAnsi" w:cstheme="minorBidi"/>
            <w:i w:val="0"/>
            <w:iCs w:val="0"/>
            <w:noProof/>
          </w:rPr>
          <w:tab/>
        </w:r>
        <w:r w:rsidR="00FF01D9" w:rsidRPr="006E210F">
          <w:rPr>
            <w:rStyle w:val="Hyperlink"/>
            <w:noProof/>
          </w:rPr>
          <w:t>Testing Tools</w:t>
        </w:r>
        <w:r w:rsidR="00FF01D9">
          <w:rPr>
            <w:noProof/>
            <w:webHidden/>
          </w:rPr>
          <w:tab/>
        </w:r>
        <w:r w:rsidR="00FF01D9">
          <w:rPr>
            <w:noProof/>
            <w:webHidden/>
          </w:rPr>
          <w:fldChar w:fldCharType="begin"/>
        </w:r>
        <w:r w:rsidR="00FF01D9">
          <w:rPr>
            <w:noProof/>
            <w:webHidden/>
          </w:rPr>
          <w:instrText xml:space="preserve"> PAGEREF _Toc6469287 \h </w:instrText>
        </w:r>
        <w:r w:rsidR="00FF01D9">
          <w:rPr>
            <w:noProof/>
            <w:webHidden/>
          </w:rPr>
        </w:r>
        <w:r w:rsidR="00FF01D9">
          <w:rPr>
            <w:noProof/>
            <w:webHidden/>
          </w:rPr>
          <w:fldChar w:fldCharType="separate"/>
        </w:r>
        <w:r w:rsidR="00FF01D9">
          <w:rPr>
            <w:noProof/>
            <w:webHidden/>
          </w:rPr>
          <w:t>22</w:t>
        </w:r>
        <w:r w:rsidR="00FF01D9">
          <w:rPr>
            <w:noProof/>
            <w:webHidden/>
          </w:rPr>
          <w:fldChar w:fldCharType="end"/>
        </w:r>
      </w:hyperlink>
    </w:p>
    <w:p w14:paraId="54A16D47" w14:textId="040F964A"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88" w:history="1">
        <w:r w:rsidR="00FF01D9" w:rsidRPr="006E210F">
          <w:rPr>
            <w:rStyle w:val="Hyperlink"/>
            <w:noProof/>
          </w:rPr>
          <w:t>3.3.2</w:t>
        </w:r>
        <w:r w:rsidR="00FF01D9">
          <w:rPr>
            <w:rFonts w:asciiTheme="minorHAnsi" w:eastAsiaTheme="minorEastAsia" w:hAnsiTheme="minorHAnsi" w:cstheme="minorBidi"/>
            <w:i w:val="0"/>
            <w:iCs w:val="0"/>
            <w:noProof/>
          </w:rPr>
          <w:tab/>
        </w:r>
        <w:r w:rsidR="00FF01D9" w:rsidRPr="006E210F">
          <w:rPr>
            <w:rStyle w:val="Hyperlink"/>
            <w:noProof/>
          </w:rPr>
          <w:t>Lambda Timeout Tests</w:t>
        </w:r>
        <w:r w:rsidR="00FF01D9">
          <w:rPr>
            <w:noProof/>
            <w:webHidden/>
          </w:rPr>
          <w:tab/>
        </w:r>
        <w:r w:rsidR="00FF01D9">
          <w:rPr>
            <w:noProof/>
            <w:webHidden/>
          </w:rPr>
          <w:fldChar w:fldCharType="begin"/>
        </w:r>
        <w:r w:rsidR="00FF01D9">
          <w:rPr>
            <w:noProof/>
            <w:webHidden/>
          </w:rPr>
          <w:instrText xml:space="preserve"> PAGEREF _Toc6469288 \h </w:instrText>
        </w:r>
        <w:r w:rsidR="00FF01D9">
          <w:rPr>
            <w:noProof/>
            <w:webHidden/>
          </w:rPr>
        </w:r>
        <w:r w:rsidR="00FF01D9">
          <w:rPr>
            <w:noProof/>
            <w:webHidden/>
          </w:rPr>
          <w:fldChar w:fldCharType="separate"/>
        </w:r>
        <w:r w:rsidR="00FF01D9">
          <w:rPr>
            <w:noProof/>
            <w:webHidden/>
          </w:rPr>
          <w:t>23</w:t>
        </w:r>
        <w:r w:rsidR="00FF01D9">
          <w:rPr>
            <w:noProof/>
            <w:webHidden/>
          </w:rPr>
          <w:fldChar w:fldCharType="end"/>
        </w:r>
      </w:hyperlink>
    </w:p>
    <w:p w14:paraId="4FEA0FBD" w14:textId="7800668B"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89" w:history="1">
        <w:r w:rsidR="00FF01D9" w:rsidRPr="006E210F">
          <w:rPr>
            <w:rStyle w:val="Hyperlink"/>
            <w:noProof/>
          </w:rPr>
          <w:t>3.3.3</w:t>
        </w:r>
        <w:r w:rsidR="00FF01D9">
          <w:rPr>
            <w:rFonts w:asciiTheme="minorHAnsi" w:eastAsiaTheme="minorEastAsia" w:hAnsiTheme="minorHAnsi" w:cstheme="minorBidi"/>
            <w:i w:val="0"/>
            <w:iCs w:val="0"/>
            <w:noProof/>
          </w:rPr>
          <w:tab/>
        </w:r>
        <w:r w:rsidR="00FF01D9" w:rsidRPr="006E210F">
          <w:rPr>
            <w:rStyle w:val="Hyperlink"/>
            <w:noProof/>
          </w:rPr>
          <w:t>Lambda Cold start Tests</w:t>
        </w:r>
        <w:r w:rsidR="00FF01D9">
          <w:rPr>
            <w:noProof/>
            <w:webHidden/>
          </w:rPr>
          <w:tab/>
        </w:r>
        <w:r w:rsidR="00FF01D9">
          <w:rPr>
            <w:noProof/>
            <w:webHidden/>
          </w:rPr>
          <w:fldChar w:fldCharType="begin"/>
        </w:r>
        <w:r w:rsidR="00FF01D9">
          <w:rPr>
            <w:noProof/>
            <w:webHidden/>
          </w:rPr>
          <w:instrText xml:space="preserve"> PAGEREF _Toc6469289 \h </w:instrText>
        </w:r>
        <w:r w:rsidR="00FF01D9">
          <w:rPr>
            <w:noProof/>
            <w:webHidden/>
          </w:rPr>
        </w:r>
        <w:r w:rsidR="00FF01D9">
          <w:rPr>
            <w:noProof/>
            <w:webHidden/>
          </w:rPr>
          <w:fldChar w:fldCharType="separate"/>
        </w:r>
        <w:r w:rsidR="00FF01D9">
          <w:rPr>
            <w:noProof/>
            <w:webHidden/>
          </w:rPr>
          <w:t>23</w:t>
        </w:r>
        <w:r w:rsidR="00FF01D9">
          <w:rPr>
            <w:noProof/>
            <w:webHidden/>
          </w:rPr>
          <w:fldChar w:fldCharType="end"/>
        </w:r>
      </w:hyperlink>
    </w:p>
    <w:p w14:paraId="616AA26B" w14:textId="7E2F8FA6"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91" w:history="1">
        <w:r w:rsidR="00FF01D9" w:rsidRPr="006E210F">
          <w:rPr>
            <w:rStyle w:val="Hyperlink"/>
            <w:noProof/>
          </w:rPr>
          <w:t>3.3.4</w:t>
        </w:r>
        <w:r w:rsidR="00FF01D9">
          <w:rPr>
            <w:rFonts w:asciiTheme="minorHAnsi" w:eastAsiaTheme="minorEastAsia" w:hAnsiTheme="minorHAnsi" w:cstheme="minorBidi"/>
            <w:i w:val="0"/>
            <w:iCs w:val="0"/>
            <w:noProof/>
          </w:rPr>
          <w:tab/>
        </w:r>
        <w:r w:rsidR="00FF01D9" w:rsidRPr="006E210F">
          <w:rPr>
            <w:rStyle w:val="Hyperlink"/>
            <w:noProof/>
          </w:rPr>
          <w:t>Lambda Memory Tests</w:t>
        </w:r>
        <w:r w:rsidR="00FF01D9">
          <w:rPr>
            <w:noProof/>
            <w:webHidden/>
          </w:rPr>
          <w:tab/>
        </w:r>
        <w:r w:rsidR="00FF01D9">
          <w:rPr>
            <w:noProof/>
            <w:webHidden/>
          </w:rPr>
          <w:fldChar w:fldCharType="begin"/>
        </w:r>
        <w:r w:rsidR="00FF01D9">
          <w:rPr>
            <w:noProof/>
            <w:webHidden/>
          </w:rPr>
          <w:instrText xml:space="preserve"> PAGEREF _Toc6469291 \h </w:instrText>
        </w:r>
        <w:r w:rsidR="00FF01D9">
          <w:rPr>
            <w:noProof/>
            <w:webHidden/>
          </w:rPr>
        </w:r>
        <w:r w:rsidR="00FF01D9">
          <w:rPr>
            <w:noProof/>
            <w:webHidden/>
          </w:rPr>
          <w:fldChar w:fldCharType="separate"/>
        </w:r>
        <w:r w:rsidR="00FF01D9">
          <w:rPr>
            <w:noProof/>
            <w:webHidden/>
          </w:rPr>
          <w:t>23</w:t>
        </w:r>
        <w:r w:rsidR="00FF01D9">
          <w:rPr>
            <w:noProof/>
            <w:webHidden/>
          </w:rPr>
          <w:fldChar w:fldCharType="end"/>
        </w:r>
      </w:hyperlink>
    </w:p>
    <w:p w14:paraId="52E5DE21" w14:textId="46314E97"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92" w:history="1">
        <w:r w:rsidR="00FF01D9" w:rsidRPr="006E210F">
          <w:rPr>
            <w:rStyle w:val="Hyperlink"/>
            <w:noProof/>
          </w:rPr>
          <w:t>3.3.5</w:t>
        </w:r>
        <w:r w:rsidR="00FF01D9">
          <w:rPr>
            <w:rFonts w:asciiTheme="minorHAnsi" w:eastAsiaTheme="minorEastAsia" w:hAnsiTheme="minorHAnsi" w:cstheme="minorBidi"/>
            <w:i w:val="0"/>
            <w:iCs w:val="0"/>
            <w:noProof/>
          </w:rPr>
          <w:tab/>
        </w:r>
        <w:r w:rsidR="00FF01D9" w:rsidRPr="006E210F">
          <w:rPr>
            <w:rStyle w:val="Hyperlink"/>
            <w:noProof/>
          </w:rPr>
          <w:t>Lambda Regular Execution Tests</w:t>
        </w:r>
        <w:r w:rsidR="00FF01D9">
          <w:rPr>
            <w:noProof/>
            <w:webHidden/>
          </w:rPr>
          <w:tab/>
        </w:r>
        <w:r w:rsidR="00FF01D9">
          <w:rPr>
            <w:noProof/>
            <w:webHidden/>
          </w:rPr>
          <w:fldChar w:fldCharType="begin"/>
        </w:r>
        <w:r w:rsidR="00FF01D9">
          <w:rPr>
            <w:noProof/>
            <w:webHidden/>
          </w:rPr>
          <w:instrText xml:space="preserve"> PAGEREF _Toc6469292 \h </w:instrText>
        </w:r>
        <w:r w:rsidR="00FF01D9">
          <w:rPr>
            <w:noProof/>
            <w:webHidden/>
          </w:rPr>
        </w:r>
        <w:r w:rsidR="00FF01D9">
          <w:rPr>
            <w:noProof/>
            <w:webHidden/>
          </w:rPr>
          <w:fldChar w:fldCharType="separate"/>
        </w:r>
        <w:r w:rsidR="00FF01D9">
          <w:rPr>
            <w:noProof/>
            <w:webHidden/>
          </w:rPr>
          <w:t>24</w:t>
        </w:r>
        <w:r w:rsidR="00FF01D9">
          <w:rPr>
            <w:noProof/>
            <w:webHidden/>
          </w:rPr>
          <w:fldChar w:fldCharType="end"/>
        </w:r>
      </w:hyperlink>
    </w:p>
    <w:p w14:paraId="57876A1C" w14:textId="2AA87272"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93" w:history="1">
        <w:r w:rsidR="00FF01D9" w:rsidRPr="006E210F">
          <w:rPr>
            <w:rStyle w:val="Hyperlink"/>
            <w:noProof/>
          </w:rPr>
          <w:t>3.3.6</w:t>
        </w:r>
        <w:r w:rsidR="00FF01D9">
          <w:rPr>
            <w:rFonts w:asciiTheme="minorHAnsi" w:eastAsiaTheme="minorEastAsia" w:hAnsiTheme="minorHAnsi" w:cstheme="minorBidi"/>
            <w:i w:val="0"/>
            <w:iCs w:val="0"/>
            <w:noProof/>
          </w:rPr>
          <w:tab/>
        </w:r>
        <w:r w:rsidR="00FF01D9" w:rsidRPr="006E210F">
          <w:rPr>
            <w:rStyle w:val="Hyperlink"/>
            <w:noProof/>
          </w:rPr>
          <w:t>Direct Invocation Lambda Tests</w:t>
        </w:r>
        <w:r w:rsidR="00FF01D9">
          <w:rPr>
            <w:noProof/>
            <w:webHidden/>
          </w:rPr>
          <w:tab/>
        </w:r>
        <w:r w:rsidR="00FF01D9">
          <w:rPr>
            <w:noProof/>
            <w:webHidden/>
          </w:rPr>
          <w:fldChar w:fldCharType="begin"/>
        </w:r>
        <w:r w:rsidR="00FF01D9">
          <w:rPr>
            <w:noProof/>
            <w:webHidden/>
          </w:rPr>
          <w:instrText xml:space="preserve"> PAGEREF _Toc6469293 \h </w:instrText>
        </w:r>
        <w:r w:rsidR="00FF01D9">
          <w:rPr>
            <w:noProof/>
            <w:webHidden/>
          </w:rPr>
        </w:r>
        <w:r w:rsidR="00FF01D9">
          <w:rPr>
            <w:noProof/>
            <w:webHidden/>
          </w:rPr>
          <w:fldChar w:fldCharType="separate"/>
        </w:r>
        <w:r w:rsidR="00FF01D9">
          <w:rPr>
            <w:noProof/>
            <w:webHidden/>
          </w:rPr>
          <w:t>24</w:t>
        </w:r>
        <w:r w:rsidR="00FF01D9">
          <w:rPr>
            <w:noProof/>
            <w:webHidden/>
          </w:rPr>
          <w:fldChar w:fldCharType="end"/>
        </w:r>
      </w:hyperlink>
    </w:p>
    <w:p w14:paraId="00FE9103" w14:textId="09BBA431" w:rsidR="00FF01D9" w:rsidRDefault="00841AA6">
      <w:pPr>
        <w:pStyle w:val="TOC1"/>
        <w:rPr>
          <w:rFonts w:asciiTheme="minorHAnsi" w:eastAsiaTheme="minorEastAsia" w:hAnsiTheme="minorHAnsi" w:cstheme="minorBidi"/>
          <w:b w:val="0"/>
          <w:bCs w:val="0"/>
          <w:noProof/>
        </w:rPr>
      </w:pPr>
      <w:hyperlink w:anchor="_Toc6469294" w:history="1">
        <w:r w:rsidR="00FF01D9" w:rsidRPr="006E210F">
          <w:rPr>
            <w:rStyle w:val="Hyperlink"/>
            <w:noProof/>
          </w:rPr>
          <w:t>4</w:t>
        </w:r>
        <w:r w:rsidR="00FF01D9">
          <w:rPr>
            <w:rFonts w:asciiTheme="minorHAnsi" w:eastAsiaTheme="minorEastAsia" w:hAnsiTheme="minorHAnsi" w:cstheme="minorBidi"/>
            <w:b w:val="0"/>
            <w:bCs w:val="0"/>
            <w:noProof/>
          </w:rPr>
          <w:tab/>
        </w:r>
        <w:r w:rsidR="00FF01D9" w:rsidRPr="006E210F">
          <w:rPr>
            <w:rStyle w:val="Hyperlink"/>
            <w:noProof/>
          </w:rPr>
          <w:t>Evaluation and Discussion</w:t>
        </w:r>
        <w:r w:rsidR="00FF01D9">
          <w:rPr>
            <w:noProof/>
            <w:webHidden/>
          </w:rPr>
          <w:tab/>
        </w:r>
        <w:r w:rsidR="00FF01D9">
          <w:rPr>
            <w:noProof/>
            <w:webHidden/>
          </w:rPr>
          <w:fldChar w:fldCharType="begin"/>
        </w:r>
        <w:r w:rsidR="00FF01D9">
          <w:rPr>
            <w:noProof/>
            <w:webHidden/>
          </w:rPr>
          <w:instrText xml:space="preserve"> PAGEREF _Toc6469294 \h </w:instrText>
        </w:r>
        <w:r w:rsidR="00FF01D9">
          <w:rPr>
            <w:noProof/>
            <w:webHidden/>
          </w:rPr>
        </w:r>
        <w:r w:rsidR="00FF01D9">
          <w:rPr>
            <w:noProof/>
            <w:webHidden/>
          </w:rPr>
          <w:fldChar w:fldCharType="separate"/>
        </w:r>
        <w:r w:rsidR="00FF01D9">
          <w:rPr>
            <w:noProof/>
            <w:webHidden/>
          </w:rPr>
          <w:t>26</w:t>
        </w:r>
        <w:r w:rsidR="00FF01D9">
          <w:rPr>
            <w:noProof/>
            <w:webHidden/>
          </w:rPr>
          <w:fldChar w:fldCharType="end"/>
        </w:r>
      </w:hyperlink>
    </w:p>
    <w:p w14:paraId="410DD597" w14:textId="61A3704F" w:rsidR="00FF01D9" w:rsidRDefault="00841AA6">
      <w:pPr>
        <w:pStyle w:val="TOC2"/>
        <w:tabs>
          <w:tab w:val="left" w:pos="960"/>
          <w:tab w:val="right" w:leader="dot" w:pos="9010"/>
        </w:tabs>
        <w:rPr>
          <w:rFonts w:asciiTheme="minorHAnsi" w:eastAsiaTheme="minorEastAsia" w:hAnsiTheme="minorHAnsi" w:cstheme="minorBidi"/>
          <w:noProof/>
        </w:rPr>
      </w:pPr>
      <w:hyperlink w:anchor="_Toc6469295" w:history="1">
        <w:r w:rsidR="00FF01D9" w:rsidRPr="006E210F">
          <w:rPr>
            <w:rStyle w:val="Hyperlink"/>
            <w:noProof/>
          </w:rPr>
          <w:t>4.1</w:t>
        </w:r>
        <w:r w:rsidR="00FF01D9">
          <w:rPr>
            <w:rFonts w:asciiTheme="minorHAnsi" w:eastAsiaTheme="minorEastAsia" w:hAnsiTheme="minorHAnsi" w:cstheme="minorBidi"/>
            <w:noProof/>
          </w:rPr>
          <w:tab/>
        </w:r>
        <w:r w:rsidR="00FF01D9" w:rsidRPr="006E210F">
          <w:rPr>
            <w:rStyle w:val="Hyperlink"/>
            <w:noProof/>
          </w:rPr>
          <w:t>Timeout Test</w:t>
        </w:r>
        <w:r w:rsidR="00FF01D9">
          <w:rPr>
            <w:noProof/>
            <w:webHidden/>
          </w:rPr>
          <w:tab/>
        </w:r>
        <w:r w:rsidR="00FF01D9">
          <w:rPr>
            <w:noProof/>
            <w:webHidden/>
          </w:rPr>
          <w:fldChar w:fldCharType="begin"/>
        </w:r>
        <w:r w:rsidR="00FF01D9">
          <w:rPr>
            <w:noProof/>
            <w:webHidden/>
          </w:rPr>
          <w:instrText xml:space="preserve"> PAGEREF _Toc6469295 \h </w:instrText>
        </w:r>
        <w:r w:rsidR="00FF01D9">
          <w:rPr>
            <w:noProof/>
            <w:webHidden/>
          </w:rPr>
        </w:r>
        <w:r w:rsidR="00FF01D9">
          <w:rPr>
            <w:noProof/>
            <w:webHidden/>
          </w:rPr>
          <w:fldChar w:fldCharType="separate"/>
        </w:r>
        <w:r w:rsidR="00FF01D9">
          <w:rPr>
            <w:noProof/>
            <w:webHidden/>
          </w:rPr>
          <w:t>26</w:t>
        </w:r>
        <w:r w:rsidR="00FF01D9">
          <w:rPr>
            <w:noProof/>
            <w:webHidden/>
          </w:rPr>
          <w:fldChar w:fldCharType="end"/>
        </w:r>
      </w:hyperlink>
    </w:p>
    <w:p w14:paraId="4AC7CFDB" w14:textId="441BE9E8" w:rsidR="00FF01D9" w:rsidRDefault="00841AA6">
      <w:pPr>
        <w:pStyle w:val="TOC2"/>
        <w:tabs>
          <w:tab w:val="left" w:pos="960"/>
          <w:tab w:val="right" w:leader="dot" w:pos="9010"/>
        </w:tabs>
        <w:rPr>
          <w:rFonts w:asciiTheme="minorHAnsi" w:eastAsiaTheme="minorEastAsia" w:hAnsiTheme="minorHAnsi" w:cstheme="minorBidi"/>
          <w:noProof/>
        </w:rPr>
      </w:pPr>
      <w:hyperlink w:anchor="_Toc6469296" w:history="1">
        <w:r w:rsidR="00FF01D9" w:rsidRPr="006E210F">
          <w:rPr>
            <w:rStyle w:val="Hyperlink"/>
            <w:noProof/>
          </w:rPr>
          <w:t>4.2</w:t>
        </w:r>
        <w:r w:rsidR="00FF01D9">
          <w:rPr>
            <w:rFonts w:asciiTheme="minorHAnsi" w:eastAsiaTheme="minorEastAsia" w:hAnsiTheme="minorHAnsi" w:cstheme="minorBidi"/>
            <w:noProof/>
          </w:rPr>
          <w:tab/>
        </w:r>
        <w:r w:rsidR="00FF01D9" w:rsidRPr="006E210F">
          <w:rPr>
            <w:rStyle w:val="Hyperlink"/>
            <w:noProof/>
          </w:rPr>
          <w:t>Cold Start Test</w:t>
        </w:r>
        <w:r w:rsidR="00FF01D9">
          <w:rPr>
            <w:noProof/>
            <w:webHidden/>
          </w:rPr>
          <w:tab/>
        </w:r>
        <w:r w:rsidR="00FF01D9">
          <w:rPr>
            <w:noProof/>
            <w:webHidden/>
          </w:rPr>
          <w:fldChar w:fldCharType="begin"/>
        </w:r>
        <w:r w:rsidR="00FF01D9">
          <w:rPr>
            <w:noProof/>
            <w:webHidden/>
          </w:rPr>
          <w:instrText xml:space="preserve"> PAGEREF _Toc6469296 \h </w:instrText>
        </w:r>
        <w:r w:rsidR="00FF01D9">
          <w:rPr>
            <w:noProof/>
            <w:webHidden/>
          </w:rPr>
        </w:r>
        <w:r w:rsidR="00FF01D9">
          <w:rPr>
            <w:noProof/>
            <w:webHidden/>
          </w:rPr>
          <w:fldChar w:fldCharType="separate"/>
        </w:r>
        <w:r w:rsidR="00FF01D9">
          <w:rPr>
            <w:noProof/>
            <w:webHidden/>
          </w:rPr>
          <w:t>27</w:t>
        </w:r>
        <w:r w:rsidR="00FF01D9">
          <w:rPr>
            <w:noProof/>
            <w:webHidden/>
          </w:rPr>
          <w:fldChar w:fldCharType="end"/>
        </w:r>
      </w:hyperlink>
    </w:p>
    <w:p w14:paraId="6E7DED3B" w14:textId="093ED1CE"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97" w:history="1">
        <w:r w:rsidR="00FF01D9" w:rsidRPr="006E210F">
          <w:rPr>
            <w:rStyle w:val="Hyperlink"/>
            <w:noProof/>
          </w:rPr>
          <w:t>4.2.1</w:t>
        </w:r>
        <w:r w:rsidR="00FF01D9">
          <w:rPr>
            <w:rFonts w:asciiTheme="minorHAnsi" w:eastAsiaTheme="minorEastAsia" w:hAnsiTheme="minorHAnsi" w:cstheme="minorBidi"/>
            <w:i w:val="0"/>
            <w:iCs w:val="0"/>
            <w:noProof/>
          </w:rPr>
          <w:tab/>
        </w:r>
        <w:r w:rsidR="00FF01D9" w:rsidRPr="006E210F">
          <w:rPr>
            <w:rStyle w:val="Hyperlink"/>
            <w:noProof/>
          </w:rPr>
          <w:t>Java</w:t>
        </w:r>
        <w:r w:rsidR="00FF01D9">
          <w:rPr>
            <w:noProof/>
            <w:webHidden/>
          </w:rPr>
          <w:tab/>
        </w:r>
        <w:r w:rsidR="00FF01D9">
          <w:rPr>
            <w:noProof/>
            <w:webHidden/>
          </w:rPr>
          <w:fldChar w:fldCharType="begin"/>
        </w:r>
        <w:r w:rsidR="00FF01D9">
          <w:rPr>
            <w:noProof/>
            <w:webHidden/>
          </w:rPr>
          <w:instrText xml:space="preserve"> PAGEREF _Toc6469297 \h </w:instrText>
        </w:r>
        <w:r w:rsidR="00FF01D9">
          <w:rPr>
            <w:noProof/>
            <w:webHidden/>
          </w:rPr>
        </w:r>
        <w:r w:rsidR="00FF01D9">
          <w:rPr>
            <w:noProof/>
            <w:webHidden/>
          </w:rPr>
          <w:fldChar w:fldCharType="separate"/>
        </w:r>
        <w:r w:rsidR="00FF01D9">
          <w:rPr>
            <w:noProof/>
            <w:webHidden/>
          </w:rPr>
          <w:t>28</w:t>
        </w:r>
        <w:r w:rsidR="00FF01D9">
          <w:rPr>
            <w:noProof/>
            <w:webHidden/>
          </w:rPr>
          <w:fldChar w:fldCharType="end"/>
        </w:r>
      </w:hyperlink>
    </w:p>
    <w:p w14:paraId="7002E71E" w14:textId="0B888DFF"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98" w:history="1">
        <w:r w:rsidR="00FF01D9" w:rsidRPr="006E210F">
          <w:rPr>
            <w:rStyle w:val="Hyperlink"/>
            <w:noProof/>
          </w:rPr>
          <w:t>4.2.2</w:t>
        </w:r>
        <w:r w:rsidR="00FF01D9">
          <w:rPr>
            <w:rFonts w:asciiTheme="minorHAnsi" w:eastAsiaTheme="minorEastAsia" w:hAnsiTheme="minorHAnsi" w:cstheme="minorBidi"/>
            <w:i w:val="0"/>
            <w:iCs w:val="0"/>
            <w:noProof/>
          </w:rPr>
          <w:tab/>
        </w:r>
        <w:r w:rsidR="00FF01D9" w:rsidRPr="006E210F">
          <w:rPr>
            <w:rStyle w:val="Hyperlink"/>
            <w:noProof/>
          </w:rPr>
          <w:t>Node</w:t>
        </w:r>
        <w:r w:rsidR="00FF01D9">
          <w:rPr>
            <w:noProof/>
            <w:webHidden/>
          </w:rPr>
          <w:tab/>
        </w:r>
        <w:r w:rsidR="00FF01D9">
          <w:rPr>
            <w:noProof/>
            <w:webHidden/>
          </w:rPr>
          <w:fldChar w:fldCharType="begin"/>
        </w:r>
        <w:r w:rsidR="00FF01D9">
          <w:rPr>
            <w:noProof/>
            <w:webHidden/>
          </w:rPr>
          <w:instrText xml:space="preserve"> PAGEREF _Toc6469298 \h </w:instrText>
        </w:r>
        <w:r w:rsidR="00FF01D9">
          <w:rPr>
            <w:noProof/>
            <w:webHidden/>
          </w:rPr>
        </w:r>
        <w:r w:rsidR="00FF01D9">
          <w:rPr>
            <w:noProof/>
            <w:webHidden/>
          </w:rPr>
          <w:fldChar w:fldCharType="separate"/>
        </w:r>
        <w:r w:rsidR="00FF01D9">
          <w:rPr>
            <w:noProof/>
            <w:webHidden/>
          </w:rPr>
          <w:t>28</w:t>
        </w:r>
        <w:r w:rsidR="00FF01D9">
          <w:rPr>
            <w:noProof/>
            <w:webHidden/>
          </w:rPr>
          <w:fldChar w:fldCharType="end"/>
        </w:r>
      </w:hyperlink>
    </w:p>
    <w:p w14:paraId="3A695F50" w14:textId="29DCE0F4"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299" w:history="1">
        <w:r w:rsidR="00FF01D9" w:rsidRPr="006E210F">
          <w:rPr>
            <w:rStyle w:val="Hyperlink"/>
            <w:noProof/>
          </w:rPr>
          <w:t>4.2.3</w:t>
        </w:r>
        <w:r w:rsidR="00FF01D9">
          <w:rPr>
            <w:rFonts w:asciiTheme="minorHAnsi" w:eastAsiaTheme="minorEastAsia" w:hAnsiTheme="minorHAnsi" w:cstheme="minorBidi"/>
            <w:i w:val="0"/>
            <w:iCs w:val="0"/>
            <w:noProof/>
          </w:rPr>
          <w:tab/>
        </w:r>
        <w:r w:rsidR="00FF01D9" w:rsidRPr="006E210F">
          <w:rPr>
            <w:rStyle w:val="Hyperlink"/>
            <w:noProof/>
          </w:rPr>
          <w:t>Python</w:t>
        </w:r>
        <w:r w:rsidR="00FF01D9">
          <w:rPr>
            <w:noProof/>
            <w:webHidden/>
          </w:rPr>
          <w:tab/>
        </w:r>
        <w:r w:rsidR="00FF01D9">
          <w:rPr>
            <w:noProof/>
            <w:webHidden/>
          </w:rPr>
          <w:fldChar w:fldCharType="begin"/>
        </w:r>
        <w:r w:rsidR="00FF01D9">
          <w:rPr>
            <w:noProof/>
            <w:webHidden/>
          </w:rPr>
          <w:instrText xml:space="preserve"> PAGEREF _Toc6469299 \h </w:instrText>
        </w:r>
        <w:r w:rsidR="00FF01D9">
          <w:rPr>
            <w:noProof/>
            <w:webHidden/>
          </w:rPr>
        </w:r>
        <w:r w:rsidR="00FF01D9">
          <w:rPr>
            <w:noProof/>
            <w:webHidden/>
          </w:rPr>
          <w:fldChar w:fldCharType="separate"/>
        </w:r>
        <w:r w:rsidR="00FF01D9">
          <w:rPr>
            <w:noProof/>
            <w:webHidden/>
          </w:rPr>
          <w:t>28</w:t>
        </w:r>
        <w:r w:rsidR="00FF01D9">
          <w:rPr>
            <w:noProof/>
            <w:webHidden/>
          </w:rPr>
          <w:fldChar w:fldCharType="end"/>
        </w:r>
      </w:hyperlink>
    </w:p>
    <w:p w14:paraId="777A4BD0" w14:textId="69670432"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300" w:history="1">
        <w:r w:rsidR="00FF01D9" w:rsidRPr="006E210F">
          <w:rPr>
            <w:rStyle w:val="Hyperlink"/>
            <w:noProof/>
          </w:rPr>
          <w:t>4.2.4</w:t>
        </w:r>
        <w:r w:rsidR="00FF01D9">
          <w:rPr>
            <w:rFonts w:asciiTheme="minorHAnsi" w:eastAsiaTheme="minorEastAsia" w:hAnsiTheme="minorHAnsi" w:cstheme="minorBidi"/>
            <w:i w:val="0"/>
            <w:iCs w:val="0"/>
            <w:noProof/>
          </w:rPr>
          <w:tab/>
        </w:r>
        <w:r w:rsidR="00FF01D9" w:rsidRPr="006E210F">
          <w:rPr>
            <w:rStyle w:val="Hyperlink"/>
            <w:noProof/>
          </w:rPr>
          <w:t>Conclusion</w:t>
        </w:r>
        <w:r w:rsidR="00FF01D9">
          <w:rPr>
            <w:noProof/>
            <w:webHidden/>
          </w:rPr>
          <w:tab/>
        </w:r>
        <w:r w:rsidR="00FF01D9">
          <w:rPr>
            <w:noProof/>
            <w:webHidden/>
          </w:rPr>
          <w:fldChar w:fldCharType="begin"/>
        </w:r>
        <w:r w:rsidR="00FF01D9">
          <w:rPr>
            <w:noProof/>
            <w:webHidden/>
          </w:rPr>
          <w:instrText xml:space="preserve"> PAGEREF _Toc6469300 \h </w:instrText>
        </w:r>
        <w:r w:rsidR="00FF01D9">
          <w:rPr>
            <w:noProof/>
            <w:webHidden/>
          </w:rPr>
        </w:r>
        <w:r w:rsidR="00FF01D9">
          <w:rPr>
            <w:noProof/>
            <w:webHidden/>
          </w:rPr>
          <w:fldChar w:fldCharType="separate"/>
        </w:r>
        <w:r w:rsidR="00FF01D9">
          <w:rPr>
            <w:noProof/>
            <w:webHidden/>
          </w:rPr>
          <w:t>28</w:t>
        </w:r>
        <w:r w:rsidR="00FF01D9">
          <w:rPr>
            <w:noProof/>
            <w:webHidden/>
          </w:rPr>
          <w:fldChar w:fldCharType="end"/>
        </w:r>
      </w:hyperlink>
    </w:p>
    <w:p w14:paraId="29BB5CE8" w14:textId="290F8C4B" w:rsidR="00FF01D9" w:rsidRDefault="00841AA6">
      <w:pPr>
        <w:pStyle w:val="TOC2"/>
        <w:tabs>
          <w:tab w:val="left" w:pos="960"/>
          <w:tab w:val="right" w:leader="dot" w:pos="9010"/>
        </w:tabs>
        <w:rPr>
          <w:rFonts w:asciiTheme="minorHAnsi" w:eastAsiaTheme="minorEastAsia" w:hAnsiTheme="minorHAnsi" w:cstheme="minorBidi"/>
          <w:noProof/>
        </w:rPr>
      </w:pPr>
      <w:hyperlink w:anchor="_Toc6469301" w:history="1">
        <w:r w:rsidR="00FF01D9" w:rsidRPr="006E210F">
          <w:rPr>
            <w:rStyle w:val="Hyperlink"/>
            <w:noProof/>
          </w:rPr>
          <w:t>4.3</w:t>
        </w:r>
        <w:r w:rsidR="00FF01D9">
          <w:rPr>
            <w:rFonts w:asciiTheme="minorHAnsi" w:eastAsiaTheme="minorEastAsia" w:hAnsiTheme="minorHAnsi" w:cstheme="minorBidi"/>
            <w:noProof/>
          </w:rPr>
          <w:tab/>
        </w:r>
        <w:r w:rsidR="00FF01D9" w:rsidRPr="006E210F">
          <w:rPr>
            <w:rStyle w:val="Hyperlink"/>
            <w:noProof/>
          </w:rPr>
          <w:t>Cold Start Memory Tests</w:t>
        </w:r>
        <w:r w:rsidR="00FF01D9">
          <w:rPr>
            <w:noProof/>
            <w:webHidden/>
          </w:rPr>
          <w:tab/>
        </w:r>
        <w:r w:rsidR="00FF01D9">
          <w:rPr>
            <w:noProof/>
            <w:webHidden/>
          </w:rPr>
          <w:fldChar w:fldCharType="begin"/>
        </w:r>
        <w:r w:rsidR="00FF01D9">
          <w:rPr>
            <w:noProof/>
            <w:webHidden/>
          </w:rPr>
          <w:instrText xml:space="preserve"> PAGEREF _Toc6469301 \h </w:instrText>
        </w:r>
        <w:r w:rsidR="00FF01D9">
          <w:rPr>
            <w:noProof/>
            <w:webHidden/>
          </w:rPr>
        </w:r>
        <w:r w:rsidR="00FF01D9">
          <w:rPr>
            <w:noProof/>
            <w:webHidden/>
          </w:rPr>
          <w:fldChar w:fldCharType="separate"/>
        </w:r>
        <w:r w:rsidR="00FF01D9">
          <w:rPr>
            <w:noProof/>
            <w:webHidden/>
          </w:rPr>
          <w:t>30</w:t>
        </w:r>
        <w:r w:rsidR="00FF01D9">
          <w:rPr>
            <w:noProof/>
            <w:webHidden/>
          </w:rPr>
          <w:fldChar w:fldCharType="end"/>
        </w:r>
      </w:hyperlink>
    </w:p>
    <w:p w14:paraId="13E7EAF4" w14:textId="18DDC58D"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302" w:history="1">
        <w:r w:rsidR="00FF01D9" w:rsidRPr="006E210F">
          <w:rPr>
            <w:rStyle w:val="Hyperlink"/>
            <w:noProof/>
          </w:rPr>
          <w:t>4.3.1</w:t>
        </w:r>
        <w:r w:rsidR="00FF01D9">
          <w:rPr>
            <w:rFonts w:asciiTheme="minorHAnsi" w:eastAsiaTheme="minorEastAsia" w:hAnsiTheme="minorHAnsi" w:cstheme="minorBidi"/>
            <w:i w:val="0"/>
            <w:iCs w:val="0"/>
            <w:noProof/>
          </w:rPr>
          <w:tab/>
        </w:r>
        <w:r w:rsidR="00FF01D9" w:rsidRPr="006E210F">
          <w:rPr>
            <w:rStyle w:val="Hyperlink"/>
            <w:noProof/>
          </w:rPr>
          <w:t>Java</w:t>
        </w:r>
        <w:r w:rsidR="00FF01D9">
          <w:rPr>
            <w:noProof/>
            <w:webHidden/>
          </w:rPr>
          <w:tab/>
        </w:r>
        <w:r w:rsidR="00FF01D9">
          <w:rPr>
            <w:noProof/>
            <w:webHidden/>
          </w:rPr>
          <w:fldChar w:fldCharType="begin"/>
        </w:r>
        <w:r w:rsidR="00FF01D9">
          <w:rPr>
            <w:noProof/>
            <w:webHidden/>
          </w:rPr>
          <w:instrText xml:space="preserve"> PAGEREF _Toc6469302 \h </w:instrText>
        </w:r>
        <w:r w:rsidR="00FF01D9">
          <w:rPr>
            <w:noProof/>
            <w:webHidden/>
          </w:rPr>
        </w:r>
        <w:r w:rsidR="00FF01D9">
          <w:rPr>
            <w:noProof/>
            <w:webHidden/>
          </w:rPr>
          <w:fldChar w:fldCharType="separate"/>
        </w:r>
        <w:r w:rsidR="00FF01D9">
          <w:rPr>
            <w:noProof/>
            <w:webHidden/>
          </w:rPr>
          <w:t>30</w:t>
        </w:r>
        <w:r w:rsidR="00FF01D9">
          <w:rPr>
            <w:noProof/>
            <w:webHidden/>
          </w:rPr>
          <w:fldChar w:fldCharType="end"/>
        </w:r>
      </w:hyperlink>
    </w:p>
    <w:p w14:paraId="432D4EBC" w14:textId="072B542B"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303" w:history="1">
        <w:r w:rsidR="00FF01D9" w:rsidRPr="006E210F">
          <w:rPr>
            <w:rStyle w:val="Hyperlink"/>
            <w:noProof/>
          </w:rPr>
          <w:t>4.3.2</w:t>
        </w:r>
        <w:r w:rsidR="00FF01D9">
          <w:rPr>
            <w:rFonts w:asciiTheme="minorHAnsi" w:eastAsiaTheme="minorEastAsia" w:hAnsiTheme="minorHAnsi" w:cstheme="minorBidi"/>
            <w:i w:val="0"/>
            <w:iCs w:val="0"/>
            <w:noProof/>
          </w:rPr>
          <w:tab/>
        </w:r>
        <w:r w:rsidR="00FF01D9" w:rsidRPr="006E210F">
          <w:rPr>
            <w:rStyle w:val="Hyperlink"/>
            <w:noProof/>
          </w:rPr>
          <w:t>Node</w:t>
        </w:r>
        <w:r w:rsidR="00FF01D9">
          <w:rPr>
            <w:noProof/>
            <w:webHidden/>
          </w:rPr>
          <w:tab/>
        </w:r>
        <w:r w:rsidR="00FF01D9">
          <w:rPr>
            <w:noProof/>
            <w:webHidden/>
          </w:rPr>
          <w:fldChar w:fldCharType="begin"/>
        </w:r>
        <w:r w:rsidR="00FF01D9">
          <w:rPr>
            <w:noProof/>
            <w:webHidden/>
          </w:rPr>
          <w:instrText xml:space="preserve"> PAGEREF _Toc6469303 \h </w:instrText>
        </w:r>
        <w:r w:rsidR="00FF01D9">
          <w:rPr>
            <w:noProof/>
            <w:webHidden/>
          </w:rPr>
        </w:r>
        <w:r w:rsidR="00FF01D9">
          <w:rPr>
            <w:noProof/>
            <w:webHidden/>
          </w:rPr>
          <w:fldChar w:fldCharType="separate"/>
        </w:r>
        <w:r w:rsidR="00FF01D9">
          <w:rPr>
            <w:noProof/>
            <w:webHidden/>
          </w:rPr>
          <w:t>31</w:t>
        </w:r>
        <w:r w:rsidR="00FF01D9">
          <w:rPr>
            <w:noProof/>
            <w:webHidden/>
          </w:rPr>
          <w:fldChar w:fldCharType="end"/>
        </w:r>
      </w:hyperlink>
    </w:p>
    <w:p w14:paraId="3C324FB3" w14:textId="704E7BCD"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304" w:history="1">
        <w:r w:rsidR="00FF01D9" w:rsidRPr="006E210F">
          <w:rPr>
            <w:rStyle w:val="Hyperlink"/>
            <w:noProof/>
          </w:rPr>
          <w:t>4.3.3</w:t>
        </w:r>
        <w:r w:rsidR="00FF01D9">
          <w:rPr>
            <w:rFonts w:asciiTheme="minorHAnsi" w:eastAsiaTheme="minorEastAsia" w:hAnsiTheme="minorHAnsi" w:cstheme="minorBidi"/>
            <w:i w:val="0"/>
            <w:iCs w:val="0"/>
            <w:noProof/>
          </w:rPr>
          <w:tab/>
        </w:r>
        <w:r w:rsidR="00FF01D9" w:rsidRPr="006E210F">
          <w:rPr>
            <w:rStyle w:val="Hyperlink"/>
            <w:noProof/>
          </w:rPr>
          <w:t>Python</w:t>
        </w:r>
        <w:r w:rsidR="00FF01D9">
          <w:rPr>
            <w:noProof/>
            <w:webHidden/>
          </w:rPr>
          <w:tab/>
        </w:r>
        <w:r w:rsidR="00FF01D9">
          <w:rPr>
            <w:noProof/>
            <w:webHidden/>
          </w:rPr>
          <w:fldChar w:fldCharType="begin"/>
        </w:r>
        <w:r w:rsidR="00FF01D9">
          <w:rPr>
            <w:noProof/>
            <w:webHidden/>
          </w:rPr>
          <w:instrText xml:space="preserve"> PAGEREF _Toc6469304 \h </w:instrText>
        </w:r>
        <w:r w:rsidR="00FF01D9">
          <w:rPr>
            <w:noProof/>
            <w:webHidden/>
          </w:rPr>
        </w:r>
        <w:r w:rsidR="00FF01D9">
          <w:rPr>
            <w:noProof/>
            <w:webHidden/>
          </w:rPr>
          <w:fldChar w:fldCharType="separate"/>
        </w:r>
        <w:r w:rsidR="00FF01D9">
          <w:rPr>
            <w:noProof/>
            <w:webHidden/>
          </w:rPr>
          <w:t>32</w:t>
        </w:r>
        <w:r w:rsidR="00FF01D9">
          <w:rPr>
            <w:noProof/>
            <w:webHidden/>
          </w:rPr>
          <w:fldChar w:fldCharType="end"/>
        </w:r>
      </w:hyperlink>
    </w:p>
    <w:p w14:paraId="712851DA" w14:textId="09244FE3"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305" w:history="1">
        <w:r w:rsidR="00FF01D9" w:rsidRPr="006E210F">
          <w:rPr>
            <w:rStyle w:val="Hyperlink"/>
            <w:noProof/>
          </w:rPr>
          <w:t>4.3.4</w:t>
        </w:r>
        <w:r w:rsidR="00FF01D9">
          <w:rPr>
            <w:rFonts w:asciiTheme="minorHAnsi" w:eastAsiaTheme="minorEastAsia" w:hAnsiTheme="minorHAnsi" w:cstheme="minorBidi"/>
            <w:i w:val="0"/>
            <w:iCs w:val="0"/>
            <w:noProof/>
          </w:rPr>
          <w:tab/>
        </w:r>
        <w:r w:rsidR="00FF01D9" w:rsidRPr="006E210F">
          <w:rPr>
            <w:rStyle w:val="Hyperlink"/>
            <w:noProof/>
          </w:rPr>
          <w:t>Conclusion</w:t>
        </w:r>
        <w:r w:rsidR="00FF01D9">
          <w:rPr>
            <w:noProof/>
            <w:webHidden/>
          </w:rPr>
          <w:tab/>
        </w:r>
        <w:r w:rsidR="00FF01D9">
          <w:rPr>
            <w:noProof/>
            <w:webHidden/>
          </w:rPr>
          <w:fldChar w:fldCharType="begin"/>
        </w:r>
        <w:r w:rsidR="00FF01D9">
          <w:rPr>
            <w:noProof/>
            <w:webHidden/>
          </w:rPr>
          <w:instrText xml:space="preserve"> PAGEREF _Toc6469305 \h </w:instrText>
        </w:r>
        <w:r w:rsidR="00FF01D9">
          <w:rPr>
            <w:noProof/>
            <w:webHidden/>
          </w:rPr>
        </w:r>
        <w:r w:rsidR="00FF01D9">
          <w:rPr>
            <w:noProof/>
            <w:webHidden/>
          </w:rPr>
          <w:fldChar w:fldCharType="separate"/>
        </w:r>
        <w:r w:rsidR="00FF01D9">
          <w:rPr>
            <w:noProof/>
            <w:webHidden/>
          </w:rPr>
          <w:t>33</w:t>
        </w:r>
        <w:r w:rsidR="00FF01D9">
          <w:rPr>
            <w:noProof/>
            <w:webHidden/>
          </w:rPr>
          <w:fldChar w:fldCharType="end"/>
        </w:r>
      </w:hyperlink>
    </w:p>
    <w:p w14:paraId="32D91181" w14:textId="69F7778B" w:rsidR="00FF01D9" w:rsidRDefault="00841AA6">
      <w:pPr>
        <w:pStyle w:val="TOC2"/>
        <w:tabs>
          <w:tab w:val="left" w:pos="960"/>
          <w:tab w:val="right" w:leader="dot" w:pos="9010"/>
        </w:tabs>
        <w:rPr>
          <w:rFonts w:asciiTheme="minorHAnsi" w:eastAsiaTheme="minorEastAsia" w:hAnsiTheme="minorHAnsi" w:cstheme="minorBidi"/>
          <w:noProof/>
        </w:rPr>
      </w:pPr>
      <w:hyperlink w:anchor="_Toc6469306" w:history="1">
        <w:r w:rsidR="00FF01D9" w:rsidRPr="006E210F">
          <w:rPr>
            <w:rStyle w:val="Hyperlink"/>
            <w:noProof/>
          </w:rPr>
          <w:t>4.4</w:t>
        </w:r>
        <w:r w:rsidR="00FF01D9">
          <w:rPr>
            <w:rFonts w:asciiTheme="minorHAnsi" w:eastAsiaTheme="minorEastAsia" w:hAnsiTheme="minorHAnsi" w:cstheme="minorBidi"/>
            <w:noProof/>
          </w:rPr>
          <w:tab/>
        </w:r>
        <w:r w:rsidR="00FF01D9" w:rsidRPr="006E210F">
          <w:rPr>
            <w:rStyle w:val="Hyperlink"/>
            <w:noProof/>
          </w:rPr>
          <w:t>Direct Invocation Lambda Tests</w:t>
        </w:r>
        <w:r w:rsidR="00FF01D9">
          <w:rPr>
            <w:noProof/>
            <w:webHidden/>
          </w:rPr>
          <w:tab/>
        </w:r>
        <w:r w:rsidR="00FF01D9">
          <w:rPr>
            <w:noProof/>
            <w:webHidden/>
          </w:rPr>
          <w:fldChar w:fldCharType="begin"/>
        </w:r>
        <w:r w:rsidR="00FF01D9">
          <w:rPr>
            <w:noProof/>
            <w:webHidden/>
          </w:rPr>
          <w:instrText xml:space="preserve"> PAGEREF _Toc6469306 \h </w:instrText>
        </w:r>
        <w:r w:rsidR="00FF01D9">
          <w:rPr>
            <w:noProof/>
            <w:webHidden/>
          </w:rPr>
        </w:r>
        <w:r w:rsidR="00FF01D9">
          <w:rPr>
            <w:noProof/>
            <w:webHidden/>
          </w:rPr>
          <w:fldChar w:fldCharType="separate"/>
        </w:r>
        <w:r w:rsidR="00FF01D9">
          <w:rPr>
            <w:noProof/>
            <w:webHidden/>
          </w:rPr>
          <w:t>34</w:t>
        </w:r>
        <w:r w:rsidR="00FF01D9">
          <w:rPr>
            <w:noProof/>
            <w:webHidden/>
          </w:rPr>
          <w:fldChar w:fldCharType="end"/>
        </w:r>
      </w:hyperlink>
    </w:p>
    <w:p w14:paraId="4C815EB3" w14:textId="1CD7DE10"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307" w:history="1">
        <w:r w:rsidR="00FF01D9" w:rsidRPr="006E210F">
          <w:rPr>
            <w:rStyle w:val="Hyperlink"/>
            <w:noProof/>
          </w:rPr>
          <w:t>4.4.1</w:t>
        </w:r>
        <w:r w:rsidR="00FF01D9">
          <w:rPr>
            <w:rFonts w:asciiTheme="minorHAnsi" w:eastAsiaTheme="minorEastAsia" w:hAnsiTheme="minorHAnsi" w:cstheme="minorBidi"/>
            <w:i w:val="0"/>
            <w:iCs w:val="0"/>
            <w:noProof/>
          </w:rPr>
          <w:tab/>
        </w:r>
        <w:r w:rsidR="00FF01D9" w:rsidRPr="006E210F">
          <w:rPr>
            <w:rStyle w:val="Hyperlink"/>
            <w:noProof/>
          </w:rPr>
          <w:t>Direct Invocation Cold Start</w:t>
        </w:r>
        <w:r w:rsidR="00FF01D9">
          <w:rPr>
            <w:noProof/>
            <w:webHidden/>
          </w:rPr>
          <w:tab/>
        </w:r>
        <w:r w:rsidR="00FF01D9">
          <w:rPr>
            <w:noProof/>
            <w:webHidden/>
          </w:rPr>
          <w:fldChar w:fldCharType="begin"/>
        </w:r>
        <w:r w:rsidR="00FF01D9">
          <w:rPr>
            <w:noProof/>
            <w:webHidden/>
          </w:rPr>
          <w:instrText xml:space="preserve"> PAGEREF _Toc6469307 \h </w:instrText>
        </w:r>
        <w:r w:rsidR="00FF01D9">
          <w:rPr>
            <w:noProof/>
            <w:webHidden/>
          </w:rPr>
        </w:r>
        <w:r w:rsidR="00FF01D9">
          <w:rPr>
            <w:noProof/>
            <w:webHidden/>
          </w:rPr>
          <w:fldChar w:fldCharType="separate"/>
        </w:r>
        <w:r w:rsidR="00FF01D9">
          <w:rPr>
            <w:noProof/>
            <w:webHidden/>
          </w:rPr>
          <w:t>34</w:t>
        </w:r>
        <w:r w:rsidR="00FF01D9">
          <w:rPr>
            <w:noProof/>
            <w:webHidden/>
          </w:rPr>
          <w:fldChar w:fldCharType="end"/>
        </w:r>
      </w:hyperlink>
    </w:p>
    <w:p w14:paraId="1A1AD4E4" w14:textId="668E6D39" w:rsidR="00FF01D9" w:rsidRDefault="00841AA6">
      <w:pPr>
        <w:pStyle w:val="TOC3"/>
        <w:tabs>
          <w:tab w:val="left" w:pos="1440"/>
          <w:tab w:val="right" w:leader="dot" w:pos="9010"/>
        </w:tabs>
        <w:rPr>
          <w:rFonts w:asciiTheme="minorHAnsi" w:eastAsiaTheme="minorEastAsia" w:hAnsiTheme="minorHAnsi" w:cstheme="minorBidi"/>
          <w:i w:val="0"/>
          <w:iCs w:val="0"/>
          <w:noProof/>
        </w:rPr>
      </w:pPr>
      <w:hyperlink w:anchor="_Toc6469308" w:history="1">
        <w:r w:rsidR="00FF01D9" w:rsidRPr="006E210F">
          <w:rPr>
            <w:rStyle w:val="Hyperlink"/>
            <w:noProof/>
          </w:rPr>
          <w:t>4.4.2</w:t>
        </w:r>
        <w:r w:rsidR="00FF01D9">
          <w:rPr>
            <w:rFonts w:asciiTheme="minorHAnsi" w:eastAsiaTheme="minorEastAsia" w:hAnsiTheme="minorHAnsi" w:cstheme="minorBidi"/>
            <w:i w:val="0"/>
            <w:iCs w:val="0"/>
            <w:noProof/>
          </w:rPr>
          <w:tab/>
        </w:r>
        <w:r w:rsidR="00FF01D9" w:rsidRPr="006E210F">
          <w:rPr>
            <w:rStyle w:val="Hyperlink"/>
            <w:noProof/>
          </w:rPr>
          <w:t>Pure Lambda Warm Execution</w:t>
        </w:r>
        <w:r w:rsidR="00FF01D9">
          <w:rPr>
            <w:noProof/>
            <w:webHidden/>
          </w:rPr>
          <w:tab/>
        </w:r>
        <w:r w:rsidR="00FF01D9">
          <w:rPr>
            <w:noProof/>
            <w:webHidden/>
          </w:rPr>
          <w:fldChar w:fldCharType="begin"/>
        </w:r>
        <w:r w:rsidR="00FF01D9">
          <w:rPr>
            <w:noProof/>
            <w:webHidden/>
          </w:rPr>
          <w:instrText xml:space="preserve"> PAGEREF _Toc6469308 \h </w:instrText>
        </w:r>
        <w:r w:rsidR="00FF01D9">
          <w:rPr>
            <w:noProof/>
            <w:webHidden/>
          </w:rPr>
        </w:r>
        <w:r w:rsidR="00FF01D9">
          <w:rPr>
            <w:noProof/>
            <w:webHidden/>
          </w:rPr>
          <w:fldChar w:fldCharType="separate"/>
        </w:r>
        <w:r w:rsidR="00FF01D9">
          <w:rPr>
            <w:noProof/>
            <w:webHidden/>
          </w:rPr>
          <w:t>37</w:t>
        </w:r>
        <w:r w:rsidR="00FF01D9">
          <w:rPr>
            <w:noProof/>
            <w:webHidden/>
          </w:rPr>
          <w:fldChar w:fldCharType="end"/>
        </w:r>
      </w:hyperlink>
    </w:p>
    <w:p w14:paraId="1265FCD5" w14:textId="50D069B8" w:rsidR="00FF01D9" w:rsidRDefault="00841AA6">
      <w:pPr>
        <w:pStyle w:val="TOC1"/>
        <w:rPr>
          <w:rFonts w:asciiTheme="minorHAnsi" w:eastAsiaTheme="minorEastAsia" w:hAnsiTheme="minorHAnsi" w:cstheme="minorBidi"/>
          <w:b w:val="0"/>
          <w:bCs w:val="0"/>
          <w:noProof/>
        </w:rPr>
      </w:pPr>
      <w:hyperlink w:anchor="_Toc6469309" w:history="1">
        <w:r w:rsidR="00FF01D9" w:rsidRPr="006E210F">
          <w:rPr>
            <w:rStyle w:val="Hyperlink"/>
            <w:noProof/>
          </w:rPr>
          <w:t>5</w:t>
        </w:r>
        <w:r w:rsidR="00FF01D9">
          <w:rPr>
            <w:rFonts w:asciiTheme="minorHAnsi" w:eastAsiaTheme="minorEastAsia" w:hAnsiTheme="minorHAnsi" w:cstheme="minorBidi"/>
            <w:b w:val="0"/>
            <w:bCs w:val="0"/>
            <w:noProof/>
          </w:rPr>
          <w:tab/>
        </w:r>
        <w:r w:rsidR="00FF01D9" w:rsidRPr="006E210F">
          <w:rPr>
            <w:rStyle w:val="Hyperlink"/>
            <w:noProof/>
          </w:rPr>
          <w:t>Conclusions and further work</w:t>
        </w:r>
        <w:r w:rsidR="00FF01D9">
          <w:rPr>
            <w:noProof/>
            <w:webHidden/>
          </w:rPr>
          <w:tab/>
        </w:r>
        <w:r w:rsidR="00FF01D9">
          <w:rPr>
            <w:noProof/>
            <w:webHidden/>
          </w:rPr>
          <w:fldChar w:fldCharType="begin"/>
        </w:r>
        <w:r w:rsidR="00FF01D9">
          <w:rPr>
            <w:noProof/>
            <w:webHidden/>
          </w:rPr>
          <w:instrText xml:space="preserve"> PAGEREF _Toc6469309 \h </w:instrText>
        </w:r>
        <w:r w:rsidR="00FF01D9">
          <w:rPr>
            <w:noProof/>
            <w:webHidden/>
          </w:rPr>
        </w:r>
        <w:r w:rsidR="00FF01D9">
          <w:rPr>
            <w:noProof/>
            <w:webHidden/>
          </w:rPr>
          <w:fldChar w:fldCharType="separate"/>
        </w:r>
        <w:r w:rsidR="00FF01D9">
          <w:rPr>
            <w:noProof/>
            <w:webHidden/>
          </w:rPr>
          <w:t>39</w:t>
        </w:r>
        <w:r w:rsidR="00FF01D9">
          <w:rPr>
            <w:noProof/>
            <w:webHidden/>
          </w:rPr>
          <w:fldChar w:fldCharType="end"/>
        </w:r>
      </w:hyperlink>
    </w:p>
    <w:p w14:paraId="6DA12E39" w14:textId="013A0988" w:rsidR="00FF01D9" w:rsidRDefault="00841AA6">
      <w:pPr>
        <w:pStyle w:val="TOC2"/>
        <w:tabs>
          <w:tab w:val="left" w:pos="960"/>
          <w:tab w:val="right" w:leader="dot" w:pos="9010"/>
        </w:tabs>
        <w:rPr>
          <w:rFonts w:asciiTheme="minorHAnsi" w:eastAsiaTheme="minorEastAsia" w:hAnsiTheme="minorHAnsi" w:cstheme="minorBidi"/>
          <w:noProof/>
        </w:rPr>
      </w:pPr>
      <w:hyperlink w:anchor="_Toc6469310" w:history="1">
        <w:r w:rsidR="00FF01D9" w:rsidRPr="006E210F">
          <w:rPr>
            <w:rStyle w:val="Hyperlink"/>
            <w:noProof/>
          </w:rPr>
          <w:t>5.1</w:t>
        </w:r>
        <w:r w:rsidR="00FF01D9">
          <w:rPr>
            <w:rFonts w:asciiTheme="minorHAnsi" w:eastAsiaTheme="minorEastAsia" w:hAnsiTheme="minorHAnsi" w:cstheme="minorBidi"/>
            <w:noProof/>
          </w:rPr>
          <w:tab/>
        </w:r>
        <w:r w:rsidR="00FF01D9" w:rsidRPr="006E210F">
          <w:rPr>
            <w:rStyle w:val="Hyperlink"/>
            <w:noProof/>
          </w:rPr>
          <w:t>Memory Allocation</w:t>
        </w:r>
        <w:r w:rsidR="00FF01D9">
          <w:rPr>
            <w:noProof/>
            <w:webHidden/>
          </w:rPr>
          <w:tab/>
        </w:r>
        <w:r w:rsidR="00FF01D9">
          <w:rPr>
            <w:noProof/>
            <w:webHidden/>
          </w:rPr>
          <w:fldChar w:fldCharType="begin"/>
        </w:r>
        <w:r w:rsidR="00FF01D9">
          <w:rPr>
            <w:noProof/>
            <w:webHidden/>
          </w:rPr>
          <w:instrText xml:space="preserve"> PAGEREF _Toc6469310 \h </w:instrText>
        </w:r>
        <w:r w:rsidR="00FF01D9">
          <w:rPr>
            <w:noProof/>
            <w:webHidden/>
          </w:rPr>
        </w:r>
        <w:r w:rsidR="00FF01D9">
          <w:rPr>
            <w:noProof/>
            <w:webHidden/>
          </w:rPr>
          <w:fldChar w:fldCharType="separate"/>
        </w:r>
        <w:r w:rsidR="00FF01D9">
          <w:rPr>
            <w:noProof/>
            <w:webHidden/>
          </w:rPr>
          <w:t>39</w:t>
        </w:r>
        <w:r w:rsidR="00FF01D9">
          <w:rPr>
            <w:noProof/>
            <w:webHidden/>
          </w:rPr>
          <w:fldChar w:fldCharType="end"/>
        </w:r>
      </w:hyperlink>
    </w:p>
    <w:p w14:paraId="5B773F69" w14:textId="13D5F60D" w:rsidR="00FF01D9" w:rsidRDefault="00841AA6">
      <w:pPr>
        <w:pStyle w:val="TOC2"/>
        <w:tabs>
          <w:tab w:val="left" w:pos="960"/>
          <w:tab w:val="right" w:leader="dot" w:pos="9010"/>
        </w:tabs>
        <w:rPr>
          <w:rFonts w:asciiTheme="minorHAnsi" w:eastAsiaTheme="minorEastAsia" w:hAnsiTheme="minorHAnsi" w:cstheme="minorBidi"/>
          <w:noProof/>
        </w:rPr>
      </w:pPr>
      <w:hyperlink w:anchor="_Toc6469311" w:history="1">
        <w:r w:rsidR="00FF01D9" w:rsidRPr="006E210F">
          <w:rPr>
            <w:rStyle w:val="Hyperlink"/>
            <w:noProof/>
          </w:rPr>
          <w:t>5.2</w:t>
        </w:r>
        <w:r w:rsidR="00FF01D9">
          <w:rPr>
            <w:rFonts w:asciiTheme="minorHAnsi" w:eastAsiaTheme="minorEastAsia" w:hAnsiTheme="minorHAnsi" w:cstheme="minorBidi"/>
            <w:noProof/>
          </w:rPr>
          <w:tab/>
        </w:r>
        <w:r w:rsidR="00FF01D9" w:rsidRPr="006E210F">
          <w:rPr>
            <w:rStyle w:val="Hyperlink"/>
            <w:noProof/>
          </w:rPr>
          <w:t>Triggering Services</w:t>
        </w:r>
        <w:r w:rsidR="00FF01D9">
          <w:rPr>
            <w:noProof/>
            <w:webHidden/>
          </w:rPr>
          <w:tab/>
        </w:r>
        <w:r w:rsidR="00FF01D9">
          <w:rPr>
            <w:noProof/>
            <w:webHidden/>
          </w:rPr>
          <w:fldChar w:fldCharType="begin"/>
        </w:r>
        <w:r w:rsidR="00FF01D9">
          <w:rPr>
            <w:noProof/>
            <w:webHidden/>
          </w:rPr>
          <w:instrText xml:space="preserve"> PAGEREF _Toc6469311 \h </w:instrText>
        </w:r>
        <w:r w:rsidR="00FF01D9">
          <w:rPr>
            <w:noProof/>
            <w:webHidden/>
          </w:rPr>
        </w:r>
        <w:r w:rsidR="00FF01D9">
          <w:rPr>
            <w:noProof/>
            <w:webHidden/>
          </w:rPr>
          <w:fldChar w:fldCharType="separate"/>
        </w:r>
        <w:r w:rsidR="00FF01D9">
          <w:rPr>
            <w:noProof/>
            <w:webHidden/>
          </w:rPr>
          <w:t>39</w:t>
        </w:r>
        <w:r w:rsidR="00FF01D9">
          <w:rPr>
            <w:noProof/>
            <w:webHidden/>
          </w:rPr>
          <w:fldChar w:fldCharType="end"/>
        </w:r>
      </w:hyperlink>
    </w:p>
    <w:p w14:paraId="08C87EFB" w14:textId="4840F48E" w:rsidR="00FF01D9" w:rsidRDefault="00841AA6">
      <w:pPr>
        <w:pStyle w:val="TOC2"/>
        <w:tabs>
          <w:tab w:val="left" w:pos="960"/>
          <w:tab w:val="right" w:leader="dot" w:pos="9010"/>
        </w:tabs>
        <w:rPr>
          <w:rFonts w:asciiTheme="minorHAnsi" w:eastAsiaTheme="minorEastAsia" w:hAnsiTheme="minorHAnsi" w:cstheme="minorBidi"/>
          <w:noProof/>
        </w:rPr>
      </w:pPr>
      <w:hyperlink w:anchor="_Toc6469312" w:history="1">
        <w:r w:rsidR="00FF01D9" w:rsidRPr="006E210F">
          <w:rPr>
            <w:rStyle w:val="Hyperlink"/>
            <w:noProof/>
          </w:rPr>
          <w:t>5.3</w:t>
        </w:r>
        <w:r w:rsidR="00FF01D9">
          <w:rPr>
            <w:rFonts w:asciiTheme="minorHAnsi" w:eastAsiaTheme="minorEastAsia" w:hAnsiTheme="minorHAnsi" w:cstheme="minorBidi"/>
            <w:noProof/>
          </w:rPr>
          <w:tab/>
        </w:r>
        <w:r w:rsidR="00FF01D9" w:rsidRPr="006E210F">
          <w:rPr>
            <w:rStyle w:val="Hyperlink"/>
            <w:noProof/>
          </w:rPr>
          <w:t>Runtime</w:t>
        </w:r>
        <w:r w:rsidR="00FF01D9">
          <w:rPr>
            <w:noProof/>
            <w:webHidden/>
          </w:rPr>
          <w:tab/>
        </w:r>
        <w:r w:rsidR="00FF01D9">
          <w:rPr>
            <w:noProof/>
            <w:webHidden/>
          </w:rPr>
          <w:fldChar w:fldCharType="begin"/>
        </w:r>
        <w:r w:rsidR="00FF01D9">
          <w:rPr>
            <w:noProof/>
            <w:webHidden/>
          </w:rPr>
          <w:instrText xml:space="preserve"> PAGEREF _Toc6469312 \h </w:instrText>
        </w:r>
        <w:r w:rsidR="00FF01D9">
          <w:rPr>
            <w:noProof/>
            <w:webHidden/>
          </w:rPr>
        </w:r>
        <w:r w:rsidR="00FF01D9">
          <w:rPr>
            <w:noProof/>
            <w:webHidden/>
          </w:rPr>
          <w:fldChar w:fldCharType="separate"/>
        </w:r>
        <w:r w:rsidR="00FF01D9">
          <w:rPr>
            <w:noProof/>
            <w:webHidden/>
          </w:rPr>
          <w:t>40</w:t>
        </w:r>
        <w:r w:rsidR="00FF01D9">
          <w:rPr>
            <w:noProof/>
            <w:webHidden/>
          </w:rPr>
          <w:fldChar w:fldCharType="end"/>
        </w:r>
      </w:hyperlink>
    </w:p>
    <w:p w14:paraId="0EBC22E0" w14:textId="28CB8D2E" w:rsidR="00FF01D9" w:rsidRDefault="00841AA6">
      <w:pPr>
        <w:pStyle w:val="TOC1"/>
        <w:rPr>
          <w:rFonts w:asciiTheme="minorHAnsi" w:eastAsiaTheme="minorEastAsia" w:hAnsiTheme="minorHAnsi" w:cstheme="minorBidi"/>
          <w:b w:val="0"/>
          <w:bCs w:val="0"/>
          <w:noProof/>
        </w:rPr>
      </w:pPr>
      <w:hyperlink w:anchor="_Toc6469313" w:history="1">
        <w:r w:rsidR="00FF01D9" w:rsidRPr="006E210F">
          <w:rPr>
            <w:rStyle w:val="Hyperlink"/>
            <w:noProof/>
          </w:rPr>
          <w:t>6</w:t>
        </w:r>
        <w:r w:rsidR="00FF01D9">
          <w:rPr>
            <w:rFonts w:asciiTheme="minorHAnsi" w:eastAsiaTheme="minorEastAsia" w:hAnsiTheme="minorHAnsi" w:cstheme="minorBidi"/>
            <w:b w:val="0"/>
            <w:bCs w:val="0"/>
            <w:noProof/>
          </w:rPr>
          <w:tab/>
        </w:r>
        <w:r w:rsidR="00FF01D9" w:rsidRPr="006E210F">
          <w:rPr>
            <w:rStyle w:val="Hyperlink"/>
            <w:noProof/>
          </w:rPr>
          <w:t>References</w:t>
        </w:r>
        <w:r w:rsidR="00FF01D9">
          <w:rPr>
            <w:noProof/>
            <w:webHidden/>
          </w:rPr>
          <w:tab/>
        </w:r>
        <w:r w:rsidR="00FF01D9">
          <w:rPr>
            <w:noProof/>
            <w:webHidden/>
          </w:rPr>
          <w:fldChar w:fldCharType="begin"/>
        </w:r>
        <w:r w:rsidR="00FF01D9">
          <w:rPr>
            <w:noProof/>
            <w:webHidden/>
          </w:rPr>
          <w:instrText xml:space="preserve"> PAGEREF _Toc6469313 \h </w:instrText>
        </w:r>
        <w:r w:rsidR="00FF01D9">
          <w:rPr>
            <w:noProof/>
            <w:webHidden/>
          </w:rPr>
        </w:r>
        <w:r w:rsidR="00FF01D9">
          <w:rPr>
            <w:noProof/>
            <w:webHidden/>
          </w:rPr>
          <w:fldChar w:fldCharType="separate"/>
        </w:r>
        <w:r w:rsidR="00FF01D9">
          <w:rPr>
            <w:noProof/>
            <w:webHidden/>
          </w:rPr>
          <w:t>41</w:t>
        </w:r>
        <w:r w:rsidR="00FF01D9">
          <w:rPr>
            <w:noProof/>
            <w:webHidden/>
          </w:rPr>
          <w:fldChar w:fldCharType="end"/>
        </w:r>
      </w:hyperlink>
    </w:p>
    <w:p w14:paraId="6292ADFC" w14:textId="7846FB15" w:rsidR="00FF01D9" w:rsidRDefault="00841AA6">
      <w:pPr>
        <w:pStyle w:val="TOC1"/>
        <w:rPr>
          <w:rFonts w:asciiTheme="minorHAnsi" w:eastAsiaTheme="minorEastAsia" w:hAnsiTheme="minorHAnsi" w:cstheme="minorBidi"/>
          <w:b w:val="0"/>
          <w:bCs w:val="0"/>
          <w:noProof/>
        </w:rPr>
      </w:pPr>
      <w:hyperlink w:anchor="_Toc6469314" w:history="1">
        <w:r w:rsidR="00FF01D9" w:rsidRPr="006E210F">
          <w:rPr>
            <w:rStyle w:val="Hyperlink"/>
            <w:noProof/>
          </w:rPr>
          <w:t>Appendix A</w:t>
        </w:r>
        <w:r w:rsidR="00FF01D9">
          <w:rPr>
            <w:noProof/>
            <w:webHidden/>
          </w:rPr>
          <w:tab/>
        </w:r>
        <w:r w:rsidR="00FF01D9">
          <w:rPr>
            <w:noProof/>
            <w:webHidden/>
          </w:rPr>
          <w:fldChar w:fldCharType="begin"/>
        </w:r>
        <w:r w:rsidR="00FF01D9">
          <w:rPr>
            <w:noProof/>
            <w:webHidden/>
          </w:rPr>
          <w:instrText xml:space="preserve"> PAGEREF _Toc6469314 \h </w:instrText>
        </w:r>
        <w:r w:rsidR="00FF01D9">
          <w:rPr>
            <w:noProof/>
            <w:webHidden/>
          </w:rPr>
        </w:r>
        <w:r w:rsidR="00FF01D9">
          <w:rPr>
            <w:noProof/>
            <w:webHidden/>
          </w:rPr>
          <w:fldChar w:fldCharType="separate"/>
        </w:r>
        <w:r w:rsidR="00FF01D9">
          <w:rPr>
            <w:noProof/>
            <w:webHidden/>
          </w:rPr>
          <w:t>44</w:t>
        </w:r>
        <w:r w:rsidR="00FF01D9">
          <w:rPr>
            <w:noProof/>
            <w:webHidden/>
          </w:rPr>
          <w:fldChar w:fldCharType="end"/>
        </w:r>
      </w:hyperlink>
    </w:p>
    <w:p w14:paraId="302988BF" w14:textId="348CD42D" w:rsidR="00FF01D9" w:rsidRDefault="00841AA6">
      <w:pPr>
        <w:pStyle w:val="TOC1"/>
        <w:rPr>
          <w:rFonts w:asciiTheme="minorHAnsi" w:eastAsiaTheme="minorEastAsia" w:hAnsiTheme="minorHAnsi" w:cstheme="minorBidi"/>
          <w:b w:val="0"/>
          <w:bCs w:val="0"/>
          <w:noProof/>
        </w:rPr>
      </w:pPr>
      <w:hyperlink w:anchor="_Toc6469315" w:history="1">
        <w:r w:rsidR="00FF01D9" w:rsidRPr="006E210F">
          <w:rPr>
            <w:rStyle w:val="Hyperlink"/>
            <w:noProof/>
          </w:rPr>
          <w:t>Appendix B</w:t>
        </w:r>
        <w:r w:rsidR="00FF01D9">
          <w:rPr>
            <w:noProof/>
            <w:webHidden/>
          </w:rPr>
          <w:tab/>
        </w:r>
        <w:r w:rsidR="00FF01D9">
          <w:rPr>
            <w:noProof/>
            <w:webHidden/>
          </w:rPr>
          <w:fldChar w:fldCharType="begin"/>
        </w:r>
        <w:r w:rsidR="00FF01D9">
          <w:rPr>
            <w:noProof/>
            <w:webHidden/>
          </w:rPr>
          <w:instrText xml:space="preserve"> PAGEREF _Toc6469315 \h </w:instrText>
        </w:r>
        <w:r w:rsidR="00FF01D9">
          <w:rPr>
            <w:noProof/>
            <w:webHidden/>
          </w:rPr>
        </w:r>
        <w:r w:rsidR="00FF01D9">
          <w:rPr>
            <w:noProof/>
            <w:webHidden/>
          </w:rPr>
          <w:fldChar w:fldCharType="separate"/>
        </w:r>
        <w:r w:rsidR="00FF01D9">
          <w:rPr>
            <w:noProof/>
            <w:webHidden/>
          </w:rPr>
          <w:t>46</w:t>
        </w:r>
        <w:r w:rsidR="00FF01D9">
          <w:rPr>
            <w:noProof/>
            <w:webHidden/>
          </w:rPr>
          <w:fldChar w:fldCharType="end"/>
        </w:r>
      </w:hyperlink>
    </w:p>
    <w:p w14:paraId="1FFA0960" w14:textId="487E7049" w:rsidR="003E56A8" w:rsidRDefault="00A6396E" w:rsidP="003E56A8">
      <w:r>
        <w:fldChar w:fldCharType="end"/>
      </w:r>
    </w:p>
    <w:p w14:paraId="14745E61" w14:textId="77777777" w:rsidR="004C6BBC" w:rsidRPr="003E56A8" w:rsidRDefault="004C6BBC" w:rsidP="003E56A8"/>
    <w:p w14:paraId="34B43217" w14:textId="4A55CC0F" w:rsidR="001B530A" w:rsidRDefault="001B530A" w:rsidP="005F33A0"/>
    <w:p w14:paraId="307459AD" w14:textId="3E535E98" w:rsidR="00830C6C" w:rsidRDefault="00830C6C" w:rsidP="005F33A0">
      <w:pPr>
        <w:sectPr w:rsidR="00830C6C" w:rsidSect="007D633D">
          <w:pgSz w:w="11900" w:h="16840"/>
          <w:pgMar w:top="1440" w:right="1440" w:bottom="1440" w:left="1440" w:header="708" w:footer="708" w:gutter="0"/>
          <w:cols w:space="708"/>
          <w:docGrid w:linePitch="360"/>
        </w:sectPr>
      </w:pPr>
    </w:p>
    <w:p w14:paraId="7D84976A" w14:textId="034E2A1D" w:rsidR="005F33A0" w:rsidRDefault="001B530A" w:rsidP="00273953">
      <w:pPr>
        <w:pStyle w:val="TableHeadings"/>
      </w:pPr>
      <w:r w:rsidRPr="001B530A">
        <w:t>Table of Figures</w:t>
      </w:r>
    </w:p>
    <w:p w14:paraId="68B23A74" w14:textId="7A219E10" w:rsidR="001B530A" w:rsidRDefault="001B530A" w:rsidP="001B530A"/>
    <w:p w14:paraId="76B9D47B" w14:textId="77777777" w:rsidR="00DD5BBB" w:rsidRPr="001B530A" w:rsidRDefault="00DD5BBB" w:rsidP="001B530A"/>
    <w:p w14:paraId="6D1ACCF5" w14:textId="1CCE238C" w:rsidR="00FF01D9" w:rsidRDefault="001B530A">
      <w:pPr>
        <w:pStyle w:val="TableofFigures"/>
        <w:tabs>
          <w:tab w:val="right" w:leader="dot" w:pos="9010"/>
        </w:tabs>
        <w:rPr>
          <w:rFonts w:asciiTheme="minorHAnsi" w:eastAsiaTheme="minorEastAsia" w:hAnsiTheme="minorHAnsi"/>
          <w:noProof/>
        </w:rPr>
      </w:pPr>
      <w:r>
        <w:fldChar w:fldCharType="begin"/>
      </w:r>
      <w:r>
        <w:instrText xml:space="preserve"> TOC \h \z \c "Figure" </w:instrText>
      </w:r>
      <w:r>
        <w:fldChar w:fldCharType="separate"/>
      </w:r>
      <w:hyperlink r:id="rId12" w:anchor="_Toc6469239" w:history="1">
        <w:r w:rsidR="00FF01D9" w:rsidRPr="007B11C7">
          <w:rPr>
            <w:rStyle w:val="Hyperlink"/>
            <w:noProof/>
          </w:rPr>
          <w:t>Figure 1 Monolithic Architecture (Bhagwati, 2017)</w:t>
        </w:r>
        <w:r w:rsidR="00FF01D9">
          <w:rPr>
            <w:noProof/>
            <w:webHidden/>
          </w:rPr>
          <w:tab/>
        </w:r>
        <w:r w:rsidR="00FF01D9">
          <w:rPr>
            <w:noProof/>
            <w:webHidden/>
          </w:rPr>
          <w:fldChar w:fldCharType="begin"/>
        </w:r>
        <w:r w:rsidR="00FF01D9">
          <w:rPr>
            <w:noProof/>
            <w:webHidden/>
          </w:rPr>
          <w:instrText xml:space="preserve"> PAGEREF _Toc6469239 \h </w:instrText>
        </w:r>
        <w:r w:rsidR="00FF01D9">
          <w:rPr>
            <w:noProof/>
            <w:webHidden/>
          </w:rPr>
        </w:r>
        <w:r w:rsidR="00FF01D9">
          <w:rPr>
            <w:noProof/>
            <w:webHidden/>
          </w:rPr>
          <w:fldChar w:fldCharType="separate"/>
        </w:r>
        <w:r w:rsidR="00FF01D9">
          <w:rPr>
            <w:noProof/>
            <w:webHidden/>
          </w:rPr>
          <w:t>8</w:t>
        </w:r>
        <w:r w:rsidR="00FF01D9">
          <w:rPr>
            <w:noProof/>
            <w:webHidden/>
          </w:rPr>
          <w:fldChar w:fldCharType="end"/>
        </w:r>
      </w:hyperlink>
    </w:p>
    <w:p w14:paraId="3835D023" w14:textId="1B31B09E" w:rsidR="00FF01D9" w:rsidRDefault="00841AA6">
      <w:pPr>
        <w:pStyle w:val="TableofFigures"/>
        <w:tabs>
          <w:tab w:val="right" w:leader="dot" w:pos="9010"/>
        </w:tabs>
        <w:rPr>
          <w:rFonts w:asciiTheme="minorHAnsi" w:eastAsiaTheme="minorEastAsia" w:hAnsiTheme="minorHAnsi"/>
          <w:noProof/>
        </w:rPr>
      </w:pPr>
      <w:hyperlink r:id="rId13" w:anchor="_Toc6469240" w:history="1">
        <w:r w:rsidR="00FF01D9" w:rsidRPr="007B11C7">
          <w:rPr>
            <w:rStyle w:val="Hyperlink"/>
            <w:noProof/>
          </w:rPr>
          <w:t>Figure 2 Microservice Architecture (Bhagwati, 2017)</w:t>
        </w:r>
        <w:r w:rsidR="00FF01D9">
          <w:rPr>
            <w:noProof/>
            <w:webHidden/>
          </w:rPr>
          <w:tab/>
        </w:r>
        <w:r w:rsidR="00FF01D9">
          <w:rPr>
            <w:noProof/>
            <w:webHidden/>
          </w:rPr>
          <w:fldChar w:fldCharType="begin"/>
        </w:r>
        <w:r w:rsidR="00FF01D9">
          <w:rPr>
            <w:noProof/>
            <w:webHidden/>
          </w:rPr>
          <w:instrText xml:space="preserve"> PAGEREF _Toc6469240 \h </w:instrText>
        </w:r>
        <w:r w:rsidR="00FF01D9">
          <w:rPr>
            <w:noProof/>
            <w:webHidden/>
          </w:rPr>
        </w:r>
        <w:r w:rsidR="00FF01D9">
          <w:rPr>
            <w:noProof/>
            <w:webHidden/>
          </w:rPr>
          <w:fldChar w:fldCharType="separate"/>
        </w:r>
        <w:r w:rsidR="00FF01D9">
          <w:rPr>
            <w:noProof/>
            <w:webHidden/>
          </w:rPr>
          <w:t>9</w:t>
        </w:r>
        <w:r w:rsidR="00FF01D9">
          <w:rPr>
            <w:noProof/>
            <w:webHidden/>
          </w:rPr>
          <w:fldChar w:fldCharType="end"/>
        </w:r>
      </w:hyperlink>
    </w:p>
    <w:p w14:paraId="037E8F62" w14:textId="190125CB" w:rsidR="00FF01D9" w:rsidRDefault="00841AA6">
      <w:pPr>
        <w:pStyle w:val="TableofFigures"/>
        <w:tabs>
          <w:tab w:val="right" w:leader="dot" w:pos="9010"/>
        </w:tabs>
        <w:rPr>
          <w:rFonts w:asciiTheme="minorHAnsi" w:eastAsiaTheme="minorEastAsia" w:hAnsiTheme="minorHAnsi"/>
          <w:noProof/>
        </w:rPr>
      </w:pPr>
      <w:hyperlink w:anchor="_Toc6469241" w:history="1">
        <w:r w:rsidR="00FF01D9" w:rsidRPr="007B11C7">
          <w:rPr>
            <w:rStyle w:val="Hyperlink"/>
            <w:noProof/>
          </w:rPr>
          <w:t>Figure 3 Rudimentary diagram of Lambda Infrastructure</w:t>
        </w:r>
        <w:r w:rsidR="00FF01D9">
          <w:rPr>
            <w:noProof/>
            <w:webHidden/>
          </w:rPr>
          <w:tab/>
        </w:r>
        <w:r w:rsidR="00FF01D9">
          <w:rPr>
            <w:noProof/>
            <w:webHidden/>
          </w:rPr>
          <w:fldChar w:fldCharType="begin"/>
        </w:r>
        <w:r w:rsidR="00FF01D9">
          <w:rPr>
            <w:noProof/>
            <w:webHidden/>
          </w:rPr>
          <w:instrText xml:space="preserve"> PAGEREF _Toc6469241 \h </w:instrText>
        </w:r>
        <w:r w:rsidR="00FF01D9">
          <w:rPr>
            <w:noProof/>
            <w:webHidden/>
          </w:rPr>
        </w:r>
        <w:r w:rsidR="00FF01D9">
          <w:rPr>
            <w:noProof/>
            <w:webHidden/>
          </w:rPr>
          <w:fldChar w:fldCharType="separate"/>
        </w:r>
        <w:r w:rsidR="00FF01D9">
          <w:rPr>
            <w:noProof/>
            <w:webHidden/>
          </w:rPr>
          <w:t>13</w:t>
        </w:r>
        <w:r w:rsidR="00FF01D9">
          <w:rPr>
            <w:noProof/>
            <w:webHidden/>
          </w:rPr>
          <w:fldChar w:fldCharType="end"/>
        </w:r>
      </w:hyperlink>
    </w:p>
    <w:p w14:paraId="294F4CB7" w14:textId="45BB56B5" w:rsidR="00FF01D9" w:rsidRDefault="00841AA6">
      <w:pPr>
        <w:pStyle w:val="TableofFigures"/>
        <w:tabs>
          <w:tab w:val="right" w:leader="dot" w:pos="9010"/>
        </w:tabs>
        <w:rPr>
          <w:rFonts w:asciiTheme="minorHAnsi" w:eastAsiaTheme="minorEastAsia" w:hAnsiTheme="minorHAnsi"/>
          <w:noProof/>
        </w:rPr>
      </w:pPr>
      <w:hyperlink w:anchor="_Toc6469242" w:history="1">
        <w:r w:rsidR="00FF01D9" w:rsidRPr="007B11C7">
          <w:rPr>
            <w:rStyle w:val="Hyperlink"/>
            <w:noProof/>
          </w:rPr>
          <w:t>Figure 4 Warm function execution (SqueezeNet)</w:t>
        </w:r>
        <w:r w:rsidR="00FF01D9">
          <w:rPr>
            <w:noProof/>
            <w:webHidden/>
          </w:rPr>
          <w:tab/>
        </w:r>
        <w:r w:rsidR="00FF01D9">
          <w:rPr>
            <w:noProof/>
            <w:webHidden/>
          </w:rPr>
          <w:fldChar w:fldCharType="begin"/>
        </w:r>
        <w:r w:rsidR="00FF01D9">
          <w:rPr>
            <w:noProof/>
            <w:webHidden/>
          </w:rPr>
          <w:instrText xml:space="preserve"> PAGEREF _Toc6469242 \h </w:instrText>
        </w:r>
        <w:r w:rsidR="00FF01D9">
          <w:rPr>
            <w:noProof/>
            <w:webHidden/>
          </w:rPr>
        </w:r>
        <w:r w:rsidR="00FF01D9">
          <w:rPr>
            <w:noProof/>
            <w:webHidden/>
          </w:rPr>
          <w:fldChar w:fldCharType="separate"/>
        </w:r>
        <w:r w:rsidR="00FF01D9">
          <w:rPr>
            <w:noProof/>
            <w:webHidden/>
          </w:rPr>
          <w:t>14</w:t>
        </w:r>
        <w:r w:rsidR="00FF01D9">
          <w:rPr>
            <w:noProof/>
            <w:webHidden/>
          </w:rPr>
          <w:fldChar w:fldCharType="end"/>
        </w:r>
      </w:hyperlink>
    </w:p>
    <w:p w14:paraId="623EBF1A" w14:textId="4D392E45" w:rsidR="00FF01D9" w:rsidRDefault="00841AA6">
      <w:pPr>
        <w:pStyle w:val="TableofFigures"/>
        <w:tabs>
          <w:tab w:val="right" w:leader="dot" w:pos="9010"/>
        </w:tabs>
        <w:rPr>
          <w:rFonts w:asciiTheme="minorHAnsi" w:eastAsiaTheme="minorEastAsia" w:hAnsiTheme="minorHAnsi"/>
          <w:noProof/>
        </w:rPr>
      </w:pPr>
      <w:hyperlink w:anchor="_Toc6469243" w:history="1">
        <w:r w:rsidR="00FF01D9" w:rsidRPr="007B11C7">
          <w:rPr>
            <w:rStyle w:val="Hyperlink"/>
            <w:noProof/>
          </w:rPr>
          <w:t>Figure 5 Cold function execution (SqueezeNet)</w:t>
        </w:r>
        <w:r w:rsidR="00FF01D9">
          <w:rPr>
            <w:noProof/>
            <w:webHidden/>
          </w:rPr>
          <w:tab/>
        </w:r>
        <w:r w:rsidR="00FF01D9">
          <w:rPr>
            <w:noProof/>
            <w:webHidden/>
          </w:rPr>
          <w:fldChar w:fldCharType="begin"/>
        </w:r>
        <w:r w:rsidR="00FF01D9">
          <w:rPr>
            <w:noProof/>
            <w:webHidden/>
          </w:rPr>
          <w:instrText xml:space="preserve"> PAGEREF _Toc6469243 \h </w:instrText>
        </w:r>
        <w:r w:rsidR="00FF01D9">
          <w:rPr>
            <w:noProof/>
            <w:webHidden/>
          </w:rPr>
        </w:r>
        <w:r w:rsidR="00FF01D9">
          <w:rPr>
            <w:noProof/>
            <w:webHidden/>
          </w:rPr>
          <w:fldChar w:fldCharType="separate"/>
        </w:r>
        <w:r w:rsidR="00FF01D9">
          <w:rPr>
            <w:noProof/>
            <w:webHidden/>
          </w:rPr>
          <w:t>15</w:t>
        </w:r>
        <w:r w:rsidR="00FF01D9">
          <w:rPr>
            <w:noProof/>
            <w:webHidden/>
          </w:rPr>
          <w:fldChar w:fldCharType="end"/>
        </w:r>
      </w:hyperlink>
    </w:p>
    <w:p w14:paraId="1C36323F" w14:textId="466B9789" w:rsidR="00FF01D9" w:rsidRDefault="00841AA6">
      <w:pPr>
        <w:pStyle w:val="TableofFigures"/>
        <w:tabs>
          <w:tab w:val="right" w:leader="dot" w:pos="9010"/>
        </w:tabs>
        <w:rPr>
          <w:rFonts w:asciiTheme="minorHAnsi" w:eastAsiaTheme="minorEastAsia" w:hAnsiTheme="minorHAnsi"/>
          <w:noProof/>
        </w:rPr>
      </w:pPr>
      <w:hyperlink w:anchor="_Toc6469244" w:history="1">
        <w:r w:rsidR="00FF01D9" w:rsidRPr="007B11C7">
          <w:rPr>
            <w:rStyle w:val="Hyperlink"/>
            <w:noProof/>
          </w:rPr>
          <w:t>Figure 6 jMeter Test Results (Bardsley et Al. 2018)</w:t>
        </w:r>
        <w:r w:rsidR="00FF01D9">
          <w:rPr>
            <w:noProof/>
            <w:webHidden/>
          </w:rPr>
          <w:tab/>
        </w:r>
        <w:r w:rsidR="00FF01D9">
          <w:rPr>
            <w:noProof/>
            <w:webHidden/>
          </w:rPr>
          <w:fldChar w:fldCharType="begin"/>
        </w:r>
        <w:r w:rsidR="00FF01D9">
          <w:rPr>
            <w:noProof/>
            <w:webHidden/>
          </w:rPr>
          <w:instrText xml:space="preserve"> PAGEREF _Toc6469244 \h </w:instrText>
        </w:r>
        <w:r w:rsidR="00FF01D9">
          <w:rPr>
            <w:noProof/>
            <w:webHidden/>
          </w:rPr>
        </w:r>
        <w:r w:rsidR="00FF01D9">
          <w:rPr>
            <w:noProof/>
            <w:webHidden/>
          </w:rPr>
          <w:fldChar w:fldCharType="separate"/>
        </w:r>
        <w:r w:rsidR="00FF01D9">
          <w:rPr>
            <w:noProof/>
            <w:webHidden/>
          </w:rPr>
          <w:t>15</w:t>
        </w:r>
        <w:r w:rsidR="00FF01D9">
          <w:rPr>
            <w:noProof/>
            <w:webHidden/>
          </w:rPr>
          <w:fldChar w:fldCharType="end"/>
        </w:r>
      </w:hyperlink>
    </w:p>
    <w:p w14:paraId="663260A5" w14:textId="4ABF51BA" w:rsidR="00FF01D9" w:rsidRDefault="00841AA6">
      <w:pPr>
        <w:pStyle w:val="TableofFigures"/>
        <w:tabs>
          <w:tab w:val="right" w:leader="dot" w:pos="9010"/>
        </w:tabs>
        <w:rPr>
          <w:rFonts w:asciiTheme="minorHAnsi" w:eastAsiaTheme="minorEastAsia" w:hAnsiTheme="minorHAnsi"/>
          <w:noProof/>
        </w:rPr>
      </w:pPr>
      <w:hyperlink w:anchor="_Toc6469245" w:history="1">
        <w:r w:rsidR="00FF01D9" w:rsidRPr="007B11C7">
          <w:rPr>
            <w:rStyle w:val="Hyperlink"/>
            <w:noProof/>
          </w:rPr>
          <w:t>Figure 7 Top languages over time (GitHub, 2018)</w:t>
        </w:r>
        <w:r w:rsidR="00FF01D9">
          <w:rPr>
            <w:noProof/>
            <w:webHidden/>
          </w:rPr>
          <w:tab/>
        </w:r>
        <w:r w:rsidR="00FF01D9">
          <w:rPr>
            <w:noProof/>
            <w:webHidden/>
          </w:rPr>
          <w:fldChar w:fldCharType="begin"/>
        </w:r>
        <w:r w:rsidR="00FF01D9">
          <w:rPr>
            <w:noProof/>
            <w:webHidden/>
          </w:rPr>
          <w:instrText xml:space="preserve"> PAGEREF _Toc6469245 \h </w:instrText>
        </w:r>
        <w:r w:rsidR="00FF01D9">
          <w:rPr>
            <w:noProof/>
            <w:webHidden/>
          </w:rPr>
        </w:r>
        <w:r w:rsidR="00FF01D9">
          <w:rPr>
            <w:noProof/>
            <w:webHidden/>
          </w:rPr>
          <w:fldChar w:fldCharType="separate"/>
        </w:r>
        <w:r w:rsidR="00FF01D9">
          <w:rPr>
            <w:noProof/>
            <w:webHidden/>
          </w:rPr>
          <w:t>16</w:t>
        </w:r>
        <w:r w:rsidR="00FF01D9">
          <w:rPr>
            <w:noProof/>
            <w:webHidden/>
          </w:rPr>
          <w:fldChar w:fldCharType="end"/>
        </w:r>
      </w:hyperlink>
    </w:p>
    <w:p w14:paraId="35B277E7" w14:textId="520D8C70" w:rsidR="00FF01D9" w:rsidRDefault="00841AA6">
      <w:pPr>
        <w:pStyle w:val="TableofFigures"/>
        <w:tabs>
          <w:tab w:val="right" w:leader="dot" w:pos="9010"/>
        </w:tabs>
        <w:rPr>
          <w:rFonts w:asciiTheme="minorHAnsi" w:eastAsiaTheme="minorEastAsia" w:hAnsiTheme="minorHAnsi"/>
          <w:noProof/>
        </w:rPr>
      </w:pPr>
      <w:hyperlink w:anchor="_Toc6469246" w:history="1">
        <w:r w:rsidR="00FF01D9" w:rsidRPr="007B11C7">
          <w:rPr>
            <w:rStyle w:val="Hyperlink"/>
            <w:noProof/>
          </w:rPr>
          <w:t>Figure 8 TIOBE Index, Long Term History (2017)</w:t>
        </w:r>
        <w:r w:rsidR="00FF01D9">
          <w:rPr>
            <w:noProof/>
            <w:webHidden/>
          </w:rPr>
          <w:tab/>
        </w:r>
        <w:r w:rsidR="00FF01D9">
          <w:rPr>
            <w:noProof/>
            <w:webHidden/>
          </w:rPr>
          <w:fldChar w:fldCharType="begin"/>
        </w:r>
        <w:r w:rsidR="00FF01D9">
          <w:rPr>
            <w:noProof/>
            <w:webHidden/>
          </w:rPr>
          <w:instrText xml:space="preserve"> PAGEREF _Toc6469246 \h </w:instrText>
        </w:r>
        <w:r w:rsidR="00FF01D9">
          <w:rPr>
            <w:noProof/>
            <w:webHidden/>
          </w:rPr>
        </w:r>
        <w:r w:rsidR="00FF01D9">
          <w:rPr>
            <w:noProof/>
            <w:webHidden/>
          </w:rPr>
          <w:fldChar w:fldCharType="separate"/>
        </w:r>
        <w:r w:rsidR="00FF01D9">
          <w:rPr>
            <w:noProof/>
            <w:webHidden/>
          </w:rPr>
          <w:t>18</w:t>
        </w:r>
        <w:r w:rsidR="00FF01D9">
          <w:rPr>
            <w:noProof/>
            <w:webHidden/>
          </w:rPr>
          <w:fldChar w:fldCharType="end"/>
        </w:r>
      </w:hyperlink>
    </w:p>
    <w:p w14:paraId="1AAEAA38" w14:textId="65BB49D6" w:rsidR="00FF01D9" w:rsidRDefault="00841AA6">
      <w:pPr>
        <w:pStyle w:val="TableofFigures"/>
        <w:tabs>
          <w:tab w:val="right" w:leader="dot" w:pos="9010"/>
        </w:tabs>
        <w:rPr>
          <w:rFonts w:asciiTheme="minorHAnsi" w:eastAsiaTheme="minorEastAsia" w:hAnsiTheme="minorHAnsi"/>
          <w:noProof/>
        </w:rPr>
      </w:pPr>
      <w:hyperlink w:anchor="_Toc6469247" w:history="1">
        <w:r w:rsidR="00FF01D9" w:rsidRPr="007B11C7">
          <w:rPr>
            <w:rStyle w:val="Hyperlink"/>
            <w:noProof/>
          </w:rPr>
          <w:t>Figure 9 Average Execution Time (Cui, 2017)</w:t>
        </w:r>
        <w:r w:rsidR="00FF01D9">
          <w:rPr>
            <w:noProof/>
            <w:webHidden/>
          </w:rPr>
          <w:tab/>
        </w:r>
        <w:r w:rsidR="00FF01D9">
          <w:rPr>
            <w:noProof/>
            <w:webHidden/>
          </w:rPr>
          <w:fldChar w:fldCharType="begin"/>
        </w:r>
        <w:r w:rsidR="00FF01D9">
          <w:rPr>
            <w:noProof/>
            <w:webHidden/>
          </w:rPr>
          <w:instrText xml:space="preserve"> PAGEREF _Toc6469247 \h </w:instrText>
        </w:r>
        <w:r w:rsidR="00FF01D9">
          <w:rPr>
            <w:noProof/>
            <w:webHidden/>
          </w:rPr>
        </w:r>
        <w:r w:rsidR="00FF01D9">
          <w:rPr>
            <w:noProof/>
            <w:webHidden/>
          </w:rPr>
          <w:fldChar w:fldCharType="separate"/>
        </w:r>
        <w:r w:rsidR="00FF01D9">
          <w:rPr>
            <w:noProof/>
            <w:webHidden/>
          </w:rPr>
          <w:t>19</w:t>
        </w:r>
        <w:r w:rsidR="00FF01D9">
          <w:rPr>
            <w:noProof/>
            <w:webHidden/>
          </w:rPr>
          <w:fldChar w:fldCharType="end"/>
        </w:r>
      </w:hyperlink>
    </w:p>
    <w:p w14:paraId="39C4DCE4" w14:textId="65374FFB" w:rsidR="00FF01D9" w:rsidRDefault="00841AA6">
      <w:pPr>
        <w:pStyle w:val="TableofFigures"/>
        <w:tabs>
          <w:tab w:val="right" w:leader="dot" w:pos="9010"/>
        </w:tabs>
        <w:rPr>
          <w:rFonts w:asciiTheme="minorHAnsi" w:eastAsiaTheme="minorEastAsia" w:hAnsiTheme="minorHAnsi"/>
          <w:noProof/>
        </w:rPr>
      </w:pPr>
      <w:hyperlink r:id="rId14" w:anchor="_Toc6469248" w:history="1">
        <w:r w:rsidR="00FF01D9" w:rsidRPr="007B11C7">
          <w:rPr>
            <w:rStyle w:val="Hyperlink"/>
            <w:noProof/>
          </w:rPr>
          <w:t>Figure 10 To-do List API Architecture Overview</w:t>
        </w:r>
        <w:r w:rsidR="00FF01D9">
          <w:rPr>
            <w:noProof/>
            <w:webHidden/>
          </w:rPr>
          <w:tab/>
        </w:r>
        <w:r w:rsidR="00FF01D9">
          <w:rPr>
            <w:noProof/>
            <w:webHidden/>
          </w:rPr>
          <w:fldChar w:fldCharType="begin"/>
        </w:r>
        <w:r w:rsidR="00FF01D9">
          <w:rPr>
            <w:noProof/>
            <w:webHidden/>
          </w:rPr>
          <w:instrText xml:space="preserve"> PAGEREF _Toc6469248 \h </w:instrText>
        </w:r>
        <w:r w:rsidR="00FF01D9">
          <w:rPr>
            <w:noProof/>
            <w:webHidden/>
          </w:rPr>
        </w:r>
        <w:r w:rsidR="00FF01D9">
          <w:rPr>
            <w:noProof/>
            <w:webHidden/>
          </w:rPr>
          <w:fldChar w:fldCharType="separate"/>
        </w:r>
        <w:r w:rsidR="00FF01D9">
          <w:rPr>
            <w:noProof/>
            <w:webHidden/>
          </w:rPr>
          <w:t>20</w:t>
        </w:r>
        <w:r w:rsidR="00FF01D9">
          <w:rPr>
            <w:noProof/>
            <w:webHidden/>
          </w:rPr>
          <w:fldChar w:fldCharType="end"/>
        </w:r>
      </w:hyperlink>
    </w:p>
    <w:p w14:paraId="505AF9A8" w14:textId="78A525FC" w:rsidR="00FF01D9" w:rsidRDefault="00841AA6">
      <w:pPr>
        <w:pStyle w:val="TableofFigures"/>
        <w:tabs>
          <w:tab w:val="right" w:leader="dot" w:pos="9010"/>
        </w:tabs>
        <w:rPr>
          <w:rFonts w:asciiTheme="minorHAnsi" w:eastAsiaTheme="minorEastAsia" w:hAnsiTheme="minorHAnsi"/>
          <w:noProof/>
        </w:rPr>
      </w:pPr>
      <w:hyperlink r:id="rId15" w:anchor="_Toc6469249" w:history="1">
        <w:r w:rsidR="00FF01D9" w:rsidRPr="007B11C7">
          <w:rPr>
            <w:rStyle w:val="Hyperlink"/>
            <w:noProof/>
          </w:rPr>
          <w:t>Figure 11 Cold start Timeout Test</w:t>
        </w:r>
        <w:r w:rsidR="00FF01D9">
          <w:rPr>
            <w:noProof/>
            <w:webHidden/>
          </w:rPr>
          <w:tab/>
        </w:r>
        <w:r w:rsidR="00FF01D9">
          <w:rPr>
            <w:noProof/>
            <w:webHidden/>
          </w:rPr>
          <w:fldChar w:fldCharType="begin"/>
        </w:r>
        <w:r w:rsidR="00FF01D9">
          <w:rPr>
            <w:noProof/>
            <w:webHidden/>
          </w:rPr>
          <w:instrText xml:space="preserve"> PAGEREF _Toc6469249 \h </w:instrText>
        </w:r>
        <w:r w:rsidR="00FF01D9">
          <w:rPr>
            <w:noProof/>
            <w:webHidden/>
          </w:rPr>
        </w:r>
        <w:r w:rsidR="00FF01D9">
          <w:rPr>
            <w:noProof/>
            <w:webHidden/>
          </w:rPr>
          <w:fldChar w:fldCharType="separate"/>
        </w:r>
        <w:r w:rsidR="00FF01D9">
          <w:rPr>
            <w:noProof/>
            <w:webHidden/>
          </w:rPr>
          <w:t>26</w:t>
        </w:r>
        <w:r w:rsidR="00FF01D9">
          <w:rPr>
            <w:noProof/>
            <w:webHidden/>
          </w:rPr>
          <w:fldChar w:fldCharType="end"/>
        </w:r>
      </w:hyperlink>
    </w:p>
    <w:p w14:paraId="4D289246" w14:textId="1F271BFB" w:rsidR="00FF01D9" w:rsidRDefault="00841AA6">
      <w:pPr>
        <w:pStyle w:val="TableofFigures"/>
        <w:tabs>
          <w:tab w:val="right" w:leader="dot" w:pos="9010"/>
        </w:tabs>
        <w:rPr>
          <w:rFonts w:asciiTheme="minorHAnsi" w:eastAsiaTheme="minorEastAsia" w:hAnsiTheme="minorHAnsi"/>
          <w:noProof/>
        </w:rPr>
      </w:pPr>
      <w:hyperlink r:id="rId16" w:anchor="_Toc6469250" w:history="1">
        <w:r w:rsidR="00FF01D9" w:rsidRPr="007B11C7">
          <w:rPr>
            <w:rStyle w:val="Hyperlink"/>
            <w:noProof/>
          </w:rPr>
          <w:t>Figure 12 50 Hour Cold Start Test (with anomalies)</w:t>
        </w:r>
        <w:r w:rsidR="00FF01D9">
          <w:rPr>
            <w:noProof/>
            <w:webHidden/>
          </w:rPr>
          <w:tab/>
        </w:r>
        <w:r w:rsidR="00FF01D9">
          <w:rPr>
            <w:noProof/>
            <w:webHidden/>
          </w:rPr>
          <w:fldChar w:fldCharType="begin"/>
        </w:r>
        <w:r w:rsidR="00FF01D9">
          <w:rPr>
            <w:noProof/>
            <w:webHidden/>
          </w:rPr>
          <w:instrText xml:space="preserve"> PAGEREF _Toc6469250 \h </w:instrText>
        </w:r>
        <w:r w:rsidR="00FF01D9">
          <w:rPr>
            <w:noProof/>
            <w:webHidden/>
          </w:rPr>
        </w:r>
        <w:r w:rsidR="00FF01D9">
          <w:rPr>
            <w:noProof/>
            <w:webHidden/>
          </w:rPr>
          <w:fldChar w:fldCharType="separate"/>
        </w:r>
        <w:r w:rsidR="00FF01D9">
          <w:rPr>
            <w:noProof/>
            <w:webHidden/>
          </w:rPr>
          <w:t>27</w:t>
        </w:r>
        <w:r w:rsidR="00FF01D9">
          <w:rPr>
            <w:noProof/>
            <w:webHidden/>
          </w:rPr>
          <w:fldChar w:fldCharType="end"/>
        </w:r>
      </w:hyperlink>
    </w:p>
    <w:p w14:paraId="28806504" w14:textId="52BECECC" w:rsidR="00FF01D9" w:rsidRDefault="00841AA6">
      <w:pPr>
        <w:pStyle w:val="TableofFigures"/>
        <w:tabs>
          <w:tab w:val="right" w:leader="dot" w:pos="9010"/>
        </w:tabs>
        <w:rPr>
          <w:rFonts w:asciiTheme="minorHAnsi" w:eastAsiaTheme="minorEastAsia" w:hAnsiTheme="minorHAnsi"/>
          <w:noProof/>
        </w:rPr>
      </w:pPr>
      <w:hyperlink r:id="rId17" w:anchor="_Toc6469251" w:history="1">
        <w:r w:rsidR="00FF01D9" w:rsidRPr="007B11C7">
          <w:rPr>
            <w:rStyle w:val="Hyperlink"/>
            <w:noProof/>
          </w:rPr>
          <w:t>Figure 13 Cold Start Overview Graph (All runtimes)</w:t>
        </w:r>
        <w:r w:rsidR="00FF01D9">
          <w:rPr>
            <w:noProof/>
            <w:webHidden/>
          </w:rPr>
          <w:tab/>
        </w:r>
        <w:r w:rsidR="00FF01D9">
          <w:rPr>
            <w:noProof/>
            <w:webHidden/>
          </w:rPr>
          <w:fldChar w:fldCharType="begin"/>
        </w:r>
        <w:r w:rsidR="00FF01D9">
          <w:rPr>
            <w:noProof/>
            <w:webHidden/>
          </w:rPr>
          <w:instrText xml:space="preserve"> PAGEREF _Toc6469251 \h </w:instrText>
        </w:r>
        <w:r w:rsidR="00FF01D9">
          <w:rPr>
            <w:noProof/>
            <w:webHidden/>
          </w:rPr>
        </w:r>
        <w:r w:rsidR="00FF01D9">
          <w:rPr>
            <w:noProof/>
            <w:webHidden/>
          </w:rPr>
          <w:fldChar w:fldCharType="separate"/>
        </w:r>
        <w:r w:rsidR="00FF01D9">
          <w:rPr>
            <w:noProof/>
            <w:webHidden/>
          </w:rPr>
          <w:t>29</w:t>
        </w:r>
        <w:r w:rsidR="00FF01D9">
          <w:rPr>
            <w:noProof/>
            <w:webHidden/>
          </w:rPr>
          <w:fldChar w:fldCharType="end"/>
        </w:r>
      </w:hyperlink>
    </w:p>
    <w:p w14:paraId="60B01F45" w14:textId="52138F65" w:rsidR="00FF01D9" w:rsidRDefault="00841AA6">
      <w:pPr>
        <w:pStyle w:val="TableofFigures"/>
        <w:tabs>
          <w:tab w:val="right" w:leader="dot" w:pos="9010"/>
        </w:tabs>
        <w:rPr>
          <w:rFonts w:asciiTheme="minorHAnsi" w:eastAsiaTheme="minorEastAsia" w:hAnsiTheme="minorHAnsi"/>
          <w:noProof/>
        </w:rPr>
      </w:pPr>
      <w:hyperlink r:id="rId18" w:anchor="_Toc6469252" w:history="1">
        <w:r w:rsidR="00FF01D9" w:rsidRPr="007B11C7">
          <w:rPr>
            <w:rStyle w:val="Hyperlink"/>
            <w:noProof/>
          </w:rPr>
          <w:t>Figure 14 Java Cold Start Memory Test Statistics Chart</w:t>
        </w:r>
        <w:r w:rsidR="00FF01D9">
          <w:rPr>
            <w:noProof/>
            <w:webHidden/>
          </w:rPr>
          <w:tab/>
        </w:r>
        <w:r w:rsidR="00FF01D9">
          <w:rPr>
            <w:noProof/>
            <w:webHidden/>
          </w:rPr>
          <w:fldChar w:fldCharType="begin"/>
        </w:r>
        <w:r w:rsidR="00FF01D9">
          <w:rPr>
            <w:noProof/>
            <w:webHidden/>
          </w:rPr>
          <w:instrText xml:space="preserve"> PAGEREF _Toc6469252 \h </w:instrText>
        </w:r>
        <w:r w:rsidR="00FF01D9">
          <w:rPr>
            <w:noProof/>
            <w:webHidden/>
          </w:rPr>
        </w:r>
        <w:r w:rsidR="00FF01D9">
          <w:rPr>
            <w:noProof/>
            <w:webHidden/>
          </w:rPr>
          <w:fldChar w:fldCharType="separate"/>
        </w:r>
        <w:r w:rsidR="00FF01D9">
          <w:rPr>
            <w:noProof/>
            <w:webHidden/>
          </w:rPr>
          <w:t>30</w:t>
        </w:r>
        <w:r w:rsidR="00FF01D9">
          <w:rPr>
            <w:noProof/>
            <w:webHidden/>
          </w:rPr>
          <w:fldChar w:fldCharType="end"/>
        </w:r>
      </w:hyperlink>
    </w:p>
    <w:p w14:paraId="5FAC8B95" w14:textId="608F2720" w:rsidR="00FF01D9" w:rsidRDefault="00841AA6">
      <w:pPr>
        <w:pStyle w:val="TableofFigures"/>
        <w:tabs>
          <w:tab w:val="right" w:leader="dot" w:pos="9010"/>
        </w:tabs>
        <w:rPr>
          <w:rFonts w:asciiTheme="minorHAnsi" w:eastAsiaTheme="minorEastAsia" w:hAnsiTheme="minorHAnsi"/>
          <w:noProof/>
        </w:rPr>
      </w:pPr>
      <w:hyperlink w:anchor="_Toc6469253" w:history="1">
        <w:r w:rsidR="00FF01D9" w:rsidRPr="007B11C7">
          <w:rPr>
            <w:rStyle w:val="Hyperlink"/>
            <w:noProof/>
          </w:rPr>
          <w:t>Figure 15 Node Cold Start Memory Statistics Chart</w:t>
        </w:r>
        <w:r w:rsidR="00FF01D9">
          <w:rPr>
            <w:noProof/>
            <w:webHidden/>
          </w:rPr>
          <w:tab/>
        </w:r>
        <w:r w:rsidR="00FF01D9">
          <w:rPr>
            <w:noProof/>
            <w:webHidden/>
          </w:rPr>
          <w:fldChar w:fldCharType="begin"/>
        </w:r>
        <w:r w:rsidR="00FF01D9">
          <w:rPr>
            <w:noProof/>
            <w:webHidden/>
          </w:rPr>
          <w:instrText xml:space="preserve"> PAGEREF _Toc6469253 \h </w:instrText>
        </w:r>
        <w:r w:rsidR="00FF01D9">
          <w:rPr>
            <w:noProof/>
            <w:webHidden/>
          </w:rPr>
        </w:r>
        <w:r w:rsidR="00FF01D9">
          <w:rPr>
            <w:noProof/>
            <w:webHidden/>
          </w:rPr>
          <w:fldChar w:fldCharType="separate"/>
        </w:r>
        <w:r w:rsidR="00FF01D9">
          <w:rPr>
            <w:noProof/>
            <w:webHidden/>
          </w:rPr>
          <w:t>31</w:t>
        </w:r>
        <w:r w:rsidR="00FF01D9">
          <w:rPr>
            <w:noProof/>
            <w:webHidden/>
          </w:rPr>
          <w:fldChar w:fldCharType="end"/>
        </w:r>
      </w:hyperlink>
    </w:p>
    <w:p w14:paraId="7973B415" w14:textId="2CBAE729" w:rsidR="00FF01D9" w:rsidRDefault="00841AA6">
      <w:pPr>
        <w:pStyle w:val="TableofFigures"/>
        <w:tabs>
          <w:tab w:val="right" w:leader="dot" w:pos="9010"/>
        </w:tabs>
        <w:rPr>
          <w:rFonts w:asciiTheme="minorHAnsi" w:eastAsiaTheme="minorEastAsia" w:hAnsiTheme="minorHAnsi"/>
          <w:noProof/>
        </w:rPr>
      </w:pPr>
      <w:hyperlink w:anchor="_Toc6469254" w:history="1">
        <w:r w:rsidR="00FF01D9" w:rsidRPr="007B11C7">
          <w:rPr>
            <w:rStyle w:val="Hyperlink"/>
            <w:noProof/>
          </w:rPr>
          <w:t>Figure 16 Python Cold Start Statistics Chart</w:t>
        </w:r>
        <w:r w:rsidR="00FF01D9">
          <w:rPr>
            <w:noProof/>
            <w:webHidden/>
          </w:rPr>
          <w:tab/>
        </w:r>
        <w:r w:rsidR="00FF01D9">
          <w:rPr>
            <w:noProof/>
            <w:webHidden/>
          </w:rPr>
          <w:fldChar w:fldCharType="begin"/>
        </w:r>
        <w:r w:rsidR="00FF01D9">
          <w:rPr>
            <w:noProof/>
            <w:webHidden/>
          </w:rPr>
          <w:instrText xml:space="preserve"> PAGEREF _Toc6469254 \h </w:instrText>
        </w:r>
        <w:r w:rsidR="00FF01D9">
          <w:rPr>
            <w:noProof/>
            <w:webHidden/>
          </w:rPr>
        </w:r>
        <w:r w:rsidR="00FF01D9">
          <w:rPr>
            <w:noProof/>
            <w:webHidden/>
          </w:rPr>
          <w:fldChar w:fldCharType="separate"/>
        </w:r>
        <w:r w:rsidR="00FF01D9">
          <w:rPr>
            <w:noProof/>
            <w:webHidden/>
          </w:rPr>
          <w:t>32</w:t>
        </w:r>
        <w:r w:rsidR="00FF01D9">
          <w:rPr>
            <w:noProof/>
            <w:webHidden/>
          </w:rPr>
          <w:fldChar w:fldCharType="end"/>
        </w:r>
      </w:hyperlink>
    </w:p>
    <w:p w14:paraId="66D08B7A" w14:textId="0920DC61" w:rsidR="00FF01D9" w:rsidRDefault="00841AA6">
      <w:pPr>
        <w:pStyle w:val="TableofFigures"/>
        <w:tabs>
          <w:tab w:val="right" w:leader="dot" w:pos="9010"/>
        </w:tabs>
        <w:rPr>
          <w:rFonts w:asciiTheme="minorHAnsi" w:eastAsiaTheme="minorEastAsia" w:hAnsiTheme="minorHAnsi"/>
          <w:noProof/>
        </w:rPr>
      </w:pPr>
      <w:hyperlink w:anchor="_Toc6469255" w:history="1">
        <w:r w:rsidR="00FF01D9" w:rsidRPr="007B11C7">
          <w:rPr>
            <w:rStyle w:val="Hyperlink"/>
            <w:noProof/>
          </w:rPr>
          <w:t>Figure 17 Java Runtime Direct Invocation Statistic (Cold Start)</w:t>
        </w:r>
        <w:r w:rsidR="00FF01D9">
          <w:rPr>
            <w:noProof/>
            <w:webHidden/>
          </w:rPr>
          <w:tab/>
        </w:r>
        <w:r w:rsidR="00FF01D9">
          <w:rPr>
            <w:noProof/>
            <w:webHidden/>
          </w:rPr>
          <w:fldChar w:fldCharType="begin"/>
        </w:r>
        <w:r w:rsidR="00FF01D9">
          <w:rPr>
            <w:noProof/>
            <w:webHidden/>
          </w:rPr>
          <w:instrText xml:space="preserve"> PAGEREF _Toc6469255 \h </w:instrText>
        </w:r>
        <w:r w:rsidR="00FF01D9">
          <w:rPr>
            <w:noProof/>
            <w:webHidden/>
          </w:rPr>
        </w:r>
        <w:r w:rsidR="00FF01D9">
          <w:rPr>
            <w:noProof/>
            <w:webHidden/>
          </w:rPr>
          <w:fldChar w:fldCharType="separate"/>
        </w:r>
        <w:r w:rsidR="00FF01D9">
          <w:rPr>
            <w:noProof/>
            <w:webHidden/>
          </w:rPr>
          <w:t>34</w:t>
        </w:r>
        <w:r w:rsidR="00FF01D9">
          <w:rPr>
            <w:noProof/>
            <w:webHidden/>
          </w:rPr>
          <w:fldChar w:fldCharType="end"/>
        </w:r>
      </w:hyperlink>
    </w:p>
    <w:p w14:paraId="6983BF47" w14:textId="017F116D" w:rsidR="00FF01D9" w:rsidRDefault="00841AA6">
      <w:pPr>
        <w:pStyle w:val="TableofFigures"/>
        <w:tabs>
          <w:tab w:val="right" w:leader="dot" w:pos="9010"/>
        </w:tabs>
        <w:rPr>
          <w:rFonts w:asciiTheme="minorHAnsi" w:eastAsiaTheme="minorEastAsia" w:hAnsiTheme="minorHAnsi"/>
          <w:noProof/>
        </w:rPr>
      </w:pPr>
      <w:hyperlink w:anchor="_Toc6469256" w:history="1">
        <w:r w:rsidR="00FF01D9" w:rsidRPr="007B11C7">
          <w:rPr>
            <w:rStyle w:val="Hyperlink"/>
            <w:noProof/>
          </w:rPr>
          <w:t>Figure 18 Node Direct Invocation Statistic (Cold Start)</w:t>
        </w:r>
        <w:r w:rsidR="00FF01D9">
          <w:rPr>
            <w:noProof/>
            <w:webHidden/>
          </w:rPr>
          <w:tab/>
        </w:r>
        <w:r w:rsidR="00FF01D9">
          <w:rPr>
            <w:noProof/>
            <w:webHidden/>
          </w:rPr>
          <w:fldChar w:fldCharType="begin"/>
        </w:r>
        <w:r w:rsidR="00FF01D9">
          <w:rPr>
            <w:noProof/>
            <w:webHidden/>
          </w:rPr>
          <w:instrText xml:space="preserve"> PAGEREF _Toc6469256 \h </w:instrText>
        </w:r>
        <w:r w:rsidR="00FF01D9">
          <w:rPr>
            <w:noProof/>
            <w:webHidden/>
          </w:rPr>
        </w:r>
        <w:r w:rsidR="00FF01D9">
          <w:rPr>
            <w:noProof/>
            <w:webHidden/>
          </w:rPr>
          <w:fldChar w:fldCharType="separate"/>
        </w:r>
        <w:r w:rsidR="00FF01D9">
          <w:rPr>
            <w:noProof/>
            <w:webHidden/>
          </w:rPr>
          <w:t>35</w:t>
        </w:r>
        <w:r w:rsidR="00FF01D9">
          <w:rPr>
            <w:noProof/>
            <w:webHidden/>
          </w:rPr>
          <w:fldChar w:fldCharType="end"/>
        </w:r>
      </w:hyperlink>
    </w:p>
    <w:p w14:paraId="7E4DFF93" w14:textId="2093B883" w:rsidR="00FF01D9" w:rsidRDefault="00841AA6">
      <w:pPr>
        <w:pStyle w:val="TableofFigures"/>
        <w:tabs>
          <w:tab w:val="right" w:leader="dot" w:pos="9010"/>
        </w:tabs>
        <w:rPr>
          <w:rFonts w:asciiTheme="minorHAnsi" w:eastAsiaTheme="minorEastAsia" w:hAnsiTheme="minorHAnsi"/>
          <w:noProof/>
        </w:rPr>
      </w:pPr>
      <w:hyperlink w:anchor="_Toc6469257" w:history="1">
        <w:r w:rsidR="00FF01D9" w:rsidRPr="007B11C7">
          <w:rPr>
            <w:rStyle w:val="Hyperlink"/>
            <w:noProof/>
          </w:rPr>
          <w:t>Figure 19 Python Direct Invocation Statistics (Cold Start)</w:t>
        </w:r>
        <w:r w:rsidR="00FF01D9">
          <w:rPr>
            <w:noProof/>
            <w:webHidden/>
          </w:rPr>
          <w:tab/>
        </w:r>
        <w:r w:rsidR="00FF01D9">
          <w:rPr>
            <w:noProof/>
            <w:webHidden/>
          </w:rPr>
          <w:fldChar w:fldCharType="begin"/>
        </w:r>
        <w:r w:rsidR="00FF01D9">
          <w:rPr>
            <w:noProof/>
            <w:webHidden/>
          </w:rPr>
          <w:instrText xml:space="preserve"> PAGEREF _Toc6469257 \h </w:instrText>
        </w:r>
        <w:r w:rsidR="00FF01D9">
          <w:rPr>
            <w:noProof/>
            <w:webHidden/>
          </w:rPr>
        </w:r>
        <w:r w:rsidR="00FF01D9">
          <w:rPr>
            <w:noProof/>
            <w:webHidden/>
          </w:rPr>
          <w:fldChar w:fldCharType="separate"/>
        </w:r>
        <w:r w:rsidR="00FF01D9">
          <w:rPr>
            <w:noProof/>
            <w:webHidden/>
          </w:rPr>
          <w:t>36</w:t>
        </w:r>
        <w:r w:rsidR="00FF01D9">
          <w:rPr>
            <w:noProof/>
            <w:webHidden/>
          </w:rPr>
          <w:fldChar w:fldCharType="end"/>
        </w:r>
      </w:hyperlink>
    </w:p>
    <w:p w14:paraId="02DF25C6" w14:textId="249E6F26" w:rsidR="00356B6B" w:rsidRDefault="001B530A" w:rsidP="001B530A">
      <w:r>
        <w:fldChar w:fldCharType="end"/>
      </w:r>
    </w:p>
    <w:p w14:paraId="58883B48" w14:textId="77777777" w:rsidR="00356B6B" w:rsidRDefault="00356B6B">
      <w:r>
        <w:br w:type="page"/>
      </w:r>
    </w:p>
    <w:p w14:paraId="2DE0AFF7" w14:textId="1E0E773B" w:rsidR="001B530A" w:rsidRDefault="00273953" w:rsidP="00273953">
      <w:pPr>
        <w:pStyle w:val="TableHeadings"/>
      </w:pPr>
      <w:r>
        <w:t>Table of Tables</w:t>
      </w:r>
    </w:p>
    <w:p w14:paraId="2C00CDEE" w14:textId="703D0633" w:rsidR="00273953" w:rsidRDefault="00273953" w:rsidP="001B530A"/>
    <w:p w14:paraId="7023BD39" w14:textId="77777777" w:rsidR="00273953" w:rsidRDefault="00273953" w:rsidP="001B530A"/>
    <w:p w14:paraId="2ABA81D1" w14:textId="649A8CF2" w:rsidR="007B5959" w:rsidRDefault="00273953">
      <w:pPr>
        <w:pStyle w:val="TableofFigures"/>
        <w:tabs>
          <w:tab w:val="right" w:leader="dot" w:pos="9010"/>
        </w:tabs>
        <w:rPr>
          <w:rFonts w:asciiTheme="minorHAnsi" w:eastAsiaTheme="minorEastAsia" w:hAnsiTheme="minorHAnsi"/>
          <w:noProof/>
        </w:rPr>
      </w:pPr>
      <w:r>
        <w:fldChar w:fldCharType="begin"/>
      </w:r>
      <w:r>
        <w:instrText xml:space="preserve"> TOC \h \z \c "Table" </w:instrText>
      </w:r>
      <w:r>
        <w:fldChar w:fldCharType="separate"/>
      </w:r>
      <w:hyperlink w:anchor="_Toc6469229" w:history="1">
        <w:r w:rsidR="007B5959" w:rsidRPr="00D86F4A">
          <w:rPr>
            <w:rStyle w:val="Hyperlink"/>
            <w:noProof/>
          </w:rPr>
          <w:t>Table 1 Lambda function outlines</w:t>
        </w:r>
        <w:r w:rsidR="007B5959">
          <w:rPr>
            <w:noProof/>
            <w:webHidden/>
          </w:rPr>
          <w:tab/>
        </w:r>
        <w:r w:rsidR="007B5959">
          <w:rPr>
            <w:noProof/>
            <w:webHidden/>
          </w:rPr>
          <w:fldChar w:fldCharType="begin"/>
        </w:r>
        <w:r w:rsidR="007B5959">
          <w:rPr>
            <w:noProof/>
            <w:webHidden/>
          </w:rPr>
          <w:instrText xml:space="preserve"> PAGEREF _Toc6469229 \h </w:instrText>
        </w:r>
        <w:r w:rsidR="007B5959">
          <w:rPr>
            <w:noProof/>
            <w:webHidden/>
          </w:rPr>
        </w:r>
        <w:r w:rsidR="007B5959">
          <w:rPr>
            <w:noProof/>
            <w:webHidden/>
          </w:rPr>
          <w:fldChar w:fldCharType="separate"/>
        </w:r>
        <w:r w:rsidR="007B5959">
          <w:rPr>
            <w:noProof/>
            <w:webHidden/>
          </w:rPr>
          <w:t>21</w:t>
        </w:r>
        <w:r w:rsidR="007B5959">
          <w:rPr>
            <w:noProof/>
            <w:webHidden/>
          </w:rPr>
          <w:fldChar w:fldCharType="end"/>
        </w:r>
      </w:hyperlink>
    </w:p>
    <w:p w14:paraId="5012F429" w14:textId="55663EF6" w:rsidR="007B5959" w:rsidRDefault="00841AA6">
      <w:pPr>
        <w:pStyle w:val="TableofFigures"/>
        <w:tabs>
          <w:tab w:val="right" w:leader="dot" w:pos="9010"/>
        </w:tabs>
        <w:rPr>
          <w:rFonts w:asciiTheme="minorHAnsi" w:eastAsiaTheme="minorEastAsia" w:hAnsiTheme="minorHAnsi"/>
          <w:noProof/>
        </w:rPr>
      </w:pPr>
      <w:hyperlink w:anchor="_Toc6469230" w:history="1">
        <w:r w:rsidR="007B5959" w:rsidRPr="00D86F4A">
          <w:rPr>
            <w:rStyle w:val="Hyperlink"/>
            <w:noProof/>
          </w:rPr>
          <w:t>Table 2 Average memory usage from initial cold start test</w:t>
        </w:r>
        <w:r w:rsidR="007B5959">
          <w:rPr>
            <w:noProof/>
            <w:webHidden/>
          </w:rPr>
          <w:tab/>
        </w:r>
        <w:r w:rsidR="007B5959">
          <w:rPr>
            <w:noProof/>
            <w:webHidden/>
          </w:rPr>
          <w:fldChar w:fldCharType="begin"/>
        </w:r>
        <w:r w:rsidR="007B5959">
          <w:rPr>
            <w:noProof/>
            <w:webHidden/>
          </w:rPr>
          <w:instrText xml:space="preserve"> PAGEREF _Toc6469230 \h </w:instrText>
        </w:r>
        <w:r w:rsidR="007B5959">
          <w:rPr>
            <w:noProof/>
            <w:webHidden/>
          </w:rPr>
        </w:r>
        <w:r w:rsidR="007B5959">
          <w:rPr>
            <w:noProof/>
            <w:webHidden/>
          </w:rPr>
          <w:fldChar w:fldCharType="separate"/>
        </w:r>
        <w:r w:rsidR="007B5959">
          <w:rPr>
            <w:noProof/>
            <w:webHidden/>
          </w:rPr>
          <w:t>24</w:t>
        </w:r>
        <w:r w:rsidR="007B5959">
          <w:rPr>
            <w:noProof/>
            <w:webHidden/>
          </w:rPr>
          <w:fldChar w:fldCharType="end"/>
        </w:r>
      </w:hyperlink>
    </w:p>
    <w:p w14:paraId="022D9C72" w14:textId="524B55E8" w:rsidR="007B5959" w:rsidRDefault="00841AA6">
      <w:pPr>
        <w:pStyle w:val="TableofFigures"/>
        <w:tabs>
          <w:tab w:val="right" w:leader="dot" w:pos="9010"/>
        </w:tabs>
        <w:rPr>
          <w:rFonts w:asciiTheme="minorHAnsi" w:eastAsiaTheme="minorEastAsia" w:hAnsiTheme="minorHAnsi"/>
          <w:noProof/>
        </w:rPr>
      </w:pPr>
      <w:hyperlink w:anchor="_Toc6469231" w:history="1">
        <w:r w:rsidR="007B5959" w:rsidRPr="00D86F4A">
          <w:rPr>
            <w:rStyle w:val="Hyperlink"/>
            <w:noProof/>
          </w:rPr>
          <w:t>Table 3 Java Cold Start Statistics</w:t>
        </w:r>
        <w:r w:rsidR="007B5959">
          <w:rPr>
            <w:noProof/>
            <w:webHidden/>
          </w:rPr>
          <w:tab/>
        </w:r>
        <w:r w:rsidR="007B5959">
          <w:rPr>
            <w:noProof/>
            <w:webHidden/>
          </w:rPr>
          <w:fldChar w:fldCharType="begin"/>
        </w:r>
        <w:r w:rsidR="007B5959">
          <w:rPr>
            <w:noProof/>
            <w:webHidden/>
          </w:rPr>
          <w:instrText xml:space="preserve"> PAGEREF _Toc6469231 \h </w:instrText>
        </w:r>
        <w:r w:rsidR="007B5959">
          <w:rPr>
            <w:noProof/>
            <w:webHidden/>
          </w:rPr>
        </w:r>
        <w:r w:rsidR="007B5959">
          <w:rPr>
            <w:noProof/>
            <w:webHidden/>
          </w:rPr>
          <w:fldChar w:fldCharType="separate"/>
        </w:r>
        <w:r w:rsidR="007B5959">
          <w:rPr>
            <w:noProof/>
            <w:webHidden/>
          </w:rPr>
          <w:t>28</w:t>
        </w:r>
        <w:r w:rsidR="007B5959">
          <w:rPr>
            <w:noProof/>
            <w:webHidden/>
          </w:rPr>
          <w:fldChar w:fldCharType="end"/>
        </w:r>
      </w:hyperlink>
    </w:p>
    <w:p w14:paraId="2AD762D5" w14:textId="5D385B29" w:rsidR="007B5959" w:rsidRDefault="00841AA6">
      <w:pPr>
        <w:pStyle w:val="TableofFigures"/>
        <w:tabs>
          <w:tab w:val="right" w:leader="dot" w:pos="9010"/>
        </w:tabs>
        <w:rPr>
          <w:rFonts w:asciiTheme="minorHAnsi" w:eastAsiaTheme="minorEastAsia" w:hAnsiTheme="minorHAnsi"/>
          <w:noProof/>
        </w:rPr>
      </w:pPr>
      <w:hyperlink w:anchor="_Toc6469232" w:history="1">
        <w:r w:rsidR="007B5959" w:rsidRPr="00D86F4A">
          <w:rPr>
            <w:rStyle w:val="Hyperlink"/>
            <w:noProof/>
          </w:rPr>
          <w:t>Table 4 Node Cold Start Statistics</w:t>
        </w:r>
        <w:r w:rsidR="007B5959">
          <w:rPr>
            <w:noProof/>
            <w:webHidden/>
          </w:rPr>
          <w:tab/>
        </w:r>
        <w:r w:rsidR="007B5959">
          <w:rPr>
            <w:noProof/>
            <w:webHidden/>
          </w:rPr>
          <w:fldChar w:fldCharType="begin"/>
        </w:r>
        <w:r w:rsidR="007B5959">
          <w:rPr>
            <w:noProof/>
            <w:webHidden/>
          </w:rPr>
          <w:instrText xml:space="preserve"> PAGEREF _Toc6469232 \h </w:instrText>
        </w:r>
        <w:r w:rsidR="007B5959">
          <w:rPr>
            <w:noProof/>
            <w:webHidden/>
          </w:rPr>
        </w:r>
        <w:r w:rsidR="007B5959">
          <w:rPr>
            <w:noProof/>
            <w:webHidden/>
          </w:rPr>
          <w:fldChar w:fldCharType="separate"/>
        </w:r>
        <w:r w:rsidR="007B5959">
          <w:rPr>
            <w:noProof/>
            <w:webHidden/>
          </w:rPr>
          <w:t>28</w:t>
        </w:r>
        <w:r w:rsidR="007B5959">
          <w:rPr>
            <w:noProof/>
            <w:webHidden/>
          </w:rPr>
          <w:fldChar w:fldCharType="end"/>
        </w:r>
      </w:hyperlink>
    </w:p>
    <w:p w14:paraId="23F75FAC" w14:textId="0B22B04F" w:rsidR="007B5959" w:rsidRDefault="00841AA6">
      <w:pPr>
        <w:pStyle w:val="TableofFigures"/>
        <w:tabs>
          <w:tab w:val="right" w:leader="dot" w:pos="9010"/>
        </w:tabs>
        <w:rPr>
          <w:rFonts w:asciiTheme="minorHAnsi" w:eastAsiaTheme="minorEastAsia" w:hAnsiTheme="minorHAnsi"/>
          <w:noProof/>
        </w:rPr>
      </w:pPr>
      <w:hyperlink w:anchor="_Toc6469233" w:history="1">
        <w:r w:rsidR="007B5959" w:rsidRPr="00D86F4A">
          <w:rPr>
            <w:rStyle w:val="Hyperlink"/>
            <w:noProof/>
          </w:rPr>
          <w:t>Table 5 Python Cold Start Statistic</w:t>
        </w:r>
        <w:r w:rsidR="007B5959">
          <w:rPr>
            <w:noProof/>
            <w:webHidden/>
          </w:rPr>
          <w:tab/>
        </w:r>
        <w:r w:rsidR="007B5959">
          <w:rPr>
            <w:noProof/>
            <w:webHidden/>
          </w:rPr>
          <w:fldChar w:fldCharType="begin"/>
        </w:r>
        <w:r w:rsidR="007B5959">
          <w:rPr>
            <w:noProof/>
            <w:webHidden/>
          </w:rPr>
          <w:instrText xml:space="preserve"> PAGEREF _Toc6469233 \h </w:instrText>
        </w:r>
        <w:r w:rsidR="007B5959">
          <w:rPr>
            <w:noProof/>
            <w:webHidden/>
          </w:rPr>
        </w:r>
        <w:r w:rsidR="007B5959">
          <w:rPr>
            <w:noProof/>
            <w:webHidden/>
          </w:rPr>
          <w:fldChar w:fldCharType="separate"/>
        </w:r>
        <w:r w:rsidR="007B5959">
          <w:rPr>
            <w:noProof/>
            <w:webHidden/>
          </w:rPr>
          <w:t>28</w:t>
        </w:r>
        <w:r w:rsidR="007B5959">
          <w:rPr>
            <w:noProof/>
            <w:webHidden/>
          </w:rPr>
          <w:fldChar w:fldCharType="end"/>
        </w:r>
      </w:hyperlink>
    </w:p>
    <w:p w14:paraId="641E0F3E" w14:textId="06D200B3" w:rsidR="007B5959" w:rsidRDefault="00841AA6">
      <w:pPr>
        <w:pStyle w:val="TableofFigures"/>
        <w:tabs>
          <w:tab w:val="right" w:leader="dot" w:pos="9010"/>
        </w:tabs>
        <w:rPr>
          <w:rFonts w:asciiTheme="minorHAnsi" w:eastAsiaTheme="minorEastAsia" w:hAnsiTheme="minorHAnsi"/>
          <w:noProof/>
        </w:rPr>
      </w:pPr>
      <w:hyperlink w:anchor="_Toc6469234" w:history="1">
        <w:r w:rsidR="007B5959" w:rsidRPr="00D86F4A">
          <w:rPr>
            <w:rStyle w:val="Hyperlink"/>
            <w:noProof/>
          </w:rPr>
          <w:t>Table 6 Comparison on Node Results with 1,024 MB memory allocation</w:t>
        </w:r>
        <w:r w:rsidR="007B5959">
          <w:rPr>
            <w:noProof/>
            <w:webHidden/>
          </w:rPr>
          <w:tab/>
        </w:r>
        <w:r w:rsidR="007B5959">
          <w:rPr>
            <w:noProof/>
            <w:webHidden/>
          </w:rPr>
          <w:fldChar w:fldCharType="begin"/>
        </w:r>
        <w:r w:rsidR="007B5959">
          <w:rPr>
            <w:noProof/>
            <w:webHidden/>
          </w:rPr>
          <w:instrText xml:space="preserve"> PAGEREF _Toc6469234 \h </w:instrText>
        </w:r>
        <w:r w:rsidR="007B5959">
          <w:rPr>
            <w:noProof/>
            <w:webHidden/>
          </w:rPr>
        </w:r>
        <w:r w:rsidR="007B5959">
          <w:rPr>
            <w:noProof/>
            <w:webHidden/>
          </w:rPr>
          <w:fldChar w:fldCharType="separate"/>
        </w:r>
        <w:r w:rsidR="007B5959">
          <w:rPr>
            <w:noProof/>
            <w:webHidden/>
          </w:rPr>
          <w:t>32</w:t>
        </w:r>
        <w:r w:rsidR="007B5959">
          <w:rPr>
            <w:noProof/>
            <w:webHidden/>
          </w:rPr>
          <w:fldChar w:fldCharType="end"/>
        </w:r>
      </w:hyperlink>
    </w:p>
    <w:p w14:paraId="703B9B7B" w14:textId="3E0BFCCA" w:rsidR="007B5959" w:rsidRDefault="00841AA6">
      <w:pPr>
        <w:pStyle w:val="TableofFigures"/>
        <w:tabs>
          <w:tab w:val="right" w:leader="dot" w:pos="9010"/>
        </w:tabs>
        <w:rPr>
          <w:rFonts w:asciiTheme="minorHAnsi" w:eastAsiaTheme="minorEastAsia" w:hAnsiTheme="minorHAnsi"/>
          <w:noProof/>
        </w:rPr>
      </w:pPr>
      <w:hyperlink w:anchor="_Toc6469235" w:history="1">
        <w:r w:rsidR="007B5959" w:rsidRPr="00D86F4A">
          <w:rPr>
            <w:rStyle w:val="Hyperlink"/>
            <w:noProof/>
          </w:rPr>
          <w:t>Table 7 Comparison of Java results from original memory test</w:t>
        </w:r>
        <w:r w:rsidR="007B5959">
          <w:rPr>
            <w:noProof/>
            <w:webHidden/>
          </w:rPr>
          <w:tab/>
        </w:r>
        <w:r w:rsidR="007B5959">
          <w:rPr>
            <w:noProof/>
            <w:webHidden/>
          </w:rPr>
          <w:fldChar w:fldCharType="begin"/>
        </w:r>
        <w:r w:rsidR="007B5959">
          <w:rPr>
            <w:noProof/>
            <w:webHidden/>
          </w:rPr>
          <w:instrText xml:space="preserve"> PAGEREF _Toc6469235 \h </w:instrText>
        </w:r>
        <w:r w:rsidR="007B5959">
          <w:rPr>
            <w:noProof/>
            <w:webHidden/>
          </w:rPr>
        </w:r>
        <w:r w:rsidR="007B5959">
          <w:rPr>
            <w:noProof/>
            <w:webHidden/>
          </w:rPr>
          <w:fldChar w:fldCharType="separate"/>
        </w:r>
        <w:r w:rsidR="007B5959">
          <w:rPr>
            <w:noProof/>
            <w:webHidden/>
          </w:rPr>
          <w:t>35</w:t>
        </w:r>
        <w:r w:rsidR="007B5959">
          <w:rPr>
            <w:noProof/>
            <w:webHidden/>
          </w:rPr>
          <w:fldChar w:fldCharType="end"/>
        </w:r>
      </w:hyperlink>
    </w:p>
    <w:p w14:paraId="39C8B558" w14:textId="6B4081A6" w:rsidR="007B5959" w:rsidRDefault="00841AA6">
      <w:pPr>
        <w:pStyle w:val="TableofFigures"/>
        <w:tabs>
          <w:tab w:val="right" w:leader="dot" w:pos="9010"/>
        </w:tabs>
        <w:rPr>
          <w:rFonts w:asciiTheme="minorHAnsi" w:eastAsiaTheme="minorEastAsia" w:hAnsiTheme="minorHAnsi"/>
          <w:noProof/>
        </w:rPr>
      </w:pPr>
      <w:hyperlink w:anchor="_Toc6469236" w:history="1">
        <w:r w:rsidR="007B5959" w:rsidRPr="00D86F4A">
          <w:rPr>
            <w:rStyle w:val="Hyperlink"/>
            <w:noProof/>
          </w:rPr>
          <w:t>Table 8 Warm Execution Times Java (Direct Invocation)</w:t>
        </w:r>
        <w:r w:rsidR="007B5959">
          <w:rPr>
            <w:noProof/>
            <w:webHidden/>
          </w:rPr>
          <w:tab/>
        </w:r>
        <w:r w:rsidR="007B5959">
          <w:rPr>
            <w:noProof/>
            <w:webHidden/>
          </w:rPr>
          <w:fldChar w:fldCharType="begin"/>
        </w:r>
        <w:r w:rsidR="007B5959">
          <w:rPr>
            <w:noProof/>
            <w:webHidden/>
          </w:rPr>
          <w:instrText xml:space="preserve"> PAGEREF _Toc6469236 \h </w:instrText>
        </w:r>
        <w:r w:rsidR="007B5959">
          <w:rPr>
            <w:noProof/>
            <w:webHidden/>
          </w:rPr>
        </w:r>
        <w:r w:rsidR="007B5959">
          <w:rPr>
            <w:noProof/>
            <w:webHidden/>
          </w:rPr>
          <w:fldChar w:fldCharType="separate"/>
        </w:r>
        <w:r w:rsidR="007B5959">
          <w:rPr>
            <w:noProof/>
            <w:webHidden/>
          </w:rPr>
          <w:t>37</w:t>
        </w:r>
        <w:r w:rsidR="007B5959">
          <w:rPr>
            <w:noProof/>
            <w:webHidden/>
          </w:rPr>
          <w:fldChar w:fldCharType="end"/>
        </w:r>
      </w:hyperlink>
    </w:p>
    <w:p w14:paraId="63E1CDF4" w14:textId="349A0008" w:rsidR="007B5959" w:rsidRDefault="00841AA6">
      <w:pPr>
        <w:pStyle w:val="TableofFigures"/>
        <w:tabs>
          <w:tab w:val="right" w:leader="dot" w:pos="9010"/>
        </w:tabs>
        <w:rPr>
          <w:rFonts w:asciiTheme="minorHAnsi" w:eastAsiaTheme="minorEastAsia" w:hAnsiTheme="minorHAnsi"/>
          <w:noProof/>
        </w:rPr>
      </w:pPr>
      <w:hyperlink w:anchor="_Toc6469237" w:history="1">
        <w:r w:rsidR="007B5959" w:rsidRPr="00D86F4A">
          <w:rPr>
            <w:rStyle w:val="Hyperlink"/>
            <w:noProof/>
          </w:rPr>
          <w:t>Table 9 Warm Execution Times Node (Direct Invocation)</w:t>
        </w:r>
        <w:r w:rsidR="007B5959">
          <w:rPr>
            <w:noProof/>
            <w:webHidden/>
          </w:rPr>
          <w:tab/>
        </w:r>
        <w:r w:rsidR="007B5959">
          <w:rPr>
            <w:noProof/>
            <w:webHidden/>
          </w:rPr>
          <w:fldChar w:fldCharType="begin"/>
        </w:r>
        <w:r w:rsidR="007B5959">
          <w:rPr>
            <w:noProof/>
            <w:webHidden/>
          </w:rPr>
          <w:instrText xml:space="preserve"> PAGEREF _Toc6469237 \h </w:instrText>
        </w:r>
        <w:r w:rsidR="007B5959">
          <w:rPr>
            <w:noProof/>
            <w:webHidden/>
          </w:rPr>
        </w:r>
        <w:r w:rsidR="007B5959">
          <w:rPr>
            <w:noProof/>
            <w:webHidden/>
          </w:rPr>
          <w:fldChar w:fldCharType="separate"/>
        </w:r>
        <w:r w:rsidR="007B5959">
          <w:rPr>
            <w:noProof/>
            <w:webHidden/>
          </w:rPr>
          <w:t>37</w:t>
        </w:r>
        <w:r w:rsidR="007B5959">
          <w:rPr>
            <w:noProof/>
            <w:webHidden/>
          </w:rPr>
          <w:fldChar w:fldCharType="end"/>
        </w:r>
      </w:hyperlink>
    </w:p>
    <w:p w14:paraId="68A6F370" w14:textId="6B28449C" w:rsidR="007B5959" w:rsidRDefault="00841AA6">
      <w:pPr>
        <w:pStyle w:val="TableofFigures"/>
        <w:tabs>
          <w:tab w:val="right" w:leader="dot" w:pos="9010"/>
        </w:tabs>
        <w:rPr>
          <w:rFonts w:asciiTheme="minorHAnsi" w:eastAsiaTheme="minorEastAsia" w:hAnsiTheme="minorHAnsi"/>
          <w:noProof/>
        </w:rPr>
      </w:pPr>
      <w:hyperlink w:anchor="_Toc6469238" w:history="1">
        <w:r w:rsidR="007B5959" w:rsidRPr="00D86F4A">
          <w:rPr>
            <w:rStyle w:val="Hyperlink"/>
            <w:noProof/>
          </w:rPr>
          <w:t>Table 10 Warm Execution Times Python (Direct Invocation)</w:t>
        </w:r>
        <w:r w:rsidR="007B5959">
          <w:rPr>
            <w:noProof/>
            <w:webHidden/>
          </w:rPr>
          <w:tab/>
        </w:r>
        <w:r w:rsidR="007B5959">
          <w:rPr>
            <w:noProof/>
            <w:webHidden/>
          </w:rPr>
          <w:fldChar w:fldCharType="begin"/>
        </w:r>
        <w:r w:rsidR="007B5959">
          <w:rPr>
            <w:noProof/>
            <w:webHidden/>
          </w:rPr>
          <w:instrText xml:space="preserve"> PAGEREF _Toc6469238 \h </w:instrText>
        </w:r>
        <w:r w:rsidR="007B5959">
          <w:rPr>
            <w:noProof/>
            <w:webHidden/>
          </w:rPr>
        </w:r>
        <w:r w:rsidR="007B5959">
          <w:rPr>
            <w:noProof/>
            <w:webHidden/>
          </w:rPr>
          <w:fldChar w:fldCharType="separate"/>
        </w:r>
        <w:r w:rsidR="007B5959">
          <w:rPr>
            <w:noProof/>
            <w:webHidden/>
          </w:rPr>
          <w:t>38</w:t>
        </w:r>
        <w:r w:rsidR="007B5959">
          <w:rPr>
            <w:noProof/>
            <w:webHidden/>
          </w:rPr>
          <w:fldChar w:fldCharType="end"/>
        </w:r>
      </w:hyperlink>
    </w:p>
    <w:p w14:paraId="41D2381E" w14:textId="4EBC594B" w:rsidR="00273953" w:rsidRPr="001B530A" w:rsidRDefault="00273953" w:rsidP="001B530A">
      <w:r>
        <w:fldChar w:fldCharType="end"/>
      </w:r>
    </w:p>
    <w:p w14:paraId="5480A8FF" w14:textId="77777777" w:rsidR="003E56A8" w:rsidRDefault="003E56A8" w:rsidP="005F33A0"/>
    <w:p w14:paraId="02155695" w14:textId="453E3DE4" w:rsidR="003E56A8" w:rsidRDefault="003E56A8" w:rsidP="005F33A0">
      <w:pPr>
        <w:sectPr w:rsidR="003E56A8" w:rsidSect="007D633D">
          <w:pgSz w:w="11900" w:h="16840"/>
          <w:pgMar w:top="1440" w:right="1440" w:bottom="1440" w:left="1440" w:header="708" w:footer="708" w:gutter="0"/>
          <w:cols w:space="708"/>
          <w:docGrid w:linePitch="360"/>
        </w:sectPr>
      </w:pPr>
    </w:p>
    <w:p w14:paraId="7ABDFF98" w14:textId="0A9800C4" w:rsidR="005F33A0" w:rsidRDefault="001B3943" w:rsidP="00453C4B">
      <w:pPr>
        <w:pStyle w:val="Heading1"/>
      </w:pPr>
      <w:bookmarkStart w:id="4" w:name="_Toc6469258"/>
      <w:r>
        <w:t>Introduction</w:t>
      </w:r>
      <w:bookmarkEnd w:id="0"/>
      <w:bookmarkEnd w:id="1"/>
      <w:bookmarkEnd w:id="4"/>
    </w:p>
    <w:p w14:paraId="60A2D3CC" w14:textId="6A63184E" w:rsidR="00EF673A" w:rsidRDefault="00AA3F03" w:rsidP="00374EF2">
      <w:r>
        <w:t>This</w:t>
      </w:r>
      <w:r w:rsidR="004F70D4">
        <w:t xml:space="preserve"> introductory</w:t>
      </w:r>
      <w:r>
        <w:t xml:space="preserve"> section aims to provide a brief history on cloud computing and the evolution which has led to </w:t>
      </w:r>
      <w:proofErr w:type="spellStart"/>
      <w:r>
        <w:t>serverless</w:t>
      </w:r>
      <w:proofErr w:type="spellEnd"/>
      <w:r>
        <w:t xml:space="preserve"> computing models.</w:t>
      </w:r>
    </w:p>
    <w:p w14:paraId="6F6C9E05" w14:textId="66C1ADCD" w:rsidR="005E470A" w:rsidRPr="00EF673A" w:rsidRDefault="005E470A" w:rsidP="00E741E7"/>
    <w:p w14:paraId="4048EB04" w14:textId="45B51B72" w:rsidR="001B3943" w:rsidRPr="006A06C2" w:rsidRDefault="001B3943" w:rsidP="00E741E7">
      <w:pPr>
        <w:pStyle w:val="Heading2"/>
      </w:pPr>
      <w:bookmarkStart w:id="5" w:name="_Toc529184044"/>
      <w:bookmarkStart w:id="6" w:name="_Toc529706904"/>
      <w:bookmarkStart w:id="7" w:name="_Toc6469259"/>
      <w:r w:rsidRPr="006A06C2">
        <w:t>Project Background</w:t>
      </w:r>
      <w:bookmarkEnd w:id="5"/>
      <w:bookmarkEnd w:id="6"/>
      <w:bookmarkEnd w:id="7"/>
    </w:p>
    <w:p w14:paraId="15B47B9D" w14:textId="0329D54D" w:rsidR="00DB565D" w:rsidRPr="006A06C2" w:rsidRDefault="00DB565D" w:rsidP="00E741E7">
      <w:r w:rsidRPr="006A06C2">
        <w:t>Cloud computing infrastructure has revolutionised the way in which companies are designing, developing and deploying their software applications. It is thought that by 2021, cloud data centres will be responsible for processing 94% of all workloads and compute instances</w:t>
      </w:r>
      <w:r w:rsidR="00516C9A" w:rsidRPr="006A06C2">
        <w:t xml:space="preserve"> </w:t>
      </w:r>
      <w:r w:rsidR="00516C9A" w:rsidRPr="006A06C2">
        <w:fldChar w:fldCharType="begin" w:fldLock="1"/>
      </w:r>
      <w:r w:rsidR="00AA284F" w:rsidRPr="006A06C2">
        <w:instrText>ADDIN CSL_CITATION {"citationItems":[{"id":"ITEM-1","itemData":{"URL":"https://www.cisco.com/c/en/us/solutions/collateral/service-provider/global-cloud-index-gci/white-paper-c11-738085.html#_Toc503317522","accessed":{"date-parts":[["2018","4","9"]]},"id":"ITEM-1","issued":{"date-parts":[["2018"]]},"title":"Cisco Global Cloud Index: Forecast and Methodology, 2016–2021 White Paper - Cisco","type":"webpage"},"uris":["http://www.mendeley.com/documents/?uuid=f49e54a0-5793-3d31-84cc-87803ea32ba9"]}],"mendeley":{"formattedCitation":"(&lt;i&gt;Cisco Global Cloud Index: Forecast and Methodology, 2016–2021 White Paper - Cisco&lt;/i&gt;, 2018)","plainTextFormattedCitation":"(Cisco Global Cloud Index: Forecast and Methodology, 2016–2021 White Paper - Cisco, 2018)","previouslyFormattedCitation":"(&lt;i&gt;Cisco Global Cloud Index: Forecast and Methodology, 2016–2021 White Paper - Cisco&lt;/i&gt;, 2018)"},"properties":{"noteIndex":0},"schema":"https://github.com/citation-style-language/schema/raw/master/csl-citation.json"}</w:instrText>
      </w:r>
      <w:r w:rsidR="00516C9A" w:rsidRPr="006A06C2">
        <w:fldChar w:fldCharType="separate"/>
      </w:r>
      <w:r w:rsidR="00516C9A" w:rsidRPr="006A06C2">
        <w:rPr>
          <w:noProof/>
        </w:rPr>
        <w:t>(</w:t>
      </w:r>
      <w:r w:rsidR="00516C9A" w:rsidRPr="006A06C2">
        <w:rPr>
          <w:i/>
          <w:noProof/>
        </w:rPr>
        <w:t>Cisco Global Cloud Index: Forecast and Methodology, 2016–2021 White Paper - Cisco</w:t>
      </w:r>
      <w:r w:rsidR="00516C9A" w:rsidRPr="006A06C2">
        <w:rPr>
          <w:noProof/>
        </w:rPr>
        <w:t>, 2018)</w:t>
      </w:r>
      <w:r w:rsidR="00516C9A" w:rsidRPr="006A06C2">
        <w:fldChar w:fldCharType="end"/>
      </w:r>
      <w:r w:rsidR="00516C9A" w:rsidRPr="006A06C2">
        <w:t xml:space="preserve">. </w:t>
      </w:r>
      <w:r w:rsidRPr="006A06C2">
        <w:t xml:space="preserve">This massive shift has been fuelled by innovations in hardware, software and technology. Companies are under increasing pressure to deliver highly available, highly responsive online services to their customers. To do this, they must ensure they are themselves leveraging on the best services and infrastructure available. </w:t>
      </w:r>
    </w:p>
    <w:p w14:paraId="47F6FC9E" w14:textId="230F6CC0" w:rsidR="00DB565D" w:rsidRPr="006A06C2" w:rsidRDefault="00DB565D" w:rsidP="00E741E7"/>
    <w:p w14:paraId="69461748" w14:textId="10F0705C" w:rsidR="00DB565D" w:rsidRPr="006A06C2" w:rsidRDefault="00DB565D" w:rsidP="00E741E7">
      <w:r w:rsidRPr="006A06C2">
        <w:t xml:space="preserve">Prior to cloud computing, companies had few options and generally relied on their own </w:t>
      </w:r>
      <w:proofErr w:type="spellStart"/>
      <w:r w:rsidRPr="006A06C2">
        <w:t>on-premise</w:t>
      </w:r>
      <w:proofErr w:type="spellEnd"/>
      <w:r w:rsidRPr="006A06C2">
        <w:t xml:space="preserve"> server infrastructure. Physical servers were expensive to procure and took a great deal of time and resources to setup. Dedicated, in-house teams were often required to maintain these servers and the underlying network infrastructures. As virtualization become more prevalent, companies could better utili</w:t>
      </w:r>
      <w:r w:rsidR="00131DA5">
        <w:t>s</w:t>
      </w:r>
      <w:r w:rsidRPr="006A06C2">
        <w:t>e existing infrastructure by running multiple virtual machines on any given hardware.</w:t>
      </w:r>
    </w:p>
    <w:p w14:paraId="40F815D9" w14:textId="315C7D6B" w:rsidR="00DB565D" w:rsidRPr="006A06C2" w:rsidRDefault="00DB565D" w:rsidP="00E741E7"/>
    <w:p w14:paraId="5299274E" w14:textId="16A30682" w:rsidR="003A2D11" w:rsidRPr="006A06C2" w:rsidRDefault="003A2D11" w:rsidP="003A2D11">
      <w:pPr>
        <w:pStyle w:val="Heading3"/>
      </w:pPr>
      <w:bookmarkStart w:id="8" w:name="_Toc6469260"/>
      <w:r w:rsidRPr="006A06C2">
        <w:t xml:space="preserve">Evolution of </w:t>
      </w:r>
      <w:r w:rsidR="00BE110E" w:rsidRPr="006A06C2">
        <w:t xml:space="preserve">Software </w:t>
      </w:r>
      <w:r w:rsidRPr="006A06C2">
        <w:t>Architecture</w:t>
      </w:r>
      <w:bookmarkEnd w:id="8"/>
    </w:p>
    <w:p w14:paraId="086B06DE" w14:textId="19DE1B68" w:rsidR="00DB565D" w:rsidRPr="006A06C2" w:rsidRDefault="00416426" w:rsidP="00E741E7">
      <w:r>
        <w:rPr>
          <w:noProof/>
          <w:lang w:eastAsia="en-GB"/>
        </w:rPr>
        <mc:AlternateContent>
          <mc:Choice Requires="wpg">
            <w:drawing>
              <wp:anchor distT="0" distB="0" distL="114300" distR="114300" simplePos="0" relativeHeight="251659264" behindDoc="0" locked="0" layoutInCell="1" allowOverlap="1" wp14:anchorId="582E4089" wp14:editId="158B2D65">
                <wp:simplePos x="0" y="0"/>
                <wp:positionH relativeFrom="column">
                  <wp:posOffset>3810000</wp:posOffset>
                </wp:positionH>
                <wp:positionV relativeFrom="paragraph">
                  <wp:posOffset>8043</wp:posOffset>
                </wp:positionV>
                <wp:extent cx="2029460" cy="3496976"/>
                <wp:effectExtent l="0" t="0" r="2540" b="0"/>
                <wp:wrapSquare wrapText="bothSides"/>
                <wp:docPr id="13" name="Group 13"/>
                <wp:cNvGraphicFramePr/>
                <a:graphic xmlns:a="http://schemas.openxmlformats.org/drawingml/2006/main">
                  <a:graphicData uri="http://schemas.microsoft.com/office/word/2010/wordprocessingGroup">
                    <wpg:wgp>
                      <wpg:cNvGrpSpPr/>
                      <wpg:grpSpPr>
                        <a:xfrm>
                          <a:off x="0" y="0"/>
                          <a:ext cx="2029460" cy="3496976"/>
                          <a:chOff x="0" y="0"/>
                          <a:chExt cx="2029460" cy="3496976"/>
                        </a:xfrm>
                      </wpg:grpSpPr>
                      <pic:pic xmlns:pic="http://schemas.openxmlformats.org/drawingml/2006/picture">
                        <pic:nvPicPr>
                          <pic:cNvPr id="1" name="Picture 1"/>
                          <pic:cNvPicPr>
                            <a:picLocks noChangeAspect="1"/>
                          </pic:cNvPicPr>
                        </pic:nvPicPr>
                        <pic:blipFill rotWithShape="1">
                          <a:blip r:embed="rId19" cstate="print">
                            <a:extLst>
                              <a:ext uri="{28A0092B-C50C-407E-A947-70E740481C1C}">
                                <a14:useLocalDpi xmlns:a14="http://schemas.microsoft.com/office/drawing/2010/main" val="0"/>
                              </a:ext>
                            </a:extLst>
                          </a:blip>
                          <a:srcRect b="8568"/>
                          <a:stretch/>
                        </pic:blipFill>
                        <pic:spPr bwMode="auto">
                          <a:xfrm>
                            <a:off x="0" y="0"/>
                            <a:ext cx="2029460" cy="2976880"/>
                          </a:xfrm>
                          <a:prstGeom prst="rect">
                            <a:avLst/>
                          </a:prstGeom>
                          <a:noFill/>
                          <a:ln>
                            <a:noFill/>
                          </a:ln>
                          <a:extLst>
                            <a:ext uri="{53640926-AAD7-44D8-BBD7-CCE9431645EC}">
                              <a14:shadowObscured xmlns:a14="http://schemas.microsoft.com/office/drawing/2010/main"/>
                            </a:ext>
                          </a:extLst>
                        </pic:spPr>
                      </pic:pic>
                      <wps:wsp>
                        <wps:cNvPr id="2" name="Text Box 2"/>
                        <wps:cNvSpPr txBox="1"/>
                        <wps:spPr>
                          <a:xfrm>
                            <a:off x="270933" y="3107086"/>
                            <a:ext cx="1564640" cy="38989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txbx>
                          <w:txbxContent>
                            <w:p w14:paraId="074ACECE" w14:textId="44EC0B32" w:rsidR="00A6396E" w:rsidRPr="00E03A33" w:rsidRDefault="00A6396E" w:rsidP="00C9283A">
                              <w:pPr>
                                <w:pStyle w:val="Caption"/>
                                <w:jc w:val="center"/>
                                <w:rPr>
                                  <w:noProof/>
                                  <w:sz w:val="20"/>
                                  <w:lang w:val="en-US"/>
                                </w:rPr>
                              </w:pPr>
                              <w:bookmarkStart w:id="9" w:name="_Ref530388496"/>
                              <w:bookmarkStart w:id="10" w:name="_Toc530380810"/>
                              <w:bookmarkStart w:id="11" w:name="_Toc6466629"/>
                              <w:bookmarkStart w:id="12" w:name="_Toc6469239"/>
                              <w:r>
                                <w:t xml:space="preserve">Figure </w:t>
                              </w:r>
                              <w:r>
                                <w:rPr>
                                  <w:noProof/>
                                </w:rPr>
                                <w:fldChar w:fldCharType="begin"/>
                              </w:r>
                              <w:r>
                                <w:rPr>
                                  <w:noProof/>
                                </w:rPr>
                                <w:instrText xml:space="preserve"> SEQ Figure \* ARABIC </w:instrText>
                              </w:r>
                              <w:r>
                                <w:rPr>
                                  <w:noProof/>
                                </w:rPr>
                                <w:fldChar w:fldCharType="separate"/>
                              </w:r>
                              <w:r w:rsidR="00CE2EF1">
                                <w:rPr>
                                  <w:noProof/>
                                </w:rPr>
                                <w:t>1</w:t>
                              </w:r>
                              <w:r>
                                <w:rPr>
                                  <w:noProof/>
                                </w:rPr>
                                <w:fldChar w:fldCharType="end"/>
                              </w:r>
                              <w:bookmarkEnd w:id="9"/>
                              <w:r>
                                <w:t xml:space="preserve"> Monolithic Architecture (</w:t>
                              </w:r>
                              <w:proofErr w:type="spellStart"/>
                              <w:r>
                                <w:t>Bhagwati</w:t>
                              </w:r>
                              <w:proofErr w:type="spellEnd"/>
                              <w:r>
                                <w:t>, 2017)</w:t>
                              </w:r>
                              <w:bookmarkEnd w:id="10"/>
                              <w:bookmarkEnd w:id="11"/>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82E4089" id="Group 13" o:spid="_x0000_s1026" style="position:absolute;margin-left:300pt;margin-top:.65pt;width:159.8pt;height:275.35pt;z-index:251659264" coordsize="20294,349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0294;height:29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">
                  <v:imagedata r:id="rId20" o:title="" cropbottom="5615f"/>
                </v:shape>
                <v:shapetype id="_x0000_t202" coordsize="21600,21600" o:spt="202" path="m,l,21600r21600,l21600,xe">
                  <v:stroke joinstyle="miter"/>
                  <v:path gradientshapeok="t" o:connecttype="rect"/>
                </v:shapetype>
                <v:shape id="Text Box 2" o:spid="_x0000_s1028" type="#_x0000_t202" style="position:absolute;left:2709;top:31070;width:15646;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" stroked="f">
                  <v:textbox style="mso-fit-shape-to-text:t" inset="0,0,0,0">
                    <w:txbxContent>
                      <w:p w14:paraId="074ACECE" w14:textId="44EC0B32" w:rsidR="00A6396E" w:rsidRPr="00E03A33" w:rsidRDefault="00A6396E" w:rsidP="00C9283A">
                        <w:pPr>
                          <w:pStyle w:val="Caption"/>
                          <w:jc w:val="center"/>
                          <w:rPr>
                            <w:noProof/>
                            <w:sz w:val="20"/>
                            <w:lang w:val="en-US"/>
                          </w:rPr>
                        </w:pPr>
                        <w:bookmarkStart w:id="13" w:name="_Ref530388496"/>
                        <w:bookmarkStart w:id="14" w:name="_Toc530380810"/>
                        <w:bookmarkStart w:id="15" w:name="_Toc6466629"/>
                        <w:bookmarkStart w:id="16" w:name="_Toc6469239"/>
                        <w:r>
                          <w:t xml:space="preserve">Figure </w:t>
                        </w:r>
                        <w:r>
                          <w:rPr>
                            <w:noProof/>
                          </w:rPr>
                          <w:fldChar w:fldCharType="begin"/>
                        </w:r>
                        <w:r>
                          <w:rPr>
                            <w:noProof/>
                          </w:rPr>
                          <w:instrText xml:space="preserve"> SEQ Figure \* ARABIC </w:instrText>
                        </w:r>
                        <w:r>
                          <w:rPr>
                            <w:noProof/>
                          </w:rPr>
                          <w:fldChar w:fldCharType="separate"/>
                        </w:r>
                        <w:r w:rsidR="00CE2EF1">
                          <w:rPr>
                            <w:noProof/>
                          </w:rPr>
                          <w:t>1</w:t>
                        </w:r>
                        <w:r>
                          <w:rPr>
                            <w:noProof/>
                          </w:rPr>
                          <w:fldChar w:fldCharType="end"/>
                        </w:r>
                        <w:bookmarkEnd w:id="13"/>
                        <w:r>
                          <w:t xml:space="preserve"> Monolithic Architecture (Bhagwati, 2017)</w:t>
                        </w:r>
                        <w:bookmarkEnd w:id="14"/>
                        <w:bookmarkEnd w:id="15"/>
                        <w:bookmarkEnd w:id="16"/>
                      </w:p>
                    </w:txbxContent>
                  </v:textbox>
                </v:shape>
                <w10:wrap type="square"/>
              </v:group>
            </w:pict>
          </mc:Fallback>
        </mc:AlternateContent>
      </w:r>
      <w:r w:rsidR="00DB565D" w:rsidRPr="006A06C2">
        <w:t xml:space="preserve">Monolithic application architecture is a very common way to develop web applications. Software is written in classes and </w:t>
      </w:r>
      <w:r w:rsidR="0035489D">
        <w:t xml:space="preserve">/ </w:t>
      </w:r>
      <w:r w:rsidR="00DB565D" w:rsidRPr="006A06C2">
        <w:t>or modules, all of which integrate together in a single codebase to produce the working application</w:t>
      </w:r>
      <w:r w:rsidR="00EA33C6" w:rsidRPr="006A06C2">
        <w:t xml:space="preserve"> </w:t>
      </w:r>
      <w:r w:rsidR="00EA33C6" w:rsidRPr="006A06C2">
        <w:fldChar w:fldCharType="begin" w:fldLock="1"/>
      </w:r>
      <w:r w:rsidR="00516C9A" w:rsidRPr="006A06C2">
        <w:instrText>ADDIN CSL_CITATION {"citationItems":[{"id":"ITEM-1","itemData":{"DOI":"10.1109/APSEC.2017.53","ISBN":"978-1-5386-3681-7","author":[{"dropping-particle":"","family":"Chen","given":"Rui","non-dropping-particle":"","parse-names":false,"suffix":""},{"dropping-particle":"","family":"Li","given":"Shanshan","non-dropping-particle":"","parse-names":false,"suffix":""},{"dropping-particle":"","family":"Li","given":"Zheng","non-dropping-particle":"","parse-names":false,"suffix":""}],"container-title":"2017 24th Asia-Pacific Software Engineering Conference (APSEC)","id":"ITEM-1","issued":{"date-parts":[["2017","12"]]},"page":"466-475","publisher":"IEEE","title":"From Monolith to Microservices: A Dataflow-Driven Approach","type":"paper-conference"},"uris":["http://www.mendeley.com/documents/?uuid=a5b5d317-c11e-3fc1-afcc-3a3b1e4a6510"]}],"mendeley":{"formattedCitation":"(Chen, Li and Li, 2017)","plainTextFormattedCitation":"(Chen, Li and Li, 2017)","previouslyFormattedCitation":"(Chen, Li and Li, 2017)"},"properties":{"noteIndex":0},"schema":"https://github.com/citation-style-language/schema/raw/master/csl-citation.json"}</w:instrText>
      </w:r>
      <w:r w:rsidR="00EA33C6" w:rsidRPr="006A06C2">
        <w:fldChar w:fldCharType="separate"/>
      </w:r>
      <w:r w:rsidR="00EA33C6" w:rsidRPr="006A06C2">
        <w:rPr>
          <w:noProof/>
        </w:rPr>
        <w:t>(Chen, Li and Li, 2017)</w:t>
      </w:r>
      <w:r w:rsidR="00EA33C6" w:rsidRPr="006A06C2">
        <w:fldChar w:fldCharType="end"/>
      </w:r>
      <w:r w:rsidR="004366B4" w:rsidRPr="006A06C2">
        <w:t>.</w:t>
      </w:r>
      <w:r w:rsidR="003D157F" w:rsidRPr="006A06C2">
        <w:t xml:space="preserve"> </w:t>
      </w:r>
      <w:r w:rsidR="00DB565D" w:rsidRPr="006A06C2">
        <w:t>When using the monolith pattern, all layers of the application - the user-interface, the business logic and the data access layer - will exist on the same environment as shown on</w:t>
      </w:r>
      <w:r w:rsidR="00F36748">
        <w:t xml:space="preserve"> </w:t>
      </w:r>
      <w:r w:rsidR="00F36748">
        <w:fldChar w:fldCharType="begin"/>
      </w:r>
      <w:r w:rsidR="00F36748">
        <w:instrText xml:space="preserve"> REF _Ref530388496 \h </w:instrText>
      </w:r>
      <w:r w:rsidR="00F36748">
        <w:fldChar w:fldCharType="separate"/>
      </w:r>
      <w:r w:rsidR="00CE2EF1">
        <w:t xml:space="preserve">Figure </w:t>
      </w:r>
      <w:r w:rsidR="00CE2EF1">
        <w:rPr>
          <w:noProof/>
        </w:rPr>
        <w:t>1</w:t>
      </w:r>
      <w:r w:rsidR="00F36748">
        <w:fldChar w:fldCharType="end"/>
      </w:r>
      <w:r w:rsidR="00DB565D" w:rsidRPr="006A06C2">
        <w:t>.  Monolithic applications work well and are a good fit for many use cases. However, as applications begin to grow with each release and iteration – the monolithic codebase will also grow and begin to experience problems. As the code increases in complexity, it can become tightly coupled which, in turn, greatly increases the time it takes to test and deploy new features. In addition, large monoliths become gradually harder to scale as the entire monolith must be scaled - horizontal scaling involves additional resource costs as well as adding complexity to the infrastructure with load balancers and redundancy.</w:t>
      </w:r>
    </w:p>
    <w:p w14:paraId="0CF32EBF" w14:textId="3B4D26DB" w:rsidR="00DB565D" w:rsidRPr="006A06C2" w:rsidRDefault="00DB565D" w:rsidP="00E741E7"/>
    <w:p w14:paraId="6854FC6C" w14:textId="04621B4D" w:rsidR="00DB565D" w:rsidRPr="006A06C2" w:rsidRDefault="00DB565D" w:rsidP="00E741E7">
      <w:r w:rsidRPr="006A06C2">
        <w:t xml:space="preserve">The </w:t>
      </w:r>
      <w:proofErr w:type="spellStart"/>
      <w:r w:rsidRPr="006A06C2">
        <w:t>microservice</w:t>
      </w:r>
      <w:proofErr w:type="spellEnd"/>
      <w:r w:rsidRPr="006A06C2">
        <w:t xml:space="preserve"> architecture is considered by many to be the perfect solution to address the restrictions of the monolithic architecture and has been adopted by many large companies like Amazon and Netflix</w:t>
      </w:r>
      <w:r w:rsidR="00A55863" w:rsidRPr="006A06C2">
        <w:t xml:space="preserve"> </w:t>
      </w:r>
      <w:r w:rsidR="00A55863" w:rsidRPr="006A06C2">
        <w:fldChar w:fldCharType="begin" w:fldLock="1"/>
      </w:r>
      <w:r w:rsidR="00EA33C6" w:rsidRPr="006A06C2">
        <w:instrText>ADDIN CSL_CITATION {"citationItems":[{"id":"ITEM-1","itemData":{"DOI":"10.1109/APSECW.2017.18","ISBN":"978-1-5386-2649-8","author":[{"dropping-particle":"","family":"Waseem","given":"Muhammad","non-dropping-particle":"","parse-names":false,"suffix":""},{"dropping-particle":"","family":"Liang","given":"Peng","non-dropping-particle":"","parse-names":false,"suffix":""}],"container-title":"2017 24th Asia-Pacific Software Engineering Conference Workshops (APSECW)","id":"ITEM-1","issued":{"date-parts":[["2017","12"]]},"page":"13-14","publisher":"IEEE","title":"Microservices Architecture in DevOps","type":"paper-conference"},"uris":["http://www.mendeley.com/documents/?uuid=4bc90332-f5b8-3e74-b526-3f4bef30fddf"]}],"mendeley":{"formattedCitation":"(Waseem and Liang, 2017)","plainTextFormattedCitation":"(Waseem and Liang, 2017)","previouslyFormattedCitation":"(Waseem and Liang, 2017)"},"properties":{"noteIndex":0},"schema":"https://github.com/citation-style-language/schema/raw/master/csl-citation.json"}</w:instrText>
      </w:r>
      <w:r w:rsidR="00A55863" w:rsidRPr="006A06C2">
        <w:fldChar w:fldCharType="separate"/>
      </w:r>
      <w:r w:rsidR="00A55863" w:rsidRPr="006A06C2">
        <w:rPr>
          <w:noProof/>
        </w:rPr>
        <w:t>(Waseem and Liang, 2017)</w:t>
      </w:r>
      <w:r w:rsidR="00A55863" w:rsidRPr="006A06C2">
        <w:fldChar w:fldCharType="end"/>
      </w:r>
      <w:r w:rsidRPr="006A06C2">
        <w:t xml:space="preserve">. </w:t>
      </w:r>
      <w:r w:rsidR="00416426">
        <w:rPr>
          <w:noProof/>
          <w:lang w:eastAsia="en-GB"/>
        </w:rPr>
        <mc:AlternateContent>
          <mc:Choice Requires="wpg">
            <w:drawing>
              <wp:anchor distT="0" distB="0" distL="114300" distR="114300" simplePos="0" relativeHeight="251662336" behindDoc="0" locked="0" layoutInCell="1" allowOverlap="1" wp14:anchorId="67E98B57" wp14:editId="3ADD3EAD">
                <wp:simplePos x="0" y="0"/>
                <wp:positionH relativeFrom="column">
                  <wp:posOffset>3327400</wp:posOffset>
                </wp:positionH>
                <wp:positionV relativeFrom="paragraph">
                  <wp:posOffset>0</wp:posOffset>
                </wp:positionV>
                <wp:extent cx="2271395" cy="2184503"/>
                <wp:effectExtent l="0" t="0" r="1905" b="0"/>
                <wp:wrapSquare wrapText="bothSides"/>
                <wp:docPr id="7" name="Group 7"/>
                <wp:cNvGraphicFramePr/>
                <a:graphic xmlns:a="http://schemas.openxmlformats.org/drawingml/2006/main">
                  <a:graphicData uri="http://schemas.microsoft.com/office/word/2010/wordprocessingGroup">
                    <wpg:wgp>
                      <wpg:cNvGrpSpPr/>
                      <wpg:grpSpPr>
                        <a:xfrm>
                          <a:off x="0" y="0"/>
                          <a:ext cx="2271395" cy="2184503"/>
                          <a:chOff x="0" y="0"/>
                          <a:chExt cx="2271395" cy="2184503"/>
                        </a:xfrm>
                      </wpg:grpSpPr>
                      <pic:pic xmlns:pic="http://schemas.openxmlformats.org/drawingml/2006/picture">
                        <pic:nvPicPr>
                          <pic:cNvPr id="3" name="Picture 2"/>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71395" cy="1713230"/>
                          </a:xfrm>
                          <a:prstGeom prst="rect">
                            <a:avLst/>
                          </a:prstGeom>
                          <a:noFill/>
                          <a:ln>
                            <a:noFill/>
                          </a:ln>
                        </pic:spPr>
                      </pic:pic>
                      <wps:wsp>
                        <wps:cNvPr id="4" name="Text Box 4"/>
                        <wps:cNvSpPr txBox="1"/>
                        <wps:spPr>
                          <a:xfrm>
                            <a:off x="67733" y="1794613"/>
                            <a:ext cx="2195830" cy="389890"/>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txbx>
                          <w:txbxContent>
                            <w:p w14:paraId="1375B639" w14:textId="2CFA41FA" w:rsidR="00A6396E" w:rsidRPr="00010D86" w:rsidRDefault="00A6396E" w:rsidP="00C9283A">
                              <w:pPr>
                                <w:pStyle w:val="Caption"/>
                                <w:jc w:val="center"/>
                                <w:rPr>
                                  <w:noProof/>
                                  <w:sz w:val="20"/>
                                  <w:lang w:val="en-US"/>
                                </w:rPr>
                              </w:pPr>
                              <w:bookmarkStart w:id="13" w:name="_Ref530380544"/>
                              <w:bookmarkStart w:id="14" w:name="_Toc530380811"/>
                              <w:bookmarkStart w:id="15" w:name="_Toc6466628"/>
                              <w:bookmarkStart w:id="16" w:name="_Toc6469240"/>
                              <w:r>
                                <w:t xml:space="preserve">Figure </w:t>
                              </w:r>
                              <w:r>
                                <w:rPr>
                                  <w:noProof/>
                                </w:rPr>
                                <w:fldChar w:fldCharType="begin"/>
                              </w:r>
                              <w:r>
                                <w:rPr>
                                  <w:noProof/>
                                </w:rPr>
                                <w:instrText xml:space="preserve"> SEQ Figure \* ARABIC </w:instrText>
                              </w:r>
                              <w:r>
                                <w:rPr>
                                  <w:noProof/>
                                </w:rPr>
                                <w:fldChar w:fldCharType="separate"/>
                              </w:r>
                              <w:proofErr w:type="gramStart"/>
                              <w:r w:rsidR="00CE2EF1">
                                <w:rPr>
                                  <w:noProof/>
                                </w:rPr>
                                <w:t>2</w:t>
                              </w:r>
                              <w:r>
                                <w:rPr>
                                  <w:noProof/>
                                </w:rPr>
                                <w:fldChar w:fldCharType="end"/>
                              </w:r>
                              <w:bookmarkEnd w:id="13"/>
                              <w:r>
                                <w:t xml:space="preserve"> </w:t>
                              </w:r>
                              <w:proofErr w:type="spellStart"/>
                              <w:r>
                                <w:t>Microservice</w:t>
                              </w:r>
                              <w:proofErr w:type="spellEnd"/>
                              <w:r>
                                <w:t xml:space="preserve"> Architecture (</w:t>
                              </w:r>
                              <w:proofErr w:type="spellStart"/>
                              <w:r>
                                <w:t>Bhagwati</w:t>
                              </w:r>
                              <w:proofErr w:type="spellEnd"/>
                              <w:r>
                                <w:t>, 2017)</w:t>
                              </w:r>
                              <w:bookmarkEnd w:id="14"/>
                              <w:bookmarkEnd w:id="15"/>
                              <w:bookmarkEnd w:id="16"/>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7E98B57" id="Group 7" o:spid="_x0000_s1029" style="position:absolute;margin-left:262pt;margin-top:0;width:178.85pt;height:172pt;z-index:251662336" coordsize="22713,218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">
                <v:shape id="Picture 2" o:spid="_x0000_s1030" type="#_x0000_t75" style="position:absolute;width:22713;height:17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">
                  <v:imagedata r:id="rId22" o:title=""/>
                </v:shape>
                <v:shape id="Text Box 4" o:spid="_x0000_s1031" type="#_x0000_t202" style="position:absolute;left:677;top:17946;width:21958;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" stroked="f">
                  <v:textbox style="mso-fit-shape-to-text:t" inset="0,0,0,0">
                    <w:txbxContent>
                      <w:p w14:paraId="1375B639" w14:textId="2CFA41FA" w:rsidR="00A6396E" w:rsidRPr="00010D86" w:rsidRDefault="00A6396E" w:rsidP="00C9283A">
                        <w:pPr>
                          <w:pStyle w:val="Caption"/>
                          <w:jc w:val="center"/>
                          <w:rPr>
                            <w:noProof/>
                            <w:sz w:val="20"/>
                            <w:lang w:val="en-US"/>
                          </w:rPr>
                        </w:pPr>
                        <w:bookmarkStart w:id="21" w:name="_Ref530380544"/>
                        <w:bookmarkStart w:id="22" w:name="_Toc530380811"/>
                        <w:bookmarkStart w:id="23" w:name="_Toc6466628"/>
                        <w:bookmarkStart w:id="24" w:name="_Toc6469240"/>
                        <w:r>
                          <w:t xml:space="preserve">Figure </w:t>
                        </w:r>
                        <w:r>
                          <w:rPr>
                            <w:noProof/>
                          </w:rPr>
                          <w:fldChar w:fldCharType="begin"/>
                        </w:r>
                        <w:r>
                          <w:rPr>
                            <w:noProof/>
                          </w:rPr>
                          <w:instrText xml:space="preserve"> SEQ Figure \* ARABIC </w:instrText>
                        </w:r>
                        <w:r>
                          <w:rPr>
                            <w:noProof/>
                          </w:rPr>
                          <w:fldChar w:fldCharType="separate"/>
                        </w:r>
                        <w:r w:rsidR="00CE2EF1">
                          <w:rPr>
                            <w:noProof/>
                          </w:rPr>
                          <w:t>2</w:t>
                        </w:r>
                        <w:r>
                          <w:rPr>
                            <w:noProof/>
                          </w:rPr>
                          <w:fldChar w:fldCharType="end"/>
                        </w:r>
                        <w:bookmarkEnd w:id="21"/>
                        <w:r>
                          <w:t xml:space="preserve"> Microservice Architecture (Bhagwati, 2017)</w:t>
                        </w:r>
                        <w:bookmarkEnd w:id="22"/>
                        <w:bookmarkEnd w:id="23"/>
                        <w:bookmarkEnd w:id="24"/>
                      </w:p>
                    </w:txbxContent>
                  </v:textbox>
                </v:shape>
                <w10:wrap type="square"/>
              </v:group>
            </w:pict>
          </mc:Fallback>
        </mc:AlternateContent>
      </w:r>
      <w:proofErr w:type="spellStart"/>
      <w:r w:rsidRPr="006A06C2">
        <w:t>Microservices</w:t>
      </w:r>
      <w:proofErr w:type="spellEnd"/>
      <w:r w:rsidRPr="006A06C2">
        <w:t xml:space="preserve"> involves taking an oversized monolithic code base and decomposing the application down into smaller, self-sufficient applications as shown in </w:t>
      </w:r>
      <w:r w:rsidR="00675BEE">
        <w:fldChar w:fldCharType="begin"/>
      </w:r>
      <w:r w:rsidR="00675BEE">
        <w:instrText xml:space="preserve"> REF _Ref530380544 \h </w:instrText>
      </w:r>
      <w:r w:rsidR="00675BEE">
        <w:fldChar w:fldCharType="separate"/>
      </w:r>
      <w:r w:rsidR="00CE2EF1">
        <w:t xml:space="preserve">Figure </w:t>
      </w:r>
      <w:r w:rsidR="00CE2EF1">
        <w:rPr>
          <w:noProof/>
        </w:rPr>
        <w:t>2</w:t>
      </w:r>
      <w:r w:rsidR="00675BEE">
        <w:fldChar w:fldCharType="end"/>
      </w:r>
      <w:r w:rsidRPr="006A06C2">
        <w:t xml:space="preserve">.  Each </w:t>
      </w:r>
      <w:proofErr w:type="spellStart"/>
      <w:r w:rsidRPr="006A06C2">
        <w:t>microservice</w:t>
      </w:r>
      <w:proofErr w:type="spellEnd"/>
      <w:r w:rsidRPr="006A06C2">
        <w:t xml:space="preserve"> should have a sole responsibility and should be independently deployable</w:t>
      </w:r>
      <w:r w:rsidR="00403800" w:rsidRPr="006A06C2">
        <w:t xml:space="preserve"> </w:t>
      </w:r>
      <w:r w:rsidR="00403800" w:rsidRPr="006A06C2">
        <w:fldChar w:fldCharType="begin" w:fldLock="1"/>
      </w:r>
      <w:r w:rsidR="00A55863" w:rsidRPr="006A06C2">
        <w:instrText>ADDIN CSL_CITATION {"citationItems":[{"id":"ITEM-1","itemData":{"ISBN":"1491950331","abstract":"First edition. Includes index. Annotation Over the past 10 years, distributed systems have become more fine-grained. From the large multi-million line long monolithic applications, we are now seeing the benefits of smaller self-contained services. Rather than heavy-weight, hard to change Service Oriented Architectures, we are now seeing systems consisting of collaborating microservices. Easier to change, deploy, and if required retire, organizations which are in the right position to take advantage of them are yielding significant benefits. This book takes an holistic view of the things you need to be cognizant of in order to pull this off. It covers just enough understanding of technology, architecture, operations and organization to show you how to move towards finer-grained systems.","author":[{"dropping-particle":"","family":"Newman","given":"Samuel","non-dropping-particle":"","parse-names":false,"suffix":""}],"id":"ITEM-1","issued":{"date-parts":[["2016"]]},"number-of-pages":"248","publisher":"O'Reilly Media","title":"Building microservices","type":"book"},"uris":["http://www.mendeley.com/documents/?uuid=3b5ff5f4-10ad-3c18-8a0d-a82d02c54429"]}],"mendeley":{"formattedCitation":"(Newman, 2016)","plainTextFormattedCitation":"(Newman, 2016)","previouslyFormattedCitation":"(Newman, 2016)"},"properties":{"noteIndex":0},"schema":"https://github.com/citation-style-language/schema/raw/master/csl-citation.json"}</w:instrText>
      </w:r>
      <w:r w:rsidR="00403800" w:rsidRPr="006A06C2">
        <w:fldChar w:fldCharType="separate"/>
      </w:r>
      <w:r w:rsidR="00403800" w:rsidRPr="006A06C2">
        <w:rPr>
          <w:noProof/>
        </w:rPr>
        <w:t>(Newman, 2016)</w:t>
      </w:r>
      <w:r w:rsidR="00403800" w:rsidRPr="006A06C2">
        <w:fldChar w:fldCharType="end"/>
      </w:r>
      <w:r w:rsidR="00403800" w:rsidRPr="006A06C2">
        <w:t xml:space="preserve">. </w:t>
      </w:r>
      <w:r w:rsidRPr="006A06C2">
        <w:t>Extracting code into smaller, more manageable codebases means that the infrastructure becomes more flexible and greatly reduces coupling. Services communicate with each other via API calls thus eliminating any direct code dependencies between services. Furthermore, services are not restricted to any one given language or platform, giving developers and architects the freedom to choose the best programming language or environment for the task at hand. Working on and deploying a single, smaller codebase has many benefits – iterations can be fast, with many teams working in two to four-week sprints – however it also means that each service is individually scalable. If there were to be a traffic spike for a particular service</w:t>
      </w:r>
      <w:r w:rsidR="00131DA5">
        <w:t xml:space="preserve">, </w:t>
      </w:r>
      <w:r w:rsidRPr="006A06C2">
        <w:t>this alone could be scaled as opposed to scaling the entire application infrastructure.</w:t>
      </w:r>
    </w:p>
    <w:p w14:paraId="1F64AD6D" w14:textId="3C44E630" w:rsidR="00DB565D" w:rsidRPr="006A06C2" w:rsidRDefault="00DB565D" w:rsidP="00E741E7"/>
    <w:p w14:paraId="3A3F899E" w14:textId="23A52117" w:rsidR="003A2D11" w:rsidRPr="006A06C2" w:rsidRDefault="003A2D11" w:rsidP="003A2D11">
      <w:pPr>
        <w:pStyle w:val="Heading3"/>
      </w:pPr>
      <w:bookmarkStart w:id="17" w:name="_Toc6469261"/>
      <w:r w:rsidRPr="006A06C2">
        <w:t>Cloud Technologies and Models</w:t>
      </w:r>
      <w:bookmarkEnd w:id="17"/>
    </w:p>
    <w:p w14:paraId="745E018A" w14:textId="77777777" w:rsidR="00DB565D" w:rsidRPr="006A06C2" w:rsidRDefault="00DB565D" w:rsidP="00E741E7">
      <w:r w:rsidRPr="006A06C2">
        <w:t>This evolution in application architecture has been facilitated by the advancement in cloud computing technologies, as well as the new service and cost models cloud providers are now offering. Infrastructure as a Service (</w:t>
      </w:r>
      <w:proofErr w:type="spellStart"/>
      <w:r w:rsidRPr="006A06C2">
        <w:t>Iaas</w:t>
      </w:r>
      <w:proofErr w:type="spellEnd"/>
      <w:r w:rsidRPr="006A06C2">
        <w:t>) and Platform as a Service (</w:t>
      </w:r>
      <w:proofErr w:type="spellStart"/>
      <w:r w:rsidRPr="006A06C2">
        <w:t>Paas</w:t>
      </w:r>
      <w:proofErr w:type="spellEnd"/>
      <w:r w:rsidRPr="006A06C2">
        <w:t>) being two of the most popular.</w:t>
      </w:r>
    </w:p>
    <w:p w14:paraId="556E0E42" w14:textId="77777777" w:rsidR="00DB565D" w:rsidRPr="006A06C2" w:rsidRDefault="00DB565D" w:rsidP="00E741E7"/>
    <w:p w14:paraId="7A25CF04" w14:textId="7FD41ABB" w:rsidR="00DB565D" w:rsidRPr="006A06C2" w:rsidRDefault="00DB565D" w:rsidP="00E741E7">
      <w:r w:rsidRPr="006A06C2">
        <w:t>IaaS offers users complete control over much of the infrastructure provided by the cloud provider. In this model, users are responsible for managing the operating systems, any middleware and their applications and runtime environment. Suited to larger businesses and those who require complete autonomy over their infrastructure – IaaS allows users to choose their operating systems, server environments as well as any library or dependency choices. Scaling is relatively easy but does involve the further provision of additional servers which will in turn increase costs.</w:t>
      </w:r>
    </w:p>
    <w:p w14:paraId="1783D2E1" w14:textId="77777777" w:rsidR="00DB565D" w:rsidRPr="006A06C2" w:rsidRDefault="00DB565D" w:rsidP="00E741E7"/>
    <w:p w14:paraId="373DB01F" w14:textId="77777777" w:rsidR="00DB565D" w:rsidRPr="006A06C2" w:rsidRDefault="00DB565D" w:rsidP="00E741E7">
      <w:r w:rsidRPr="006A06C2">
        <w:t>PaaS, in contrast, is more limited. With PaaS, cloud companies generally provide a base environment from which to provision, configure and deploy their applications. This is the perfect solution for users who do not wish to have the overhead of dealing with servers at the operating system level – they merely want to provision some resources and deploy the application. Conversely, it may not be the best solution for users who don’t wish to be locked down to a specific environment, language or provider.</w:t>
      </w:r>
    </w:p>
    <w:p w14:paraId="549A5972" w14:textId="77777777" w:rsidR="00DB565D" w:rsidRPr="006A06C2" w:rsidRDefault="00DB565D" w:rsidP="00E741E7"/>
    <w:p w14:paraId="42710022" w14:textId="6BC57ACE" w:rsidR="000F5096" w:rsidRPr="006A06C2" w:rsidRDefault="00DB565D" w:rsidP="00EA6BC6">
      <w:proofErr w:type="spellStart"/>
      <w:r w:rsidRPr="006A06C2">
        <w:t>Serverless</w:t>
      </w:r>
      <w:proofErr w:type="spellEnd"/>
      <w:r w:rsidRPr="006A06C2">
        <w:t xml:space="preserve"> architecture </w:t>
      </w:r>
      <w:r w:rsidR="00EA6BC6" w:rsidRPr="006A06C2">
        <w:t xml:space="preserve">is </w:t>
      </w:r>
      <w:r w:rsidRPr="006A06C2">
        <w:t xml:space="preserve">one of the most recent innovations in cloud computing and is being offered </w:t>
      </w:r>
      <w:r w:rsidR="004E2A98">
        <w:t xml:space="preserve">by </w:t>
      </w:r>
      <w:r w:rsidR="00F802F7" w:rsidRPr="006A06C2">
        <w:t xml:space="preserve">all </w:t>
      </w:r>
      <w:r w:rsidRPr="006A06C2">
        <w:t xml:space="preserve">of the top cloud providers – the most popular being Amazon Lambda. </w:t>
      </w:r>
      <w:proofErr w:type="spellStart"/>
      <w:r w:rsidRPr="006A06C2">
        <w:t>Serverless</w:t>
      </w:r>
      <w:proofErr w:type="spellEnd"/>
      <w:r w:rsidRPr="006A06C2">
        <w:t xml:space="preserve"> computing is somewhat of a misnomer</w:t>
      </w:r>
      <w:r w:rsidR="00131DA5">
        <w:t>,</w:t>
      </w:r>
      <w:r w:rsidRPr="006A06C2">
        <w:t xml:space="preserve"> in that there are servers involved in this architecture, but their existence and details are removed from the user experience </w:t>
      </w:r>
      <w:r w:rsidR="00A474E8" w:rsidRPr="006A06C2">
        <w:fldChar w:fldCharType="begin" w:fldLock="1"/>
      </w:r>
      <w:r w:rsidR="00772548" w:rsidRPr="006A06C2">
        <w:instrText>ADDIN CSL_CITATION {"citationItems":[{"id":"ITEM-1","itemData":{"DOI":"10.1109/MCC.2017.32","ISSN":"2325-6095","author":[{"dropping-particle":"","family":"Eivy","given":"Adam","non-dropping-particle":"","parse-names":false,"suffix":""}],"container-title":"IEEE Cloud Computing","id":"ITEM-1","issue":"2","issued":{"date-parts":[["2017","3"]]},"page":"6-12","title":"Be Wary of the Economics of \"Serverless\" Cloud Computing","type":"article-journal","volume":"4"},"uris":["http://www.mendeley.com/documents/?uuid=c3aa1782-169a-3dd2-a93b-a86230ef1844"]}],"mendeley":{"formattedCitation":"(Eivy, 2017)","plainTextFormattedCitation":"(Eivy, 2017)","previouslyFormattedCitation":"(Eivy, 2017)"},"properties":{"noteIndex":0},"schema":"https://github.com/citation-style-language/schema/raw/master/csl-citation.json"}</w:instrText>
      </w:r>
      <w:r w:rsidR="00A474E8" w:rsidRPr="006A06C2">
        <w:fldChar w:fldCharType="separate"/>
      </w:r>
      <w:r w:rsidR="00A474E8" w:rsidRPr="006A06C2">
        <w:rPr>
          <w:noProof/>
        </w:rPr>
        <w:t>(Eivy, 2017)</w:t>
      </w:r>
      <w:r w:rsidR="00A474E8" w:rsidRPr="006A06C2">
        <w:fldChar w:fldCharType="end"/>
      </w:r>
      <w:r w:rsidR="00A474E8" w:rsidRPr="006A06C2">
        <w:t xml:space="preserve">. </w:t>
      </w:r>
      <w:r w:rsidRPr="006A06C2">
        <w:t xml:space="preserve">One of the main focuses of </w:t>
      </w:r>
      <w:proofErr w:type="spellStart"/>
      <w:r w:rsidRPr="006A06C2">
        <w:t>serverless</w:t>
      </w:r>
      <w:proofErr w:type="spellEnd"/>
      <w:r w:rsidRPr="006A06C2">
        <w:t xml:space="preserve"> computing is to abstract this layer from software developers, with the aim of allowing them to concentrate more on code and concern themselves less with the provision of servers and deployment </w:t>
      </w:r>
      <w:r w:rsidR="005011DB" w:rsidRPr="006A06C2">
        <w:fldChar w:fldCharType="begin" w:fldLock="1"/>
      </w:r>
      <w:r w:rsidR="00A474E8" w:rsidRPr="006A06C2">
        <w:instrText>ADDIN CSL_CITATION {"citationItems":[{"id":"ITEM-1","itemData":{"DOI":"10.1109/CloudCom.2017.15","ISBN":"978-1-5386-0692-6","author":[{"dropping-particle":"","family":"Lynn","given":"Theo","non-dropping-particle":"","parse-names":false,"suffix":""},{"dropping-particle":"","family":"Rosati","given":"Pierangelo","non-dropping-particle":"","parse-names":false,"suffix":""},{"dropping-particle":"","family":"Lejeune","given":"Arnaud","non-dropping-particle":"","parse-names":false,"suffix":""},{"dropping-particle":"","family":"Emeakaroha","given":"Vincent","non-dropping-particle":"","parse-names":false,"suffix":""}],"container-title":"2017 IEEE International Conference on Cloud Computing Technology and Science (CloudCom)","id":"ITEM-1","issued":{"date-parts":[["2017","12"]]},"page":"162-169","publisher":"IEEE","title":"A Preliminary Review of Enterprise Serverless Cloud Computing (Function-as-a-Service) Platforms","type":"paper-conference"},"uris":["http://www.mendeley.com/documents/?uuid=0363d48d-ba0e-3dd0-9b78-7b7082c0e582"]}],"mendeley":{"formattedCitation":"(Lynn &lt;i&gt;et al.&lt;/i&gt;, 2017)","plainTextFormattedCitation":"(Lynn et al., 2017)","previouslyFormattedCitation":"(Lynn &lt;i&gt;et al.&lt;/i&gt;, 2017)"},"properties":{"noteIndex":0},"schema":"https://github.com/citation-style-language/schema/raw/master/csl-citation.json"}</w:instrText>
      </w:r>
      <w:r w:rsidR="005011DB" w:rsidRPr="006A06C2">
        <w:fldChar w:fldCharType="separate"/>
      </w:r>
      <w:r w:rsidR="005011DB" w:rsidRPr="006A06C2">
        <w:rPr>
          <w:noProof/>
        </w:rPr>
        <w:t xml:space="preserve">(Lynn </w:t>
      </w:r>
      <w:r w:rsidR="005011DB" w:rsidRPr="006A06C2">
        <w:rPr>
          <w:i/>
          <w:noProof/>
        </w:rPr>
        <w:t>et al.</w:t>
      </w:r>
      <w:r w:rsidR="005011DB" w:rsidRPr="006A06C2">
        <w:rPr>
          <w:noProof/>
        </w:rPr>
        <w:t>, 2017)</w:t>
      </w:r>
      <w:r w:rsidR="005011DB" w:rsidRPr="006A06C2">
        <w:fldChar w:fldCharType="end"/>
      </w:r>
      <w:r w:rsidR="005011DB" w:rsidRPr="006A06C2">
        <w:t xml:space="preserve">. </w:t>
      </w:r>
      <w:r w:rsidRPr="006A06C2">
        <w:t>Now commonly referred to as Functions as a Service (</w:t>
      </w:r>
      <w:proofErr w:type="spellStart"/>
      <w:r w:rsidRPr="006A06C2">
        <w:t>FaaS</w:t>
      </w:r>
      <w:proofErr w:type="spellEnd"/>
      <w:r w:rsidRPr="006A06C2">
        <w:t xml:space="preserve">), </w:t>
      </w:r>
      <w:proofErr w:type="spellStart"/>
      <w:r w:rsidRPr="006A06C2">
        <w:t>serverless</w:t>
      </w:r>
      <w:proofErr w:type="spellEnd"/>
      <w:r w:rsidRPr="006A06C2">
        <w:t xml:space="preserve"> computing aims to take the concept of </w:t>
      </w:r>
      <w:proofErr w:type="spellStart"/>
      <w:r w:rsidRPr="006A06C2">
        <w:t>microservice</w:t>
      </w:r>
      <w:proofErr w:type="spellEnd"/>
      <w:r w:rsidRPr="006A06C2">
        <w:t xml:space="preserve"> even further by decomposing logic into single, self-contained event-driven function calls</w:t>
      </w:r>
      <w:r w:rsidR="007C23EF" w:rsidRPr="006A06C2">
        <w:t xml:space="preserve"> </w:t>
      </w:r>
      <w:r w:rsidR="007C23EF" w:rsidRPr="006A06C2">
        <w:fldChar w:fldCharType="begin" w:fldLock="1"/>
      </w:r>
      <w:r w:rsidR="005011DB" w:rsidRPr="006A06C2">
        <w:instrText>ADDIN CSL_CITATION {"citationItems":[{"id":"ITEM-1","itemData":{"DOI":"10.1109/ICDCS.2017.305","ISBN":"978-1-5386-1792-2","author":[{"dropping-particle":"","family":"Castro","given":"Paul","non-dropping-particle":"","parse-names":false,"suffix":""},{"dropping-particle":"","family":"Ishakian","given":"Vatche","non-dropping-particle":"","parse-names":false,"suffix":""},{"dropping-particle":"","family":"Muthusamy","given":"Vinod","non-dropping-particle":"","parse-names":false,"suffix":""},{"dropping-particle":"","family":"Slominski","given":"Aleksander","non-dropping-particle":"","parse-names":false,"suffix":""}],"container-title":"2017 IEEE 37th International Conference on Distributed Computing Systems (ICDCS)","id":"ITEM-1","issued":{"date-parts":[["2017","6"]]},"page":"2658-2659","publisher":"IEEE","title":"Serverless Programming (Function as a Service)","type":"paper-conference"},"uris":["http://www.mendeley.com/documents/?uuid=8cfa47ea-cf16-35a6-ac50-c740d0408f27"]}],"mendeley":{"formattedCitation":"(Castro &lt;i&gt;et al.&lt;/i&gt;, 2017)","plainTextFormattedCitation":"(Castro et al., 2017)","previouslyFormattedCitation":"(Castro &lt;i&gt;et al.&lt;/i&gt;, 2017)"},"properties":{"noteIndex":0},"schema":"https://github.com/citation-style-language/schema/raw/master/csl-citation.json"}</w:instrText>
      </w:r>
      <w:r w:rsidR="007C23EF" w:rsidRPr="006A06C2">
        <w:fldChar w:fldCharType="separate"/>
      </w:r>
      <w:r w:rsidR="007C23EF" w:rsidRPr="006A06C2">
        <w:rPr>
          <w:noProof/>
        </w:rPr>
        <w:t xml:space="preserve">(Castro </w:t>
      </w:r>
      <w:r w:rsidR="007C23EF" w:rsidRPr="006A06C2">
        <w:rPr>
          <w:i/>
          <w:noProof/>
        </w:rPr>
        <w:t>et al.</w:t>
      </w:r>
      <w:r w:rsidR="007C23EF" w:rsidRPr="006A06C2">
        <w:rPr>
          <w:noProof/>
        </w:rPr>
        <w:t>, 2017)</w:t>
      </w:r>
      <w:r w:rsidR="007C23EF" w:rsidRPr="006A06C2">
        <w:fldChar w:fldCharType="end"/>
      </w:r>
      <w:r w:rsidRPr="006A06C2">
        <w:t xml:space="preserve">. Depending on the platform, functions can be connected to a wide variety of event-triggers including API end-points, web-hooks, scheduling as well as a post-processing agent. Unlike the existing models where users are charged whilst the instances are running – whether they are in use or not – with the </w:t>
      </w:r>
      <w:proofErr w:type="spellStart"/>
      <w:r w:rsidRPr="006A06C2">
        <w:t>serverless</w:t>
      </w:r>
      <w:proofErr w:type="spellEnd"/>
      <w:r w:rsidRPr="006A06C2">
        <w:t xml:space="preserve"> model, charges are only made for compute time and not idle time. One of the biggest attractions however</w:t>
      </w:r>
      <w:r w:rsidR="00131DA5">
        <w:t>,</w:t>
      </w:r>
      <w:r w:rsidRPr="006A06C2">
        <w:t xml:space="preserve"> with regards to </w:t>
      </w:r>
      <w:proofErr w:type="spellStart"/>
      <w:r w:rsidRPr="006A06C2">
        <w:t>serverless</w:t>
      </w:r>
      <w:proofErr w:type="spellEnd"/>
      <w:r w:rsidRPr="006A06C2">
        <w:t xml:space="preserve"> computing</w:t>
      </w:r>
      <w:r w:rsidR="00131DA5">
        <w:t>,</w:t>
      </w:r>
      <w:r w:rsidRPr="006A06C2">
        <w:t xml:space="preserve"> is its apparent ability to automatically scale to meet the load requirements of any function at any given time. If a particular function is receiving a large number of requests of traffic</w:t>
      </w:r>
      <w:r w:rsidR="00131DA5">
        <w:t>,</w:t>
      </w:r>
      <w:r w:rsidRPr="006A06C2">
        <w:t xml:space="preserve"> the function will be scaled up to handle these requests and will in turn scale back down again, and even be spun down completely when not in use. There are some performance restrictions with Amazon Lambda, including a maximum execution time of </w:t>
      </w:r>
      <w:r w:rsidR="0017331D" w:rsidRPr="006A06C2">
        <w:t>900</w:t>
      </w:r>
      <w:r w:rsidRPr="006A06C2">
        <w:t xml:space="preserve"> seconds, as well as </w:t>
      </w:r>
      <w:r w:rsidR="006F7D3C" w:rsidRPr="006A06C2">
        <w:t>fixed tier</w:t>
      </w:r>
      <w:r w:rsidRPr="006A06C2">
        <w:t xml:space="preserve"> memory</w:t>
      </w:r>
      <w:r w:rsidR="00664246" w:rsidRPr="006A06C2">
        <w:t xml:space="preserve"> – 128 MB to 3008MB, in 64MB increments </w:t>
      </w:r>
      <w:r w:rsidR="00664246" w:rsidRPr="006A06C2">
        <w:fldChar w:fldCharType="begin" w:fldLock="1"/>
      </w:r>
      <w:r w:rsidR="00F6170F" w:rsidRPr="006A06C2">
        <w:instrText>ADDIN CSL_CITATION {"citationItems":[{"id":"ITEM-1","itemData":{"URL":"https://docs.aws.amazon.com/lambda/latest/dg/limits.html","accessed":{"date-parts":[["2018","11","15"]]},"id":"ITEM-1","issued":{"date-parts":[["2018"]]},"title":"AWS Lambda Limits","type":"webpage"},"uris":["http://www.mendeley.com/documents/?uuid=d17b2d48-d0a6-3a0c-a113-52a28f9b797c"]}],"mendeley":{"formattedCitation":"(&lt;i&gt;AWS Lambda Limits&lt;/i&gt;, 2018)","plainTextFormattedCitation":"(AWS Lambda Limits, 2018)","previouslyFormattedCitation":"(&lt;i&gt;AWS Lambda Limits&lt;/i&gt;, 2018)"},"properties":{"noteIndex":0},"schema":"https://github.com/citation-style-language/schema/raw/master/csl-citation.json"}</w:instrText>
      </w:r>
      <w:r w:rsidR="00664246" w:rsidRPr="006A06C2">
        <w:fldChar w:fldCharType="separate"/>
      </w:r>
      <w:r w:rsidR="00664246" w:rsidRPr="006A06C2">
        <w:rPr>
          <w:noProof/>
        </w:rPr>
        <w:t>(</w:t>
      </w:r>
      <w:r w:rsidR="00664246" w:rsidRPr="006A06C2">
        <w:rPr>
          <w:i/>
          <w:noProof/>
        </w:rPr>
        <w:t>AWS Lambda Limits</w:t>
      </w:r>
      <w:r w:rsidR="00664246" w:rsidRPr="006A06C2">
        <w:rPr>
          <w:noProof/>
        </w:rPr>
        <w:t>, 2018)</w:t>
      </w:r>
      <w:r w:rsidR="00664246" w:rsidRPr="006A06C2">
        <w:fldChar w:fldCharType="end"/>
      </w:r>
      <w:r w:rsidR="00664246" w:rsidRPr="006A06C2">
        <w:t xml:space="preserve"> -</w:t>
      </w:r>
      <w:r w:rsidRPr="006A06C2">
        <w:t xml:space="preserve"> that can be allocated to any given function.</w:t>
      </w:r>
    </w:p>
    <w:p w14:paraId="6E66AD63" w14:textId="77777777" w:rsidR="00374EF2" w:rsidRDefault="00374EF2" w:rsidP="00EA6BC6"/>
    <w:p w14:paraId="40664F7E" w14:textId="6A8AD1B9" w:rsidR="00DB565D" w:rsidRPr="006A06C2" w:rsidRDefault="006F7D3C" w:rsidP="00EA6BC6">
      <w:r w:rsidRPr="006A06C2">
        <w:t>From preliminary research</w:t>
      </w:r>
      <w:r w:rsidR="00DB565D" w:rsidRPr="006A06C2">
        <w:t xml:space="preserve"> </w:t>
      </w:r>
      <w:r w:rsidRPr="006A06C2">
        <w:t xml:space="preserve">carried out into </w:t>
      </w:r>
      <w:proofErr w:type="spellStart"/>
      <w:r w:rsidRPr="006A06C2">
        <w:t>serverless</w:t>
      </w:r>
      <w:proofErr w:type="spellEnd"/>
      <w:r w:rsidRPr="006A06C2">
        <w:t xml:space="preserve"> architectures, one </w:t>
      </w:r>
      <w:r w:rsidR="0044063C" w:rsidRPr="006A06C2">
        <w:t xml:space="preserve">consistently </w:t>
      </w:r>
      <w:r w:rsidRPr="006A06C2">
        <w:t>reported</w:t>
      </w:r>
      <w:r w:rsidR="00DB565D" w:rsidRPr="006A06C2">
        <w:t xml:space="preserve"> </w:t>
      </w:r>
      <w:r w:rsidRPr="006A06C2">
        <w:t xml:space="preserve">drawback </w:t>
      </w:r>
      <w:r w:rsidR="00DB565D" w:rsidRPr="006A06C2">
        <w:t>with Amazon Lambda functions</w:t>
      </w:r>
      <w:r w:rsidRPr="006A06C2">
        <w:t xml:space="preserve"> – and indeed all main </w:t>
      </w:r>
      <w:proofErr w:type="spellStart"/>
      <w:r w:rsidRPr="006A06C2">
        <w:t>serverless</w:t>
      </w:r>
      <w:proofErr w:type="spellEnd"/>
      <w:r w:rsidRPr="006A06C2">
        <w:t xml:space="preserve"> platforms </w:t>
      </w:r>
      <w:r w:rsidR="00131DA5">
        <w:t>–</w:t>
      </w:r>
      <w:r w:rsidRPr="006A06C2">
        <w:t xml:space="preserve"> </w:t>
      </w:r>
      <w:r w:rsidR="00131DA5">
        <w:t xml:space="preserve">occurs </w:t>
      </w:r>
      <w:r w:rsidR="00DB565D" w:rsidRPr="006A06C2">
        <w:t xml:space="preserve">when launching from a “Cold Start” </w:t>
      </w:r>
      <w:sdt>
        <w:sdtPr>
          <w:tag w:val="doc:5ad9684de4b008372b6b8137;body"/>
          <w:id w:val="976416132"/>
          <w:placeholder>
            <w:docPart w:val="73BFDCB208BE96469C427F588AF77472"/>
          </w:placeholder>
        </w:sdtPr>
        <w:sdtEndPr/>
        <w:sdtContent>
          <w:r w:rsidR="00DB565D" w:rsidRPr="006A06C2">
            <w:t>(Smith 2017)</w:t>
          </w:r>
        </w:sdtContent>
      </w:sdt>
      <w:r w:rsidR="00DB565D" w:rsidRPr="006A06C2">
        <w:t xml:space="preserve">. If a function hasn’t been executed for some time, the Amazon Lambda service will completely </w:t>
      </w:r>
      <w:r w:rsidRPr="006A06C2">
        <w:t>remove the container on which the function was ran</w:t>
      </w:r>
      <w:r w:rsidR="00DB565D" w:rsidRPr="006A06C2">
        <w:t xml:space="preserve">. As a result, the next time a request is </w:t>
      </w:r>
      <w:proofErr w:type="gramStart"/>
      <w:r w:rsidR="00DB565D" w:rsidRPr="006A06C2">
        <w:t>received,</w:t>
      </w:r>
      <w:proofErr w:type="gramEnd"/>
      <w:r w:rsidR="00DB565D" w:rsidRPr="006A06C2">
        <w:t xml:space="preserve"> there can be a marked difference in response times. </w:t>
      </w:r>
      <w:r w:rsidRPr="006A06C2">
        <w:t xml:space="preserve">This issue has become a widely discussed subject in the cloud computing </w:t>
      </w:r>
      <w:r w:rsidR="00C31995" w:rsidRPr="006A06C2">
        <w:t>community and</w:t>
      </w:r>
      <w:r w:rsidR="00AD36DB">
        <w:t xml:space="preserve"> will become a significant area </w:t>
      </w:r>
      <w:r w:rsidR="006A50E6" w:rsidRPr="006A06C2">
        <w:t>of exploration for this project</w:t>
      </w:r>
      <w:r w:rsidR="00DB565D" w:rsidRPr="006A06C2">
        <w:t>.</w:t>
      </w:r>
    </w:p>
    <w:p w14:paraId="2F3702CD" w14:textId="77777777" w:rsidR="00D66B58" w:rsidRPr="006A06C2" w:rsidRDefault="00D66B58" w:rsidP="00E741E7"/>
    <w:p w14:paraId="4922C57B" w14:textId="27F5CF72" w:rsidR="00E21477" w:rsidRPr="006A06C2" w:rsidRDefault="00E21477" w:rsidP="00E741E7">
      <w:pPr>
        <w:pStyle w:val="Heading2"/>
      </w:pPr>
      <w:bookmarkStart w:id="18" w:name="_Toc529184045"/>
      <w:bookmarkStart w:id="19" w:name="_Toc529706905"/>
      <w:bookmarkStart w:id="20" w:name="_Toc6469262"/>
      <w:r w:rsidRPr="006A06C2">
        <w:t xml:space="preserve">Project </w:t>
      </w:r>
      <w:bookmarkEnd w:id="18"/>
      <w:bookmarkEnd w:id="19"/>
      <w:r w:rsidR="00BA7807" w:rsidRPr="006A06C2">
        <w:t>Overview</w:t>
      </w:r>
      <w:bookmarkEnd w:id="20"/>
    </w:p>
    <w:p w14:paraId="1F7C494E" w14:textId="5F1E4CF3" w:rsidR="008B3266" w:rsidRPr="006A06C2" w:rsidRDefault="008B3266" w:rsidP="008B3266">
      <w:r w:rsidRPr="006A06C2">
        <w:t>This section of the report will outline the project itself</w:t>
      </w:r>
      <w:r w:rsidR="002A42A9" w:rsidRPr="006A06C2">
        <w:t>; it will briefly summarise the topics which the literature and technology review intends to investigate as well as an outline of the subsequent primary research tasks which will be carried out in an attempt to answer the research question.</w:t>
      </w:r>
    </w:p>
    <w:p w14:paraId="287AEE34" w14:textId="77777777" w:rsidR="003D4056" w:rsidRPr="006A06C2" w:rsidRDefault="003D4056" w:rsidP="008B3266"/>
    <w:p w14:paraId="3AB7C1F5" w14:textId="3E322959" w:rsidR="00E21477" w:rsidRPr="006A06C2" w:rsidRDefault="00E21477" w:rsidP="00E741E7">
      <w:pPr>
        <w:pStyle w:val="Heading3"/>
      </w:pPr>
      <w:bookmarkStart w:id="21" w:name="_Toc529184046"/>
      <w:bookmarkStart w:id="22" w:name="_Toc529706906"/>
      <w:bookmarkStart w:id="23" w:name="_Toc6469263"/>
      <w:r w:rsidRPr="006A06C2">
        <w:t>Project Outline</w:t>
      </w:r>
      <w:bookmarkEnd w:id="21"/>
      <w:bookmarkEnd w:id="22"/>
      <w:bookmarkEnd w:id="23"/>
    </w:p>
    <w:p w14:paraId="5AE4FD8F" w14:textId="6A9C8DC1" w:rsidR="000F6C5F" w:rsidRPr="006A06C2" w:rsidRDefault="000F6C5F" w:rsidP="00325368">
      <w:r w:rsidRPr="006A06C2">
        <w:t xml:space="preserve">As the internet continues to evolve at an unfathomable rate, businesses grow and develop to accommodate the </w:t>
      </w:r>
      <w:r w:rsidR="00FB1E5D" w:rsidRPr="006A06C2">
        <w:t>ever-increasing</w:t>
      </w:r>
      <w:r w:rsidRPr="006A06C2">
        <w:t xml:space="preserve"> demand and expectations of their clients. </w:t>
      </w:r>
      <w:r w:rsidR="00FB1E5D" w:rsidRPr="006A06C2">
        <w:t>Software led</w:t>
      </w:r>
      <w:r w:rsidRPr="006A06C2">
        <w:t xml:space="preserve"> businesses must remain ahead of this curve in order to stay at the top of their respective markets. </w:t>
      </w:r>
      <w:r w:rsidR="002C0A1A" w:rsidRPr="006A06C2">
        <w:t xml:space="preserve">As mentioned in the introduction, the shift to </w:t>
      </w:r>
      <w:proofErr w:type="spellStart"/>
      <w:r w:rsidR="002C0A1A" w:rsidRPr="006A06C2">
        <w:t>microservices</w:t>
      </w:r>
      <w:proofErr w:type="spellEnd"/>
      <w:r w:rsidR="002C0A1A" w:rsidRPr="006A06C2">
        <w:t xml:space="preserve"> has led to a </w:t>
      </w:r>
      <w:r w:rsidR="001B6737">
        <w:t>reassessment of current</w:t>
      </w:r>
      <w:r w:rsidR="00052AD6">
        <w:t xml:space="preserve"> cloud</w:t>
      </w:r>
      <w:r w:rsidR="001B6737">
        <w:t xml:space="preserve"> models and best practi</w:t>
      </w:r>
      <w:r w:rsidR="00131DA5">
        <w:t>c</w:t>
      </w:r>
      <w:r w:rsidR="001B6737">
        <w:t>e</w:t>
      </w:r>
      <w:r w:rsidR="002C0A1A" w:rsidRPr="006A06C2">
        <w:t xml:space="preserve"> </w:t>
      </w:r>
      <w:r w:rsidR="001B6737">
        <w:t xml:space="preserve">across </w:t>
      </w:r>
      <w:r w:rsidR="002C0A1A" w:rsidRPr="006A06C2">
        <w:t>the industry.</w:t>
      </w:r>
    </w:p>
    <w:p w14:paraId="09DA59C0" w14:textId="18B1CF5A" w:rsidR="005D492D" w:rsidRPr="006A06C2" w:rsidRDefault="005D492D" w:rsidP="00325368"/>
    <w:p w14:paraId="21362DFB" w14:textId="2E87A44A" w:rsidR="006C06A0" w:rsidRPr="006A06C2" w:rsidRDefault="005D492D" w:rsidP="0004241E">
      <w:r w:rsidRPr="006A06C2">
        <w:t xml:space="preserve">The </w:t>
      </w:r>
      <w:proofErr w:type="spellStart"/>
      <w:r w:rsidRPr="006A06C2">
        <w:t>serverless</w:t>
      </w:r>
      <w:proofErr w:type="spellEnd"/>
      <w:r w:rsidRPr="006A06C2">
        <w:t xml:space="preserve"> paradigm claims to provide a solution to all these problems by abstracting the provision and management of servers away from developers.</w:t>
      </w:r>
      <w:r w:rsidR="00385EE8" w:rsidRPr="006A06C2">
        <w:t xml:space="preserve"> </w:t>
      </w:r>
      <w:r w:rsidR="00EC2F20" w:rsidRPr="006A06C2">
        <w:t>In addition, i</w:t>
      </w:r>
      <w:r w:rsidR="00385EE8" w:rsidRPr="006A06C2">
        <w:t xml:space="preserve">nstead of paying for an always-on server instance, regardless of traffic – </w:t>
      </w:r>
      <w:proofErr w:type="spellStart"/>
      <w:r w:rsidR="00385EE8" w:rsidRPr="006A06C2">
        <w:t>serverless</w:t>
      </w:r>
      <w:proofErr w:type="spellEnd"/>
      <w:r w:rsidR="00385EE8" w:rsidRPr="006A06C2">
        <w:t xml:space="preserve"> claims to offer cost savings as a result of only paying for the computer time which is actually consumed </w:t>
      </w:r>
      <w:r w:rsidR="00385EE8" w:rsidRPr="006A06C2">
        <w:fldChar w:fldCharType="begin" w:fldLock="1"/>
      </w:r>
      <w:r w:rsidR="0074083E" w:rsidRPr="006A06C2">
        <w:instrText>ADDIN CSL_CITATION {"citationItems":[{"id":"ITEM-1","itemData":{"URL":"https://aws.amazon.com/lambda/","accessed":{"date-parts":[["2018","11","15"]]},"id":"ITEM-1","issued":{"date-parts":[["2017"]]},"title":"AWS Lambda","type":"webpage"},"uris":["http://www.mendeley.com/documents/?uuid=b6d24e73-2f67-3da9-b3e5-e63b65fbbed4"]}],"mendeley":{"formattedCitation":"(&lt;i&gt;AWS Lambda&lt;/i&gt;, 2017)","plainTextFormattedCitation":"(AWS Lambda, 2017)","previouslyFormattedCitation":"(&lt;i&gt;AWS Lambda&lt;/i&gt;, 2017)"},"properties":{"noteIndex":0},"schema":"https://github.com/citation-style-language/schema/raw/master/csl-citation.json"}</w:instrText>
      </w:r>
      <w:r w:rsidR="00385EE8" w:rsidRPr="006A06C2">
        <w:fldChar w:fldCharType="separate"/>
      </w:r>
      <w:r w:rsidR="00385EE8" w:rsidRPr="006A06C2">
        <w:rPr>
          <w:noProof/>
        </w:rPr>
        <w:t>(</w:t>
      </w:r>
      <w:r w:rsidR="00385EE8" w:rsidRPr="006A06C2">
        <w:rPr>
          <w:i/>
          <w:noProof/>
        </w:rPr>
        <w:t>AWS Lambda</w:t>
      </w:r>
      <w:r w:rsidR="00385EE8" w:rsidRPr="006A06C2">
        <w:rPr>
          <w:noProof/>
        </w:rPr>
        <w:t>, 2017)</w:t>
      </w:r>
      <w:r w:rsidR="00385EE8" w:rsidRPr="006A06C2">
        <w:fldChar w:fldCharType="end"/>
      </w:r>
      <w:r w:rsidR="00385EE8" w:rsidRPr="006A06C2">
        <w:t>.</w:t>
      </w:r>
      <w:r w:rsidR="009A538A" w:rsidRPr="006A06C2">
        <w:t xml:space="preserve"> Finally, automatic scaling means that</w:t>
      </w:r>
      <w:r w:rsidR="005E56DB">
        <w:t xml:space="preserve"> - </w:t>
      </w:r>
      <w:r w:rsidR="009A538A" w:rsidRPr="006A06C2">
        <w:t>regardless of traffic and load on your application</w:t>
      </w:r>
      <w:r w:rsidR="005E56DB">
        <w:t xml:space="preserve"> -</w:t>
      </w:r>
      <w:r w:rsidR="00131DA5">
        <w:t xml:space="preserve"> </w:t>
      </w:r>
      <w:proofErr w:type="spellStart"/>
      <w:r w:rsidR="009A538A" w:rsidRPr="006A06C2">
        <w:t>serverless</w:t>
      </w:r>
      <w:proofErr w:type="spellEnd"/>
      <w:r w:rsidR="009A538A" w:rsidRPr="006A06C2">
        <w:t xml:space="preserve"> will provide and manage the required resources to ensure a seamless </w:t>
      </w:r>
      <w:r w:rsidR="00FC4369" w:rsidRPr="006A06C2">
        <w:t>service</w:t>
      </w:r>
      <w:r w:rsidR="009A538A" w:rsidRPr="006A06C2">
        <w:t xml:space="preserve"> to users.</w:t>
      </w:r>
    </w:p>
    <w:p w14:paraId="21038D66" w14:textId="20544318" w:rsidR="00132230" w:rsidRPr="006A06C2" w:rsidRDefault="00132230" w:rsidP="00325368"/>
    <w:p w14:paraId="5B9EBCAB" w14:textId="75D7C107" w:rsidR="00132230" w:rsidRPr="006A06C2" w:rsidRDefault="00132230" w:rsidP="00325368">
      <w:r w:rsidRPr="006A06C2">
        <w:t>Whilst</w:t>
      </w:r>
      <w:r w:rsidR="009A5AF5" w:rsidRPr="006A06C2">
        <w:t xml:space="preserve"> the </w:t>
      </w:r>
      <w:proofErr w:type="spellStart"/>
      <w:r w:rsidR="009A5AF5" w:rsidRPr="006A06C2">
        <w:t>serverless</w:t>
      </w:r>
      <w:proofErr w:type="spellEnd"/>
      <w:r w:rsidR="009A5AF5" w:rsidRPr="006A06C2">
        <w:t xml:space="preserve"> paradigm has provided a new way to develop and deploy applications and services at scale, so too has it brought new problems – most notably the cold start issue.</w:t>
      </w:r>
      <w:r w:rsidR="00DF4312" w:rsidRPr="006A06C2">
        <w:t xml:space="preserve"> </w:t>
      </w:r>
      <w:r w:rsidR="00EC2F20" w:rsidRPr="006A06C2">
        <w:t xml:space="preserve">A cold start occurs when there is no pre-existing container provisioned for a function to run on. As a result, a container must be spun up and the function loaded into the container before it can be </w:t>
      </w:r>
      <w:r w:rsidR="00765C6B" w:rsidRPr="006A06C2">
        <w:t>executed</w:t>
      </w:r>
      <w:r w:rsidR="00EC2F20" w:rsidRPr="006A06C2">
        <w:t xml:space="preserve">. This process takes time; as a result, functions starting from a cold start </w:t>
      </w:r>
      <w:r w:rsidR="00EE1325" w:rsidRPr="006A06C2">
        <w:t>often</w:t>
      </w:r>
      <w:r w:rsidR="00EC2F20" w:rsidRPr="006A06C2">
        <w:t xml:space="preserve"> demonstrate a noticeable delay to the calling service or user</w:t>
      </w:r>
      <w:r w:rsidR="00EE1325" w:rsidRPr="006A06C2">
        <w:t xml:space="preserve"> on first run</w:t>
      </w:r>
      <w:r w:rsidR="00EC2F20" w:rsidRPr="006A06C2">
        <w:t>.</w:t>
      </w:r>
      <w:r w:rsidR="00EE1325" w:rsidRPr="006A06C2">
        <w:t xml:space="preserve"> Subsequent requests </w:t>
      </w:r>
      <w:r w:rsidR="002310B0" w:rsidRPr="006A06C2">
        <w:t xml:space="preserve">received </w:t>
      </w:r>
      <w:r w:rsidR="00EE1325" w:rsidRPr="006A06C2">
        <w:t xml:space="preserve">within a </w:t>
      </w:r>
      <w:r w:rsidR="006F4A83" w:rsidRPr="006A06C2">
        <w:t>fairly short timeframe</w:t>
      </w:r>
      <w:r w:rsidR="00EE1325" w:rsidRPr="006A06C2">
        <w:t xml:space="preserve"> will execute much fast</w:t>
      </w:r>
      <w:r w:rsidR="00E2277E" w:rsidRPr="006A06C2">
        <w:t>er</w:t>
      </w:r>
      <w:r w:rsidR="00EE1325" w:rsidRPr="006A06C2">
        <w:t xml:space="preserve"> as this process of provisioning a container can be bypassed thus running the function seemingly instantaneously.</w:t>
      </w:r>
      <w:r w:rsidR="0037795F" w:rsidRPr="006A06C2">
        <w:t xml:space="preserve"> </w:t>
      </w:r>
      <w:r w:rsidR="007811A8" w:rsidRPr="006A06C2">
        <w:t>As the platform matures and additional runtimes are added, this affords users flexibility in the services they are building. Unfortunately, not all languages are created equal and may not perform in the same way across the board which poses the question</w:t>
      </w:r>
      <w:r w:rsidR="0035489D">
        <w:t>:</w:t>
      </w:r>
    </w:p>
    <w:p w14:paraId="4EC22437" w14:textId="77777777" w:rsidR="002C0A1A" w:rsidRPr="006A06C2" w:rsidRDefault="002C0A1A" w:rsidP="00325368"/>
    <w:p w14:paraId="66A1A4F7" w14:textId="49078440" w:rsidR="002C0A1A" w:rsidRDefault="002C0A1A" w:rsidP="002C0A1A">
      <w:pPr>
        <w:jc w:val="center"/>
        <w:rPr>
          <w:b/>
          <w:bCs/>
        </w:rPr>
      </w:pPr>
      <w:r w:rsidRPr="006A06C2">
        <w:rPr>
          <w:b/>
          <w:bCs/>
        </w:rPr>
        <w:t xml:space="preserve">Does </w:t>
      </w:r>
      <w:r w:rsidR="00855EA9" w:rsidRPr="006A06C2">
        <w:rPr>
          <w:b/>
          <w:bCs/>
        </w:rPr>
        <w:t xml:space="preserve">choice of </w:t>
      </w:r>
      <w:r w:rsidRPr="006A06C2">
        <w:rPr>
          <w:b/>
          <w:bCs/>
        </w:rPr>
        <w:t>runtime environment have a</w:t>
      </w:r>
      <w:r w:rsidR="004E5C86" w:rsidRPr="006A06C2">
        <w:rPr>
          <w:b/>
          <w:bCs/>
        </w:rPr>
        <w:t>n</w:t>
      </w:r>
      <w:r w:rsidR="006F5AB9" w:rsidRPr="006A06C2">
        <w:rPr>
          <w:b/>
          <w:bCs/>
        </w:rPr>
        <w:t xml:space="preserve"> </w:t>
      </w:r>
      <w:r w:rsidRPr="006A06C2">
        <w:rPr>
          <w:b/>
          <w:bCs/>
        </w:rPr>
        <w:t xml:space="preserve">impact on </w:t>
      </w:r>
      <w:proofErr w:type="spellStart"/>
      <w:r w:rsidRPr="006A06C2">
        <w:rPr>
          <w:b/>
          <w:bCs/>
        </w:rPr>
        <w:t>serverless</w:t>
      </w:r>
      <w:proofErr w:type="spellEnd"/>
      <w:r w:rsidRPr="006A06C2">
        <w:rPr>
          <w:b/>
          <w:bCs/>
        </w:rPr>
        <w:t xml:space="preserve"> function cold starts</w:t>
      </w:r>
      <w:r w:rsidR="00EF6F38" w:rsidRPr="006A06C2">
        <w:rPr>
          <w:b/>
          <w:bCs/>
        </w:rPr>
        <w:t xml:space="preserve"> on Amazon Lambda</w:t>
      </w:r>
      <w:r w:rsidRPr="006A06C2">
        <w:rPr>
          <w:b/>
          <w:bCs/>
        </w:rPr>
        <w:t>?</w:t>
      </w:r>
    </w:p>
    <w:p w14:paraId="4069635E" w14:textId="77777777" w:rsidR="00370761" w:rsidRPr="006A06C2" w:rsidRDefault="00370761" w:rsidP="002C0A1A">
      <w:pPr>
        <w:jc w:val="center"/>
        <w:rPr>
          <w:b/>
          <w:bCs/>
        </w:rPr>
      </w:pPr>
    </w:p>
    <w:p w14:paraId="08D26516" w14:textId="399499DB" w:rsidR="00E21477" w:rsidRPr="006A06C2" w:rsidRDefault="00E21477" w:rsidP="00E741E7">
      <w:pPr>
        <w:pStyle w:val="Heading3"/>
      </w:pPr>
      <w:bookmarkStart w:id="24" w:name="_Toc529184047"/>
      <w:bookmarkStart w:id="25" w:name="_Toc529706907"/>
      <w:bookmarkStart w:id="26" w:name="_Toc6469264"/>
      <w:r w:rsidRPr="006A06C2">
        <w:t>Project Aims and Objectives</w:t>
      </w:r>
      <w:bookmarkEnd w:id="24"/>
      <w:bookmarkEnd w:id="25"/>
      <w:bookmarkEnd w:id="26"/>
    </w:p>
    <w:p w14:paraId="0E6808D7" w14:textId="3B4A340C" w:rsidR="009A7C86" w:rsidRPr="006A06C2" w:rsidRDefault="000F6C5F" w:rsidP="00AF1F9F">
      <w:r w:rsidRPr="006A06C2">
        <w:t xml:space="preserve">The aim of this project is to explore the cold start problem which exists in </w:t>
      </w:r>
      <w:proofErr w:type="spellStart"/>
      <w:r w:rsidRPr="006A06C2">
        <w:t>serverless</w:t>
      </w:r>
      <w:proofErr w:type="spellEnd"/>
      <w:r w:rsidRPr="006A06C2">
        <w:t xml:space="preserve"> application </w:t>
      </w:r>
      <w:r w:rsidR="004E44F7" w:rsidRPr="006A06C2">
        <w:t>platforms – namely Amazon Lambda</w:t>
      </w:r>
      <w:r w:rsidRPr="006A06C2">
        <w:t xml:space="preserve">. It will aim to ascertain whether or not runtime environment has an impact on the cold start issue by developing a </w:t>
      </w:r>
      <w:proofErr w:type="spellStart"/>
      <w:r w:rsidRPr="006A06C2">
        <w:t>serverless</w:t>
      </w:r>
      <w:proofErr w:type="spellEnd"/>
      <w:r w:rsidRPr="006A06C2">
        <w:t xml:space="preserve"> </w:t>
      </w:r>
      <w:r w:rsidR="00794D6D">
        <w:t xml:space="preserve">RESTful API </w:t>
      </w:r>
      <w:r w:rsidRPr="006A06C2">
        <w:t xml:space="preserve">using the most popular </w:t>
      </w:r>
      <w:r w:rsidR="0074083E" w:rsidRPr="006A06C2">
        <w:t>languages currently</w:t>
      </w:r>
      <w:r w:rsidR="0035489D">
        <w:t>:</w:t>
      </w:r>
      <w:r w:rsidRPr="006A06C2">
        <w:t xml:space="preserve"> JavaScript (Node.js), Python and Jav</w:t>
      </w:r>
      <w:r w:rsidR="0074083E" w:rsidRPr="006A06C2">
        <w:t xml:space="preserve">a </w:t>
      </w:r>
      <w:r w:rsidR="0074083E" w:rsidRPr="006A06C2">
        <w:fldChar w:fldCharType="begin" w:fldLock="1"/>
      </w:r>
      <w:r w:rsidR="00772548" w:rsidRPr="006A06C2">
        <w:instrText>ADDIN CSL_CITATION {"citationItems":[{"id":"ITEM-1","itemData":{"URL":"https://octoverse.github.com/projects#languages","accessed":{"date-parts":[["2018","11","17"]]},"id":"ITEM-1","issued":{"date-parts":[["2018"]]},"title":"The State of the Octoverse, GitHub","type":"webpage"},"uris":["http://www.mendeley.com/documents/?uuid=81253776-66bb-3aa9-88f0-2fa3a5c9e255"]}],"mendeley":{"formattedCitation":"(&lt;i&gt;The State of the Octoverse, GitHub&lt;/i&gt;, 2018)","plainTextFormattedCitation":"(The State of the Octoverse, GitHub, 2018)","previouslyFormattedCitation":"(&lt;i&gt;The State of the Octoverse, GitHub&lt;/i&gt;, 2018)"},"properties":{"noteIndex":0},"schema":"https://github.com/citation-style-language/schema/raw/master/csl-citation.json"}</w:instrText>
      </w:r>
      <w:r w:rsidR="0074083E" w:rsidRPr="006A06C2">
        <w:fldChar w:fldCharType="separate"/>
      </w:r>
      <w:r w:rsidR="0074083E" w:rsidRPr="006A06C2">
        <w:rPr>
          <w:noProof/>
        </w:rPr>
        <w:t>(</w:t>
      </w:r>
      <w:r w:rsidR="0074083E" w:rsidRPr="006A06C2">
        <w:rPr>
          <w:i/>
          <w:noProof/>
        </w:rPr>
        <w:t>The State of the Octoverse, GitHub</w:t>
      </w:r>
      <w:r w:rsidR="0074083E" w:rsidRPr="006A06C2">
        <w:rPr>
          <w:noProof/>
        </w:rPr>
        <w:t>, 2018)</w:t>
      </w:r>
      <w:r w:rsidR="0074083E" w:rsidRPr="006A06C2">
        <w:fldChar w:fldCharType="end"/>
      </w:r>
      <w:r w:rsidRPr="006A06C2">
        <w:t xml:space="preserve">. </w:t>
      </w:r>
      <w:r w:rsidR="00794D6D">
        <w:t xml:space="preserve">The </w:t>
      </w:r>
      <w:r w:rsidR="00BA278E">
        <w:t>API</w:t>
      </w:r>
      <w:r w:rsidRPr="006A06C2">
        <w:t xml:space="preserve"> will be developed using the three aforementioned languages which will subsequently be deployed as Amazon Lambda functions on the Amazon Web Services platform.</w:t>
      </w:r>
      <w:r w:rsidR="00BC4832" w:rsidRPr="006A06C2">
        <w:t xml:space="preserve"> Each will be </w:t>
      </w:r>
      <w:r w:rsidR="00221217">
        <w:t>evaluated</w:t>
      </w:r>
      <w:r w:rsidR="00BC4832" w:rsidRPr="006A06C2">
        <w:t xml:space="preserve"> using </w:t>
      </w:r>
      <w:r w:rsidR="00A5382A" w:rsidRPr="006A06C2">
        <w:t xml:space="preserve">a </w:t>
      </w:r>
      <w:r w:rsidR="00221217">
        <w:t xml:space="preserve">set of semi-automated tests </w:t>
      </w:r>
      <w:r w:rsidR="00BC4832" w:rsidRPr="006A06C2">
        <w:t>which will be outlined in subsequent sections.</w:t>
      </w:r>
      <w:r w:rsidR="00294CCB" w:rsidRPr="006A06C2">
        <w:t xml:space="preserve"> Once sufficient performance data has been gathered, it will be analysed in </w:t>
      </w:r>
      <w:r w:rsidR="00A5382A" w:rsidRPr="006A06C2">
        <w:t>order to present information which will</w:t>
      </w:r>
      <w:r w:rsidR="00294CCB" w:rsidRPr="006A06C2">
        <w:t xml:space="preserve"> attempt to answer the research question as well as making recommendations for the future.</w:t>
      </w:r>
    </w:p>
    <w:p w14:paraId="239B2711" w14:textId="77777777" w:rsidR="00CB6128" w:rsidRPr="00AF1F9F" w:rsidRDefault="00CB6128" w:rsidP="00AF1F9F"/>
    <w:p w14:paraId="448A4770" w14:textId="66F7F73A" w:rsidR="00317CDC" w:rsidRDefault="00317CDC" w:rsidP="008B3266">
      <w:pPr>
        <w:pStyle w:val="Heading3"/>
      </w:pPr>
      <w:bookmarkStart w:id="27" w:name="_Toc6469265"/>
      <w:bookmarkStart w:id="28" w:name="_Toc529706908"/>
      <w:r>
        <w:t>Examin</w:t>
      </w:r>
      <w:r w:rsidR="00EE40D3">
        <w:t>ation of</w:t>
      </w:r>
      <w:r>
        <w:t xml:space="preserve"> the </w:t>
      </w:r>
      <w:proofErr w:type="spellStart"/>
      <w:r>
        <w:t>Serverless</w:t>
      </w:r>
      <w:proofErr w:type="spellEnd"/>
      <w:r>
        <w:t xml:space="preserve"> </w:t>
      </w:r>
      <w:r w:rsidR="009A0B24">
        <w:t>p</w:t>
      </w:r>
      <w:r>
        <w:t>aradigm</w:t>
      </w:r>
      <w:bookmarkEnd w:id="27"/>
    </w:p>
    <w:p w14:paraId="5DC981C5" w14:textId="790A2216" w:rsidR="0089079D" w:rsidRPr="0089079D" w:rsidRDefault="0089079D" w:rsidP="0089079D">
      <w:r>
        <w:t xml:space="preserve">The </w:t>
      </w:r>
      <w:proofErr w:type="spellStart"/>
      <w:r>
        <w:t>serverless</w:t>
      </w:r>
      <w:proofErr w:type="spellEnd"/>
      <w:r>
        <w:t xml:space="preserve"> paradigm will be explored in greater detail. It will outline the key strength</w:t>
      </w:r>
      <w:r w:rsidR="001C7E00">
        <w:t>s</w:t>
      </w:r>
      <w:r>
        <w:t xml:space="preserve"> of the architecture and provide a deeper understanding of the </w:t>
      </w:r>
      <w:r w:rsidR="001C7E00">
        <w:t xml:space="preserve">Amazon Lambda </w:t>
      </w:r>
      <w:r>
        <w:t>platform in general.</w:t>
      </w:r>
    </w:p>
    <w:p w14:paraId="72D57B5A" w14:textId="77EB399C" w:rsidR="000C12CE" w:rsidRDefault="00BF35D4" w:rsidP="008B3266">
      <w:pPr>
        <w:pStyle w:val="Heading3"/>
      </w:pPr>
      <w:bookmarkStart w:id="29" w:name="_Toc6469266"/>
      <w:r>
        <w:t>Investigation into</w:t>
      </w:r>
      <w:r w:rsidR="003E419E">
        <w:t xml:space="preserve"> the </w:t>
      </w:r>
      <w:r>
        <w:t>c</w:t>
      </w:r>
      <w:r w:rsidR="003E419E">
        <w:t>old</w:t>
      </w:r>
      <w:r w:rsidR="00475F2F">
        <w:t xml:space="preserve"> </w:t>
      </w:r>
      <w:r w:rsidR="003E419E">
        <w:t xml:space="preserve">start </w:t>
      </w:r>
      <w:r w:rsidR="008D4A5F">
        <w:t>p</w:t>
      </w:r>
      <w:r w:rsidR="003E419E">
        <w:t>roblem</w:t>
      </w:r>
      <w:bookmarkEnd w:id="28"/>
      <w:bookmarkEnd w:id="29"/>
    </w:p>
    <w:p w14:paraId="1BD0B450" w14:textId="571A43A1" w:rsidR="003E419E" w:rsidRPr="003E419E" w:rsidRDefault="003E419E" w:rsidP="008B3266">
      <w:r>
        <w:t>The cold</w:t>
      </w:r>
      <w:r w:rsidR="00475F2F">
        <w:t xml:space="preserve"> </w:t>
      </w:r>
      <w:r>
        <w:t xml:space="preserve">start problem will be </w:t>
      </w:r>
      <w:r w:rsidRPr="00407ED9">
        <w:t xml:space="preserve">examined in detail to further </w:t>
      </w:r>
      <w:r w:rsidR="006904FF">
        <w:t>ascertain</w:t>
      </w:r>
      <w:r w:rsidRPr="00407ED9">
        <w:t xml:space="preserve"> </w:t>
      </w:r>
      <w:r>
        <w:t>the root cause</w:t>
      </w:r>
      <w:r w:rsidR="00347CF0">
        <w:t xml:space="preserve"> and impact</w:t>
      </w:r>
      <w:r>
        <w:t>. By exploring and evaluating existing studies and literature, it is hope</w:t>
      </w:r>
      <w:r w:rsidR="003562F4">
        <w:t>d</w:t>
      </w:r>
      <w:r>
        <w:t xml:space="preserve"> that </w:t>
      </w:r>
      <w:r w:rsidR="00E41A0E">
        <w:t xml:space="preserve">a </w:t>
      </w:r>
      <w:r w:rsidR="008A72B8">
        <w:t>clear picture of</w:t>
      </w:r>
      <w:r>
        <w:t xml:space="preserve"> the issue will be gleaned</w:t>
      </w:r>
      <w:r w:rsidR="00E41A0E">
        <w:t xml:space="preserve"> </w:t>
      </w:r>
      <w:r>
        <w:t xml:space="preserve">in order to take </w:t>
      </w:r>
      <w:r w:rsidR="00940FD5">
        <w:t>the</w:t>
      </w:r>
      <w:r w:rsidR="00852A3E">
        <w:t xml:space="preserve"> research further </w:t>
      </w:r>
      <w:r w:rsidR="00940FD5">
        <w:t>in order to develop, test and</w:t>
      </w:r>
      <w:r w:rsidR="00852A3E">
        <w:t xml:space="preserve"> present potential solutions to the problem</w:t>
      </w:r>
      <w:r>
        <w:t>.</w:t>
      </w:r>
    </w:p>
    <w:p w14:paraId="4AC2251E" w14:textId="6E438B99" w:rsidR="003E419E" w:rsidRDefault="003E419E" w:rsidP="00E741E7">
      <w:pPr>
        <w:pStyle w:val="Heading3"/>
      </w:pPr>
      <w:bookmarkStart w:id="30" w:name="_Toc529706910"/>
      <w:bookmarkStart w:id="31" w:name="_Toc6469267"/>
      <w:r>
        <w:t>Investigate Amazon Lambda Runtime Environments</w:t>
      </w:r>
      <w:bookmarkEnd w:id="30"/>
      <w:bookmarkEnd w:id="31"/>
    </w:p>
    <w:p w14:paraId="44D2A5AD" w14:textId="6D7566D6" w:rsidR="00BC009E" w:rsidRPr="005D2FEB" w:rsidRDefault="005D2FEB" w:rsidP="002502C0">
      <w:r>
        <w:t xml:space="preserve">Amazon Lambda currently supports a number of runtime environments which may be used for development of </w:t>
      </w:r>
      <w:proofErr w:type="spellStart"/>
      <w:r>
        <w:t>serverless</w:t>
      </w:r>
      <w:proofErr w:type="spellEnd"/>
      <w:r>
        <w:t xml:space="preserve"> applications and services. An investigation will be carried out to evaluate the three most popular runtimes</w:t>
      </w:r>
      <w:r w:rsidR="00027E18">
        <w:t xml:space="preserve"> and detail their qualities as well as identifying any potential issues with regards </w:t>
      </w:r>
      <w:r w:rsidR="005E56DB">
        <w:t xml:space="preserve">to </w:t>
      </w:r>
      <w:r w:rsidR="005940B6">
        <w:t>performance or utili</w:t>
      </w:r>
      <w:r w:rsidR="005E56DB">
        <w:t>s</w:t>
      </w:r>
      <w:r w:rsidR="005940B6">
        <w:t xml:space="preserve">ation within a </w:t>
      </w:r>
      <w:proofErr w:type="spellStart"/>
      <w:r w:rsidR="005940B6">
        <w:t>serverless</w:t>
      </w:r>
      <w:proofErr w:type="spellEnd"/>
      <w:r w:rsidR="005940B6">
        <w:t xml:space="preserve"> environment</w:t>
      </w:r>
      <w:r>
        <w:t>.</w:t>
      </w:r>
    </w:p>
    <w:p w14:paraId="162E538D" w14:textId="77777777" w:rsidR="00D2219E" w:rsidRDefault="00D2219E" w:rsidP="00E2563B">
      <w:pPr>
        <w:ind w:left="720" w:hanging="720"/>
      </w:pPr>
      <w:bookmarkStart w:id="32" w:name="_Toc529184050"/>
      <w:bookmarkStart w:id="33" w:name="_Toc529706914"/>
    </w:p>
    <w:p w14:paraId="75182003" w14:textId="77777777" w:rsidR="003D72B6" w:rsidRDefault="003D72B6">
      <w:pPr>
        <w:rPr>
          <w:rFonts w:eastAsiaTheme="majorEastAsia" w:cstheme="majorBidi"/>
          <w:b/>
          <w:color w:val="2F5496" w:themeColor="accent1" w:themeShade="BF"/>
          <w:sz w:val="26"/>
          <w:szCs w:val="26"/>
        </w:rPr>
      </w:pPr>
      <w:r>
        <w:br w:type="page"/>
      </w:r>
    </w:p>
    <w:p w14:paraId="17E0DE6F" w14:textId="55DF9BDD" w:rsidR="002641FD" w:rsidRPr="002641FD" w:rsidRDefault="002641FD" w:rsidP="002641FD">
      <w:pPr>
        <w:sectPr w:rsidR="002641FD" w:rsidRPr="002641FD" w:rsidSect="007D633D">
          <w:pgSz w:w="11900" w:h="16840"/>
          <w:pgMar w:top="1440" w:right="1440" w:bottom="1440" w:left="1440" w:header="708" w:footer="708" w:gutter="0"/>
          <w:cols w:space="708"/>
          <w:docGrid w:linePitch="360"/>
        </w:sectPr>
      </w:pPr>
    </w:p>
    <w:p w14:paraId="24280735" w14:textId="0DA04C4A" w:rsidR="001B3943" w:rsidRDefault="001B3943" w:rsidP="00984EB8">
      <w:pPr>
        <w:pStyle w:val="Heading1"/>
      </w:pPr>
      <w:bookmarkStart w:id="34" w:name="_Toc6469268"/>
      <w:r>
        <w:t>Literature and Technology Review</w:t>
      </w:r>
      <w:bookmarkEnd w:id="32"/>
      <w:bookmarkEnd w:id="33"/>
      <w:bookmarkEnd w:id="34"/>
    </w:p>
    <w:p w14:paraId="58A4D807" w14:textId="4BF71D8C" w:rsidR="00CA55F9" w:rsidRDefault="005314AB" w:rsidP="00C976FD">
      <w:r>
        <w:t xml:space="preserve">The literature and technology review will </w:t>
      </w:r>
      <w:r w:rsidR="001C5A9B">
        <w:t xml:space="preserve">make up a significant part of the report. It </w:t>
      </w:r>
      <w:r w:rsidR="00AB593C">
        <w:t xml:space="preserve">will </w:t>
      </w:r>
      <w:r w:rsidR="001C5A9B">
        <w:t>serve as a solid foundation</w:t>
      </w:r>
      <w:r w:rsidR="00AB593C">
        <w:t xml:space="preserve"> </w:t>
      </w:r>
      <w:r w:rsidR="001C5A9B">
        <w:t>which this project can build upon.</w:t>
      </w:r>
      <w:r w:rsidR="00F62941">
        <w:t xml:space="preserve"> By the end of this section, the reader should have a clearer idea of the project</w:t>
      </w:r>
      <w:r w:rsidR="001C1B7D">
        <w:t>, its related areas</w:t>
      </w:r>
      <w:r w:rsidR="00F62941">
        <w:t xml:space="preserve"> and the existing work which has been carried out to</w:t>
      </w:r>
      <w:r w:rsidR="005E56DB">
        <w:t xml:space="preserve"> </w:t>
      </w:r>
      <w:r w:rsidR="00F62941">
        <w:t>date.</w:t>
      </w:r>
      <w:r w:rsidR="0054348A">
        <w:t xml:space="preserve"> </w:t>
      </w:r>
    </w:p>
    <w:p w14:paraId="1D80497E" w14:textId="5D9027CF" w:rsidR="00D87387" w:rsidRDefault="00D87387" w:rsidP="00C976FD"/>
    <w:p w14:paraId="7E542383" w14:textId="2B6B196C" w:rsidR="00D87387" w:rsidRDefault="0033244D" w:rsidP="00D87387">
      <w:pPr>
        <w:pStyle w:val="Heading2"/>
      </w:pPr>
      <w:bookmarkStart w:id="35" w:name="_Toc6469269"/>
      <w:r>
        <w:t xml:space="preserve">Examination of </w:t>
      </w:r>
      <w:r w:rsidR="00EE40D3">
        <w:t xml:space="preserve">the </w:t>
      </w:r>
      <w:proofErr w:type="spellStart"/>
      <w:r w:rsidR="00D87387">
        <w:t>Serverless</w:t>
      </w:r>
      <w:proofErr w:type="spellEnd"/>
      <w:r w:rsidR="00D87387">
        <w:t xml:space="preserve"> </w:t>
      </w:r>
      <w:r w:rsidR="006F735A">
        <w:t>p</w:t>
      </w:r>
      <w:r w:rsidR="004E21C0">
        <w:t>aradigm</w:t>
      </w:r>
      <w:bookmarkEnd w:id="35"/>
    </w:p>
    <w:p w14:paraId="7EDAB9AB" w14:textId="6C74D644" w:rsidR="00A83640" w:rsidRDefault="00A73DEE" w:rsidP="00A8618F">
      <w:r>
        <w:t xml:space="preserve">Since its </w:t>
      </w:r>
      <w:r w:rsidR="00A83640">
        <w:t xml:space="preserve">launch </w:t>
      </w:r>
      <w:r>
        <w:t>in 2014</w:t>
      </w:r>
      <w:r w:rsidR="00164CAC">
        <w:t xml:space="preserve"> </w:t>
      </w:r>
      <w:r w:rsidR="00164CAC">
        <w:fldChar w:fldCharType="begin" w:fldLock="1"/>
      </w:r>
      <w:r w:rsidR="00664246">
        <w:instrText>ADDIN CSL_CITATION {"citationItems":[{"id":"ITEM-1","itemData":{"URL":"https://www.infoq.com/news/2014/11/aws-ecs-lambda","accessed":{"date-parts":[["2018","11","15"]]},"author":[{"dropping-particle":"","family":"Janakiram","given":"MSV","non-dropping-particle":"","parse-names":false,"suffix":""}],"id":"ITEM-1","issued":{"date-parts":[["2014"]]},"title":"Amazon EC2 Container Service and Lambda Service Launched at AWS re:Invent 2014","type":"webpage"},"uris":["http://www.mendeley.com/documents/?uuid=ad88f9ea-40be-30f1-abc0-34d5f3e801d9"]}],"mendeley":{"formattedCitation":"(Janakiram, 2014)","plainTextFormattedCitation":"(Janakiram, 2014)","previouslyFormattedCitation":"(Janakiram, 2014)"},"properties":{"noteIndex":0},"schema":"https://github.com/citation-style-language/schema/raw/master/csl-citation.json"}</w:instrText>
      </w:r>
      <w:r w:rsidR="00164CAC">
        <w:fldChar w:fldCharType="separate"/>
      </w:r>
      <w:r w:rsidR="00164CAC" w:rsidRPr="00164CAC">
        <w:rPr>
          <w:noProof/>
        </w:rPr>
        <w:t>(Janakiram, 2014)</w:t>
      </w:r>
      <w:r w:rsidR="00164CAC">
        <w:fldChar w:fldCharType="end"/>
      </w:r>
      <w:r w:rsidR="00164CAC">
        <w:t xml:space="preserve">, Amazon Lambda </w:t>
      </w:r>
      <w:r w:rsidR="007F61C9">
        <w:t xml:space="preserve">has </w:t>
      </w:r>
      <w:r w:rsidR="009B1070">
        <w:t xml:space="preserve">proved to be </w:t>
      </w:r>
      <w:r w:rsidR="007F61C9">
        <w:t xml:space="preserve">the </w:t>
      </w:r>
      <w:r w:rsidR="00A83640">
        <w:t xml:space="preserve">catalyst </w:t>
      </w:r>
      <w:r w:rsidR="007F61C9">
        <w:t xml:space="preserve">for a cloud computing </w:t>
      </w:r>
      <w:r w:rsidR="009B1070">
        <w:t>transformation</w:t>
      </w:r>
      <w:r w:rsidR="007F61C9">
        <w:t xml:space="preserve"> in the form of </w:t>
      </w:r>
      <w:proofErr w:type="spellStart"/>
      <w:r w:rsidR="007F61C9">
        <w:t>serverless</w:t>
      </w:r>
      <w:proofErr w:type="spellEnd"/>
      <w:r w:rsidR="007F61C9">
        <w:t xml:space="preserve"> architecture. </w:t>
      </w:r>
      <w:r w:rsidR="00C1006C">
        <w:t xml:space="preserve">Although the ideas and concepts behind </w:t>
      </w:r>
      <w:proofErr w:type="spellStart"/>
      <w:r w:rsidR="00C1006C">
        <w:t>serverless</w:t>
      </w:r>
      <w:proofErr w:type="spellEnd"/>
      <w:r w:rsidR="00C1006C">
        <w:t xml:space="preserve"> architecture are not entirely new </w:t>
      </w:r>
      <w:r w:rsidR="00C1006C">
        <w:fldChar w:fldCharType="begin" w:fldLock="1"/>
      </w:r>
      <w:r w:rsidR="004B65D8">
        <w:instrText>ADDIN CSL_CITATION {"citationItems":[{"id":"ITEM-1","itemData":{"DOI":"10.1109/SmartCloud.2018.00012","ISBN":"978-1-5386-8000-1","author":[{"dropping-particle":"","family":"Bardsley","given":"Daniel","non-dropping-particle":"","parse-names":false,"suffix":""},{"dropping-particle":"","family":"Ryan","given":"Larry","non-dropping-particle":"","parse-names":false,"suffix":""},{"dropping-particle":"","family":"Howard","given":"John","non-dropping-particle":"","parse-names":false,"suffix":""}],"container-title":"2018 IEEE International Conference on Smart Cloud (SmartCloud)","id":"ITEM-1","issued":{"date-parts":[["2018","9"]]},"page":"19-26","publisher":"IEEE","title":"Serverless Performance and Optimization Strategies","type":"paper-conference"},"uris":["http://www.mendeley.com/documents/?uuid=da802475-aac9-3d1f-9e01-3dbb5ed051e5"]}],"mendeley":{"formattedCitation":"(Bardsley, Ryan and Howard, 2018)","plainTextFormattedCitation":"(Bardsley, Ryan and Howard, 2018)","previouslyFormattedCitation":"(Bardsley, Ryan and Howard, 2018)"},"properties":{"noteIndex":0},"schema":"https://github.com/citation-style-language/schema/raw/master/csl-citation.json"}</w:instrText>
      </w:r>
      <w:r w:rsidR="00C1006C">
        <w:fldChar w:fldCharType="separate"/>
      </w:r>
      <w:r w:rsidR="00C1006C" w:rsidRPr="00C1006C">
        <w:rPr>
          <w:noProof/>
        </w:rPr>
        <w:t>(Bardsley, Ryan and Howard, 2018)</w:t>
      </w:r>
      <w:r w:rsidR="00C1006C">
        <w:fldChar w:fldCharType="end"/>
      </w:r>
      <w:r w:rsidR="00C1006C">
        <w:t>, the Amazon Web Services brand and indeed Amazon Lambda have become synonymous with the technology.</w:t>
      </w:r>
    </w:p>
    <w:p w14:paraId="3675B6FC" w14:textId="4DFB19D8" w:rsidR="00B4048A" w:rsidRDefault="00B4048A" w:rsidP="00A73DEE"/>
    <w:p w14:paraId="351B58A9" w14:textId="181BE481" w:rsidR="00DC31AC" w:rsidRDefault="00DC31AC" w:rsidP="00DC31AC">
      <w:pPr>
        <w:pStyle w:val="Heading3"/>
      </w:pPr>
      <w:bookmarkStart w:id="36" w:name="_Toc6469270"/>
      <w:proofErr w:type="spellStart"/>
      <w:r>
        <w:t>Serverless</w:t>
      </w:r>
      <w:proofErr w:type="spellEnd"/>
      <w:r>
        <w:t xml:space="preserve"> Benefits</w:t>
      </w:r>
      <w:bookmarkEnd w:id="36"/>
    </w:p>
    <w:p w14:paraId="144B80B2" w14:textId="7D619ECC" w:rsidR="00F80BD2" w:rsidRDefault="00F80BD2" w:rsidP="00DC31AC">
      <w:pPr>
        <w:pStyle w:val="Heading4"/>
      </w:pPr>
      <w:r>
        <w:t>No servers</w:t>
      </w:r>
    </w:p>
    <w:p w14:paraId="2EA8F4A9" w14:textId="5E4F8F05" w:rsidR="00A8618F" w:rsidRDefault="00A8618F" w:rsidP="00A8618F">
      <w:r>
        <w:t xml:space="preserve">Without doubt, the biggest draw with regards to </w:t>
      </w:r>
      <w:proofErr w:type="spellStart"/>
      <w:r>
        <w:t>serverless</w:t>
      </w:r>
      <w:proofErr w:type="spellEnd"/>
      <w:r>
        <w:t xml:space="preserve"> is the idea of there being no servers to manage. </w:t>
      </w:r>
      <w:proofErr w:type="spellStart"/>
      <w:r>
        <w:t>Serverless</w:t>
      </w:r>
      <w:proofErr w:type="spellEnd"/>
      <w:r>
        <w:t xml:space="preserve"> provides developers with an extremely simplified model which all but completely abstracts the majority of operation</w:t>
      </w:r>
      <w:r w:rsidR="00BC5DBD">
        <w:t>al</w:t>
      </w:r>
      <w:r>
        <w:t xml:space="preserve"> concerns with regards to the provision and management of servers </w:t>
      </w:r>
      <w:r w:rsidR="004B65D8">
        <w:fldChar w:fldCharType="begin" w:fldLock="1"/>
      </w:r>
      <w:r w:rsidR="00D0574B">
        <w:instrText>ADDIN CSL_CITATION {"citationItems":[{"id":"ITEM-1","itemData":{"DOI":"10.1109/IC2E.2018.00052","ISBN":"978-1-5386-5008-0","author":[{"dropping-particle":"","family":"Ishakian","given":"Vatche","non-dropping-particle":"","parse-names":false,"suffix":""},{"dropping-particle":"","family":"Muthusamy","given":"Vinod","non-dropping-particle":"","parse-names":false,"suffix":""},{"dropping-particle":"","family":"Slominski","given":"Aleksander","non-dropping-particle":"","parse-names":false,"suffix":""}],"container-title":"2018 IEEE International Conference on Cloud Engineering (IC2E)","id":"ITEM-1","issued":{"date-parts":[["2018","4"]]},"page":"257-262","publisher":"IEEE","title":"Serving Deep Learning Models in a Serverless Platform","type":"paper-conference"},"uris":["http://www.mendeley.com/documents/?uuid=282ce3c7-05b1-332a-9cca-1f1f8419607c"]}],"mendeley":{"formattedCitation":"(Ishakian, Muthusamy and Slominski, 2018a)","plainTextFormattedCitation":"(Ishakian, Muthusamy and Slominski, 2018a)","previouslyFormattedCitation":"(Ishakian, Muthusamy and Slominski, 2018a)"},"properties":{"noteIndex":0},"schema":"https://github.com/citation-style-language/schema/raw/master/csl-citation.json"}</w:instrText>
      </w:r>
      <w:r w:rsidR="004B65D8">
        <w:fldChar w:fldCharType="separate"/>
      </w:r>
      <w:r w:rsidR="00003088" w:rsidRPr="00003088">
        <w:rPr>
          <w:noProof/>
        </w:rPr>
        <w:t>(Ishakian, Muthusamy and Slominski, 2018a)</w:t>
      </w:r>
      <w:r w:rsidR="004B65D8">
        <w:fldChar w:fldCharType="end"/>
      </w:r>
      <w:r>
        <w:t>.</w:t>
      </w:r>
      <w:r w:rsidR="00DD2064">
        <w:t xml:space="preserve"> The main benefit of this </w:t>
      </w:r>
      <w:r w:rsidR="001A5BC7">
        <w:t xml:space="preserve">is that it </w:t>
      </w:r>
      <w:r w:rsidR="00DD2064">
        <w:t xml:space="preserve">allows developers to </w:t>
      </w:r>
      <w:r w:rsidR="001A5BC7">
        <w:t xml:space="preserve">focus more time on the business logic and developing quality software solutions </w:t>
      </w:r>
      <w:r w:rsidR="00171463">
        <w:fldChar w:fldCharType="begin" w:fldLock="1"/>
      </w:r>
      <w:r w:rsidR="00F06BCB">
        <w:instrText>ADDIN CSL_CITATION {"citationItems":[{"id":"ITEM-1","itemData":{"DOI":"10.1145/3106237.3117767","ISBN":"9781450351058","author":[{"dropping-particle":"","family":"Adzic","given":"Gojko","non-dropping-particle":"","parse-names":false,"suffix":""},{"dropping-particle":"","family":"Chatley","given":"Robert","non-dropping-particle":"","parse-names":false,"suffix":""}],"container-title":"Proceedings of the 2017 11th Joint Meeting on Foundations of Software Engineering  - ESEC/FSE 2017","id":"ITEM-1","issued":{"date-parts":[["2017"]]},"page":"884-889","publisher":"ACM Press","publisher-place":"New York, New York, USA","title":"Serverless computing: economic and architectural impact","type":"paper-conference"},"uris":["http://www.mendeley.com/documents/?uuid=5b10b9d8-a95f-30eb-ab31-3d62c3175307"]}],"mendeley":{"formattedCitation":"(Adzic and Chatley, 2017)","plainTextFormattedCitation":"(Adzic and Chatley, 2017)","previouslyFormattedCitation":"(Adzic and Chatley, 2017)"},"properties":{"noteIndex":0},"schema":"https://github.com/citation-style-language/schema/raw/master/csl-citation.json"}</w:instrText>
      </w:r>
      <w:r w:rsidR="00171463">
        <w:fldChar w:fldCharType="separate"/>
      </w:r>
      <w:r w:rsidR="00171463" w:rsidRPr="00171463">
        <w:rPr>
          <w:noProof/>
        </w:rPr>
        <w:t>(Adzic and Chatley, 2017)</w:t>
      </w:r>
      <w:r w:rsidR="00171463">
        <w:fldChar w:fldCharType="end"/>
      </w:r>
      <w:r w:rsidR="001A5BC7">
        <w:t>.</w:t>
      </w:r>
    </w:p>
    <w:p w14:paraId="6F98035F" w14:textId="77777777" w:rsidR="00DC31AC" w:rsidRPr="00A8618F" w:rsidRDefault="00DC31AC" w:rsidP="00A8618F"/>
    <w:p w14:paraId="70BC777C" w14:textId="35C65956" w:rsidR="00B4048A" w:rsidRDefault="00B4048A" w:rsidP="009771B5">
      <w:pPr>
        <w:pStyle w:val="Heading4"/>
      </w:pPr>
      <w:r>
        <w:t xml:space="preserve">Cost </w:t>
      </w:r>
      <w:r w:rsidRPr="00DC31AC">
        <w:t>implications</w:t>
      </w:r>
    </w:p>
    <w:p w14:paraId="155DFB9B" w14:textId="339A7896" w:rsidR="00DC31AC" w:rsidRDefault="00DC31AC" w:rsidP="00DC31AC">
      <w:r>
        <w:t xml:space="preserve">One of the main benefits often publicised by Cloud Providers is the reported cost savings involved by switching to </w:t>
      </w:r>
      <w:proofErr w:type="spellStart"/>
      <w:r>
        <w:t>serverless</w:t>
      </w:r>
      <w:proofErr w:type="spellEnd"/>
      <w:r>
        <w:t xml:space="preserve">. </w:t>
      </w:r>
      <w:r w:rsidR="009228D4">
        <w:t>Traditionally in IaaS models, charges are raised on the basis of an always-on service instance – even if your server is idle and processing zero requests or work load.</w:t>
      </w:r>
      <w:r w:rsidR="00D07053">
        <w:t xml:space="preserve"> </w:t>
      </w:r>
      <w:proofErr w:type="spellStart"/>
      <w:r w:rsidR="00D07053">
        <w:t>Serverless</w:t>
      </w:r>
      <w:proofErr w:type="spellEnd"/>
      <w:r w:rsidR="00D07053">
        <w:t>, on the other hand, only incurs charges for the compute time actually consumed in 100ms blocks.</w:t>
      </w:r>
      <w:r w:rsidR="00B623D2">
        <w:t xml:space="preserve"> In a recent study into the economic impact of </w:t>
      </w:r>
      <w:proofErr w:type="spellStart"/>
      <w:r w:rsidR="00B623D2">
        <w:t>serverless</w:t>
      </w:r>
      <w:proofErr w:type="spellEnd"/>
      <w:r w:rsidR="00B623D2">
        <w:t xml:space="preserve"> computing</w:t>
      </w:r>
      <w:r w:rsidR="00F06BCB">
        <w:t xml:space="preserve"> </w:t>
      </w:r>
      <w:r w:rsidR="00F06BCB">
        <w:fldChar w:fldCharType="begin" w:fldLock="1"/>
      </w:r>
      <w:r w:rsidR="00003088">
        <w:instrText>ADDIN CSL_CITATION {"citationItems":[{"id":"ITEM-1","itemData":{"DOI":"10.1145/3106237.3117767","ISBN":"9781450351058","author":[{"dropping-particle":"","family":"Adzic","given":"Gojko","non-dropping-particle":"","parse-names":false,"suffix":""},{"dropping-particle":"","family":"Chatley","given":"Robert","non-dropping-particle":"","parse-names":false,"suffix":""}],"container-title":"Proceedings of the 2017 11th Joint Meeting on Foundations of Software Engineering  - ESEC/FSE 2017","id":"ITEM-1","issued":{"date-parts":[["2017"]]},"page":"884-889","publisher":"ACM Press","publisher-place":"New York, New York, USA","title":"Serverless computing: economic and architectural impact","type":"paper-conference"},"uris":["http://www.mendeley.com/documents/?uuid=5b10b9d8-a95f-30eb-ab31-3d62c3175307"]}],"mendeley":{"formattedCitation":"(Adzic and Chatley, 2017)","plainTextFormattedCitation":"(Adzic and Chatley, 2017)","previouslyFormattedCitation":"(Adzic and Chatley, 2017)"},"properties":{"noteIndex":0},"schema":"https://github.com/citation-style-language/schema/raw/master/csl-citation.json"}</w:instrText>
      </w:r>
      <w:r w:rsidR="00F06BCB">
        <w:fldChar w:fldCharType="separate"/>
      </w:r>
      <w:r w:rsidR="00F06BCB" w:rsidRPr="00F06BCB">
        <w:rPr>
          <w:noProof/>
        </w:rPr>
        <w:t>(Adzic and Chatley, 2017)</w:t>
      </w:r>
      <w:r w:rsidR="00F06BCB">
        <w:fldChar w:fldCharType="end"/>
      </w:r>
      <w:r w:rsidR="00B623D2">
        <w:t xml:space="preserve">, </w:t>
      </w:r>
      <w:proofErr w:type="spellStart"/>
      <w:r w:rsidR="00B623D2">
        <w:t>Adzic</w:t>
      </w:r>
      <w:proofErr w:type="spellEnd"/>
      <w:r w:rsidR="00B623D2">
        <w:t xml:space="preserve"> et al.</w:t>
      </w:r>
      <w:r w:rsidR="00F06BCB">
        <w:t xml:space="preserve"> evaluated two case studies in which companies migrated their existing applications to a </w:t>
      </w:r>
      <w:proofErr w:type="spellStart"/>
      <w:r w:rsidR="00F06BCB">
        <w:t>serverless</w:t>
      </w:r>
      <w:proofErr w:type="spellEnd"/>
      <w:r w:rsidR="00F06BCB">
        <w:t xml:space="preserve"> architecture. Their </w:t>
      </w:r>
      <w:r w:rsidR="005D1A5C">
        <w:t>evaluation</w:t>
      </w:r>
      <w:r w:rsidR="00F06BCB">
        <w:t xml:space="preserve"> o</w:t>
      </w:r>
      <w:r w:rsidR="005D1A5C">
        <w:t>f</w:t>
      </w:r>
      <w:r w:rsidR="00F06BCB">
        <w:t xml:space="preserve"> the first </w:t>
      </w:r>
      <w:r w:rsidR="005D1A5C">
        <w:t>case study</w:t>
      </w:r>
      <w:r w:rsidR="00F06BCB">
        <w:t xml:space="preserve"> show</w:t>
      </w:r>
      <w:r w:rsidR="005D1A5C">
        <w:t>ed</w:t>
      </w:r>
      <w:r w:rsidR="00F06BCB">
        <w:t xml:space="preserve"> that although the system</w:t>
      </w:r>
      <w:r w:rsidR="005D1A5C">
        <w:t>’</w:t>
      </w:r>
      <w:r w:rsidR="00F06BCB">
        <w:t>s users had increased by over 50</w:t>
      </w:r>
      <w:r w:rsidR="009A2BF3">
        <w:t>%</w:t>
      </w:r>
      <w:r w:rsidR="00F06BCB">
        <w:t xml:space="preserve">, on moving to a </w:t>
      </w:r>
      <w:proofErr w:type="spellStart"/>
      <w:r w:rsidR="00F06BCB">
        <w:t>serverless</w:t>
      </w:r>
      <w:proofErr w:type="spellEnd"/>
      <w:r w:rsidR="00F06BCB">
        <w:t xml:space="preserve"> architecture their costs dropped by just under 50%. Whilst cost is not something which will be considered in this project, it is important to highlight that this potential cost saving is a big incentive for businesses to consider a switch to </w:t>
      </w:r>
      <w:proofErr w:type="spellStart"/>
      <w:r w:rsidR="00F06BCB">
        <w:t>serverless</w:t>
      </w:r>
      <w:proofErr w:type="spellEnd"/>
      <w:r w:rsidR="00F06BCB">
        <w:t>.</w:t>
      </w:r>
    </w:p>
    <w:p w14:paraId="62A88DC8" w14:textId="77777777" w:rsidR="009771B5" w:rsidRPr="00DC31AC" w:rsidRDefault="009771B5" w:rsidP="00DC31AC"/>
    <w:p w14:paraId="0C02B593" w14:textId="668758BA" w:rsidR="00B4048A" w:rsidRPr="00DC31AC" w:rsidRDefault="009771B5" w:rsidP="009771B5">
      <w:pPr>
        <w:pStyle w:val="Heading4"/>
      </w:pPr>
      <w:r>
        <w:t>Scalability</w:t>
      </w:r>
    </w:p>
    <w:p w14:paraId="543AC576" w14:textId="62355CCC" w:rsidR="00A73DEE" w:rsidRDefault="00E262EA" w:rsidP="00A61A56">
      <w:r>
        <w:t xml:space="preserve">Last but not least </w:t>
      </w:r>
      <w:r w:rsidR="004F07DD">
        <w:t xml:space="preserve">is </w:t>
      </w:r>
      <w:proofErr w:type="spellStart"/>
      <w:r w:rsidR="004F07DD">
        <w:t>serverless</w:t>
      </w:r>
      <w:proofErr w:type="spellEnd"/>
      <w:r w:rsidR="004F07DD">
        <w:t xml:space="preserve"> architecture’s elasticity and intrinsic ability to auto-scale on demand without the need to configure load balancers or indeed spin up new service instances which will not be utili</w:t>
      </w:r>
      <w:r w:rsidR="005E56DB">
        <w:t>s</w:t>
      </w:r>
      <w:r w:rsidR="004F07DD">
        <w:t xml:space="preserve">ed effectively. </w:t>
      </w:r>
      <w:r w:rsidR="00EB5B0E">
        <w:t xml:space="preserve">In a study carried </w:t>
      </w:r>
      <w:r w:rsidR="00003088">
        <w:t>out</w:t>
      </w:r>
      <w:r w:rsidR="00EB5B0E">
        <w:t xml:space="preserve"> by</w:t>
      </w:r>
      <w:r w:rsidR="00003088">
        <w:t xml:space="preserve"> </w:t>
      </w:r>
      <w:proofErr w:type="spellStart"/>
      <w:r w:rsidR="00003088">
        <w:t>Ishakian</w:t>
      </w:r>
      <w:proofErr w:type="spellEnd"/>
      <w:r w:rsidR="00003088">
        <w:t xml:space="preserve"> et al. into the use of </w:t>
      </w:r>
      <w:proofErr w:type="spellStart"/>
      <w:r w:rsidR="00003088">
        <w:t>serverless</w:t>
      </w:r>
      <w:proofErr w:type="spellEnd"/>
      <w:r w:rsidR="00003088">
        <w:t xml:space="preserve"> architecture along with deep learning models, they noted that the platform seemed to scale well but </w:t>
      </w:r>
      <w:r w:rsidR="009A2BF3">
        <w:t xml:space="preserve">especially </w:t>
      </w:r>
      <w:r w:rsidR="00C67D7B">
        <w:t xml:space="preserve">so with </w:t>
      </w:r>
      <w:r w:rsidR="00003088">
        <w:t>large memory allocations</w:t>
      </w:r>
      <w:r w:rsidR="00EB5B0E">
        <w:t xml:space="preserve"> </w:t>
      </w:r>
      <w:r w:rsidR="00003088">
        <w:fldChar w:fldCharType="begin" w:fldLock="1"/>
      </w:r>
      <w:r w:rsidR="00D0574B">
        <w:instrText>ADDIN CSL_CITATION {"citationItems":[{"id":"ITEM-1","itemData":{"DOI":"10.1109/IC2E.2018.00052","ISBN":"978-1-5386-5008-0","author":[{"dropping-particle":"","family":"Ishakian","given":"Vatche","non-dropping-particle":"","parse-names":false,"suffix":""},{"dropping-particle":"","family":"Muthusamy","given":"Vinod","non-dropping-particle":"","parse-names":false,"suffix":""},{"dropping-particle":"","family":"Slominski","given":"Aleksander","non-dropping-particle":"","parse-names":false,"suffix":""}],"container-title":"2018 IEEE International Conference on Cloud Engineering (IC2E)","id":"ITEM-1","issued":{"date-parts":[["2018","4"]]},"page":"257-262","publisher":"IEEE","title":"Serving Deep Learning Models in a Serverless Platform","type":"paper-conference"},"uris":["http://www.mendeley.com/documents/?uuid=18f0dbea-7a65-3142-a944-0095679f5ae7"]}],"mendeley":{"formattedCitation":"(Ishakian, Muthusamy and Slominski, 2018b)","plainTextFormattedCitation":"(Ishakian, Muthusamy and Slominski, 2018b)","previouslyFormattedCitation":"(Ishakian, Muthusamy and Slominski, 2018b)"},"properties":{"noteIndex":0},"schema":"https://github.com/citation-style-language/schema/raw/master/csl-citation.json"}</w:instrText>
      </w:r>
      <w:r w:rsidR="00003088">
        <w:fldChar w:fldCharType="separate"/>
      </w:r>
      <w:r w:rsidR="00003088" w:rsidRPr="00003088">
        <w:rPr>
          <w:noProof/>
        </w:rPr>
        <w:t>(Ishakian, Muthusamy and Slominski, 2018b)</w:t>
      </w:r>
      <w:r w:rsidR="00003088">
        <w:fldChar w:fldCharType="end"/>
      </w:r>
      <w:r w:rsidR="00003088">
        <w:t>.</w:t>
      </w:r>
    </w:p>
    <w:p w14:paraId="08507997" w14:textId="1255577F" w:rsidR="0057650B" w:rsidRDefault="0057650B" w:rsidP="005B6465">
      <w:pPr>
        <w:ind w:left="720"/>
      </w:pPr>
    </w:p>
    <w:p w14:paraId="43322D99" w14:textId="77777777" w:rsidR="00DC3040" w:rsidRDefault="00DC3040" w:rsidP="00DC3040">
      <w:pPr>
        <w:pStyle w:val="Heading3"/>
        <w:sectPr w:rsidR="00DC3040" w:rsidSect="007D633D">
          <w:pgSz w:w="11900" w:h="16840"/>
          <w:pgMar w:top="1440" w:right="1440" w:bottom="1440" w:left="1440" w:header="708" w:footer="708" w:gutter="0"/>
          <w:cols w:space="708"/>
          <w:docGrid w:linePitch="360"/>
        </w:sectPr>
      </w:pPr>
    </w:p>
    <w:p w14:paraId="4C60F040" w14:textId="425EEE7B" w:rsidR="00A61A56" w:rsidRDefault="00BC5DBD" w:rsidP="00DC3040">
      <w:pPr>
        <w:pStyle w:val="Heading3"/>
      </w:pPr>
      <w:bookmarkStart w:id="37" w:name="_Toc6469271"/>
      <w:r>
        <w:t xml:space="preserve">How </w:t>
      </w:r>
      <w:proofErr w:type="gramStart"/>
      <w:r>
        <w:t>Does</w:t>
      </w:r>
      <w:proofErr w:type="gramEnd"/>
      <w:r>
        <w:t xml:space="preserve"> it </w:t>
      </w:r>
      <w:r w:rsidR="0035489D">
        <w:t>W</w:t>
      </w:r>
      <w:r>
        <w:t>ork</w:t>
      </w:r>
      <w:r w:rsidR="0035489D">
        <w:t>?</w:t>
      </w:r>
      <w:bookmarkEnd w:id="37"/>
    </w:p>
    <w:p w14:paraId="08778738" w14:textId="14284EBB" w:rsidR="000E3E45" w:rsidRDefault="000E3E45" w:rsidP="000E3E45">
      <w:r>
        <w:t xml:space="preserve">As mentioned previously, </w:t>
      </w:r>
      <w:proofErr w:type="spellStart"/>
      <w:r>
        <w:t>serverless</w:t>
      </w:r>
      <w:proofErr w:type="spellEnd"/>
      <w:r>
        <w:t xml:space="preserve"> architecture obviously makes use o</w:t>
      </w:r>
      <w:r w:rsidR="00C76A67">
        <w:t>f</w:t>
      </w:r>
      <w:r>
        <w:t xml:space="preserve"> servers at its core. </w:t>
      </w:r>
      <w:proofErr w:type="spellStart"/>
      <w:r>
        <w:t>Serverless</w:t>
      </w:r>
      <w:proofErr w:type="spellEnd"/>
      <w:r>
        <w:t xml:space="preserve"> architecture essentially employs container-based technology</w:t>
      </w:r>
      <w:r w:rsidR="00717D2F">
        <w:t xml:space="preserve"> in order to deploy its functions</w:t>
      </w:r>
      <w:r w:rsidR="008C447C">
        <w:t>,</w:t>
      </w:r>
      <w:r w:rsidR="00D0574B">
        <w:t xml:space="preserve"> albeit on a more granular scale</w:t>
      </w:r>
      <w:r w:rsidR="002D4AE6">
        <w:t xml:space="preserve"> than</w:t>
      </w:r>
      <w:r w:rsidR="005E56DB">
        <w:t>, for instance,</w:t>
      </w:r>
      <w:r w:rsidR="002D4AE6">
        <w:t xml:space="preserve"> a typical Docker deployment</w:t>
      </w:r>
      <w:r>
        <w:t>.</w:t>
      </w:r>
      <w:r w:rsidR="00717D2F">
        <w:t xml:space="preserve"> To date, containeri</w:t>
      </w:r>
      <w:r w:rsidR="005E56DB">
        <w:t>s</w:t>
      </w:r>
      <w:r w:rsidR="00717D2F">
        <w:t xml:space="preserve">ation has </w:t>
      </w:r>
      <w:r w:rsidR="00897987">
        <w:t>proved to be</w:t>
      </w:r>
      <w:r w:rsidR="00717D2F">
        <w:t xml:space="preserve"> a popular way in which to deploy </w:t>
      </w:r>
      <w:proofErr w:type="spellStart"/>
      <w:r w:rsidR="00717D2F">
        <w:t>microservices</w:t>
      </w:r>
      <w:proofErr w:type="spellEnd"/>
      <w:r w:rsidR="00717D2F">
        <w:t xml:space="preserve"> at scale </w:t>
      </w:r>
      <w:r w:rsidR="00D0574B">
        <w:fldChar w:fldCharType="begin" w:fldLock="1"/>
      </w:r>
      <w:r w:rsidR="001F67F7">
        <w:instrText>ADDIN CSL_CITATION {"citationItems":[{"id":"ITEM-1","itemData":{"DOI":"10.1109/MCC.2016.111","ISSN":"2325-6095","author":[{"dropping-particle":"","family":"Sill","given":"Alan","non-dropping-particle":"","parse-names":false,"suffix":""}],"container-title":"IEEE Cloud Computing","id":"ITEM-1","issue":"5","issued":{"date-parts":[["2016","9"]]},"page":"76-80","title":"The Design and Architecture of Microservices","type":"article-journal","volume":"3"},"uris":["http://www.mendeley.com/documents/?uuid=71308962-a7df-3d45-8138-609cd95e93dd"]}],"mendeley":{"formattedCitation":"(Sill, 2016)","plainTextFormattedCitation":"(Sill, 2016)","previouslyFormattedCitation":"(Sill, 2016)"},"properties":{"noteIndex":0},"schema":"https://github.com/citation-style-language/schema/raw/master/csl-citation.json"}</w:instrText>
      </w:r>
      <w:r w:rsidR="00D0574B">
        <w:fldChar w:fldCharType="separate"/>
      </w:r>
      <w:r w:rsidR="00D0574B" w:rsidRPr="00D0574B">
        <w:rPr>
          <w:noProof/>
        </w:rPr>
        <w:t>(Sill, 2016)</w:t>
      </w:r>
      <w:r w:rsidR="00D0574B">
        <w:fldChar w:fldCharType="end"/>
      </w:r>
      <w:r w:rsidR="00717D2F">
        <w:t>.</w:t>
      </w:r>
    </w:p>
    <w:p w14:paraId="43EF62F1" w14:textId="51B3A193" w:rsidR="007A1506" w:rsidRDefault="007A1506" w:rsidP="000E3E45"/>
    <w:p w14:paraId="151D84B7" w14:textId="322AD8F9" w:rsidR="00807496" w:rsidRDefault="007D03F7" w:rsidP="00BE0402">
      <w:r>
        <w:t xml:space="preserve">In its </w:t>
      </w:r>
      <w:r w:rsidR="00F256B4">
        <w:t>basic</w:t>
      </w:r>
      <w:r>
        <w:t xml:space="preserve"> form, the process is as </w:t>
      </w:r>
      <w:r w:rsidR="00EA1836">
        <w:t>outlined</w:t>
      </w:r>
      <w:r w:rsidR="00F256B4">
        <w:t xml:space="preserve"> on</w:t>
      </w:r>
      <w:r w:rsidR="00751EFC">
        <w:t xml:space="preserve"> </w:t>
      </w:r>
      <w:r w:rsidR="0075576E">
        <w:fldChar w:fldCharType="begin"/>
      </w:r>
      <w:r w:rsidR="0075576E">
        <w:instrText xml:space="preserve"> REF _Ref530380477 \h </w:instrText>
      </w:r>
      <w:r w:rsidR="0075576E">
        <w:fldChar w:fldCharType="separate"/>
      </w:r>
      <w:r w:rsidR="00CE2EF1">
        <w:t xml:space="preserve">Figure </w:t>
      </w:r>
      <w:r w:rsidR="00CE2EF1">
        <w:rPr>
          <w:noProof/>
        </w:rPr>
        <w:t>3</w:t>
      </w:r>
      <w:r w:rsidR="0075576E">
        <w:fldChar w:fldCharType="end"/>
      </w:r>
      <w:r>
        <w:t xml:space="preserve">. </w:t>
      </w:r>
      <w:r w:rsidR="007A1506">
        <w:t>When a Lambda</w:t>
      </w:r>
      <w:r w:rsidR="00CA5728">
        <w:t xml:space="preserve"> Function</w:t>
      </w:r>
      <w:r w:rsidR="007A1506">
        <w:t xml:space="preserve"> event is triggered - be it from an end user via an API Gateway endpoint, or another event source within AWS – the platform </w:t>
      </w:r>
      <w:r w:rsidR="00F014B2">
        <w:t xml:space="preserve">itself will spin up </w:t>
      </w:r>
      <w:r w:rsidR="007A1506">
        <w:t xml:space="preserve">a new container; all </w:t>
      </w:r>
      <w:r w:rsidR="004E0B3E">
        <w:t>necessary</w:t>
      </w:r>
      <w:r w:rsidR="007A1506">
        <w:t xml:space="preserve"> bootstrapping and dependencies for the function will be pulled into the container and when ready, the function will execute</w:t>
      </w:r>
      <w:r w:rsidR="004522C7">
        <w:t>.</w:t>
      </w:r>
      <w:r w:rsidR="00BE0402">
        <w:t xml:space="preserve"> Whilst t</w:t>
      </w:r>
      <w:r w:rsidR="00807496">
        <w:t>his whole process happens on the fly and is managed completely by the platform itself;</w:t>
      </w:r>
      <w:r w:rsidR="00BE0402">
        <w:t xml:space="preserve"> this is a simplistic presentation of the process and</w:t>
      </w:r>
      <w:r w:rsidR="00807496">
        <w:t xml:space="preserve"> </w:t>
      </w:r>
      <w:r w:rsidR="00BE0402">
        <w:t xml:space="preserve">in reality, </w:t>
      </w:r>
      <w:r w:rsidR="00807496">
        <w:t>it does present other issues with regards to performance</w:t>
      </w:r>
      <w:r w:rsidR="00BE0402">
        <w:t>.</w:t>
      </w:r>
    </w:p>
    <w:p w14:paraId="504F45DF" w14:textId="0C38522F" w:rsidR="008C7F80" w:rsidRDefault="008C7F80" w:rsidP="00BE0402"/>
    <w:p w14:paraId="5F26129C" w14:textId="77777777" w:rsidR="008C7F80" w:rsidRDefault="008C7F80" w:rsidP="008C7F80">
      <w:pPr>
        <w:jc w:val="center"/>
      </w:pPr>
      <w:r w:rsidRPr="008C7F80">
        <w:rPr>
          <w:noProof/>
          <w:lang w:eastAsia="en-GB"/>
        </w:rPr>
        <w:drawing>
          <wp:inline distT="0" distB="0" distL="0" distR="0" wp14:anchorId="66A73B90" wp14:editId="5C721CE6">
            <wp:extent cx="5727700" cy="34829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27700" cy="3482975"/>
                    </a:xfrm>
                    <a:prstGeom prst="rect">
                      <a:avLst/>
                    </a:prstGeom>
                  </pic:spPr>
                </pic:pic>
              </a:graphicData>
            </a:graphic>
          </wp:inline>
        </w:drawing>
      </w:r>
    </w:p>
    <w:p w14:paraId="67B58434" w14:textId="111DF159" w:rsidR="008C7F80" w:rsidRDefault="008C7F80" w:rsidP="008C7F80">
      <w:pPr>
        <w:pStyle w:val="Caption"/>
        <w:jc w:val="center"/>
      </w:pPr>
      <w:bookmarkStart w:id="38" w:name="_Ref530380477"/>
      <w:bookmarkStart w:id="39" w:name="_Toc6469241"/>
      <w:r>
        <w:t xml:space="preserve">Figure </w:t>
      </w:r>
      <w:r w:rsidR="003E2842">
        <w:rPr>
          <w:noProof/>
        </w:rPr>
        <w:fldChar w:fldCharType="begin"/>
      </w:r>
      <w:r w:rsidR="003E2842">
        <w:rPr>
          <w:noProof/>
        </w:rPr>
        <w:instrText xml:space="preserve"> SEQ Figure \* ARABIC </w:instrText>
      </w:r>
      <w:r w:rsidR="003E2842">
        <w:rPr>
          <w:noProof/>
        </w:rPr>
        <w:fldChar w:fldCharType="separate"/>
      </w:r>
      <w:r w:rsidR="00CE2EF1">
        <w:rPr>
          <w:noProof/>
        </w:rPr>
        <w:t>3</w:t>
      </w:r>
      <w:r w:rsidR="003E2842">
        <w:rPr>
          <w:noProof/>
        </w:rPr>
        <w:fldChar w:fldCharType="end"/>
      </w:r>
      <w:bookmarkEnd w:id="38"/>
      <w:r>
        <w:t xml:space="preserve"> Rudimentary diagram of </w:t>
      </w:r>
      <w:r w:rsidR="00041352">
        <w:t>Lambda Infrastructure</w:t>
      </w:r>
      <w:bookmarkEnd w:id="39"/>
    </w:p>
    <w:p w14:paraId="7BB32AA1" w14:textId="77777777" w:rsidR="00066868" w:rsidRPr="00066868" w:rsidRDefault="00066868" w:rsidP="00066868">
      <w:bookmarkStart w:id="40" w:name="_Toc529706919"/>
    </w:p>
    <w:p w14:paraId="55CBBA82" w14:textId="77777777" w:rsidR="00C079D4" w:rsidRDefault="00C079D4" w:rsidP="00495EB4">
      <w:pPr>
        <w:pStyle w:val="Heading2"/>
        <w:sectPr w:rsidR="00C079D4" w:rsidSect="007D633D">
          <w:pgSz w:w="11900" w:h="16840"/>
          <w:pgMar w:top="1440" w:right="1440" w:bottom="1440" w:left="1440" w:header="708" w:footer="708" w:gutter="0"/>
          <w:cols w:space="708"/>
          <w:docGrid w:linePitch="360"/>
        </w:sectPr>
      </w:pPr>
    </w:p>
    <w:p w14:paraId="2146C958" w14:textId="71DBE4C0" w:rsidR="005648BF" w:rsidRDefault="0074077B" w:rsidP="00495EB4">
      <w:pPr>
        <w:pStyle w:val="Heading2"/>
      </w:pPr>
      <w:bookmarkStart w:id="41" w:name="_Toc6469272"/>
      <w:r>
        <w:t xml:space="preserve">Investigation into </w:t>
      </w:r>
      <w:r w:rsidR="00790B98">
        <w:t>“</w:t>
      </w:r>
      <w:r w:rsidR="002E1734">
        <w:t>cold start</w:t>
      </w:r>
      <w:r w:rsidR="00790B98">
        <w:t>” problem</w:t>
      </w:r>
      <w:bookmarkEnd w:id="40"/>
      <w:bookmarkEnd w:id="41"/>
    </w:p>
    <w:p w14:paraId="453AF102" w14:textId="696125A9" w:rsidR="00F014B2" w:rsidRDefault="00537F9B" w:rsidP="00EE0EE5">
      <w:r>
        <w:t xml:space="preserve">The cold start problem </w:t>
      </w:r>
      <w:r w:rsidR="00A64EBE">
        <w:t>i</w:t>
      </w:r>
      <w:r>
        <w:t xml:space="preserve">s </w:t>
      </w:r>
      <w:r w:rsidR="00A64EBE">
        <w:t>a well-known</w:t>
      </w:r>
      <w:r>
        <w:t xml:space="preserve"> and w</w:t>
      </w:r>
      <w:r w:rsidR="005E56DB">
        <w:t>idely</w:t>
      </w:r>
      <w:r>
        <w:t xml:space="preserve"> debated topic in the </w:t>
      </w:r>
      <w:proofErr w:type="spellStart"/>
      <w:r>
        <w:t>serverless</w:t>
      </w:r>
      <w:proofErr w:type="spellEnd"/>
      <w:r>
        <w:t xml:space="preserve"> community. </w:t>
      </w:r>
      <w:r w:rsidR="00EE0EE5">
        <w:t>To fully understand the issue, it is important to consider the entire process of how containers are provisioned. As mentioned previously, if an event is triggered a new container need</w:t>
      </w:r>
      <w:r w:rsidR="00A64EBE">
        <w:t>s</w:t>
      </w:r>
      <w:r w:rsidR="00EE0EE5">
        <w:t xml:space="preserve"> to be spun up. However, in the first instance, </w:t>
      </w:r>
      <w:r w:rsidR="00F014B2">
        <w:t xml:space="preserve">the platform checks to see if there is an existing container on which the function </w:t>
      </w:r>
      <w:r w:rsidR="004234E9">
        <w:t>could</w:t>
      </w:r>
      <w:r w:rsidR="00F014B2">
        <w:t xml:space="preserve"> be executed. If not, a </w:t>
      </w:r>
      <w:r w:rsidR="00EE0EE5">
        <w:t xml:space="preserve">completely </w:t>
      </w:r>
      <w:r w:rsidR="00F014B2">
        <w:t xml:space="preserve">new container will be </w:t>
      </w:r>
      <w:r w:rsidR="00EE0EE5">
        <w:t>created</w:t>
      </w:r>
      <w:r w:rsidR="00F014B2">
        <w:t>;</w:t>
      </w:r>
      <w:r w:rsidR="00EE0EE5">
        <w:t xml:space="preserve"> again,</w:t>
      </w:r>
      <w:r w:rsidR="00F014B2">
        <w:t xml:space="preserve"> all bootstrapping for the function will</w:t>
      </w:r>
      <w:r w:rsidR="00EE0EE5">
        <w:t xml:space="preserve"> carried out and any dependencies will</w:t>
      </w:r>
      <w:r w:rsidR="00F014B2">
        <w:t xml:space="preserve"> be pulled into the container and when ready, the function will execute</w:t>
      </w:r>
      <w:r w:rsidR="00667D30">
        <w:t>.</w:t>
      </w:r>
      <w:r w:rsidR="00F014B2">
        <w:t xml:space="preserve"> </w:t>
      </w:r>
      <w:r w:rsidR="00667D30">
        <w:t>T</w:t>
      </w:r>
      <w:r w:rsidR="00F014B2">
        <w:t xml:space="preserve">his is </w:t>
      </w:r>
      <w:r w:rsidR="00EE0EE5">
        <w:t xml:space="preserve">what is </w:t>
      </w:r>
      <w:r w:rsidR="00F014B2">
        <w:t xml:space="preserve">known as a cold start. If a container already exists, the function can be loaded and executed almost </w:t>
      </w:r>
      <w:r w:rsidR="00667D30">
        <w:t>instantaneously</w:t>
      </w:r>
      <w:r w:rsidR="00F014B2">
        <w:t xml:space="preserve"> – this is </w:t>
      </w:r>
      <w:r w:rsidR="00ED7CB3">
        <w:t>known</w:t>
      </w:r>
      <w:r w:rsidR="00F014B2">
        <w:t xml:space="preserve"> as a warm start. Should more requests be received within a relatively short time frame the same container may well be re-used. Once there are no more requests, the AWS platform will eventually tear down the container so as to reserve resources and in-turn cost. In order to scale, this same process will be repeated any number of times whenever the AWS platform deems the need for further containers in order to meet the demand of the current load.</w:t>
      </w:r>
    </w:p>
    <w:p w14:paraId="17B63C7B" w14:textId="221EF903" w:rsidR="00F014B2" w:rsidRDefault="00F014B2" w:rsidP="00B7322E"/>
    <w:p w14:paraId="253024B9" w14:textId="77BAF9DC" w:rsidR="009855E3" w:rsidRDefault="00B54C4C" w:rsidP="009354B5">
      <w:r>
        <w:t>In</w:t>
      </w:r>
      <w:r w:rsidR="00647285">
        <w:t xml:space="preserve"> a</w:t>
      </w:r>
      <w:r>
        <w:t xml:space="preserve"> recent study into </w:t>
      </w:r>
      <w:proofErr w:type="spellStart"/>
      <w:r>
        <w:t>serverless</w:t>
      </w:r>
      <w:proofErr w:type="spellEnd"/>
      <w:r>
        <w:t xml:space="preserve"> architecture and its potential use alongside deep learning models, </w:t>
      </w:r>
      <w:proofErr w:type="spellStart"/>
      <w:r>
        <w:t>Ishakian</w:t>
      </w:r>
      <w:proofErr w:type="spellEnd"/>
      <w:r>
        <w:t xml:space="preserve"> et al. discovered that the cold start issue proved to be a significant factor in their research.</w:t>
      </w:r>
      <w:r w:rsidR="0086413C">
        <w:t xml:space="preserve"> They ran a series of tests on both warm and cold starts </w:t>
      </w:r>
      <w:r w:rsidR="008402B0">
        <w:t xml:space="preserve">against various deep learning predication </w:t>
      </w:r>
      <w:r w:rsidR="00E34105">
        <w:t>models,</w:t>
      </w:r>
      <w:r w:rsidR="0086413C">
        <w:t xml:space="preserve"> but they also took into the consideration the memory allocation for each function</w:t>
      </w:r>
      <w:r w:rsidR="008402B0">
        <w:t xml:space="preserve"> and </w:t>
      </w:r>
      <w:r w:rsidR="00E34105">
        <w:t>the</w:t>
      </w:r>
      <w:r w:rsidR="008402B0">
        <w:t xml:space="preserve"> impact </w:t>
      </w:r>
      <w:r w:rsidR="00E34105">
        <w:t xml:space="preserve">this had </w:t>
      </w:r>
      <w:r w:rsidR="008402B0">
        <w:t>on both the latency of the function and the overall all prediction time of their deep learning models</w:t>
      </w:r>
      <w:r w:rsidR="0086413C">
        <w:t>.</w:t>
      </w:r>
      <w:r w:rsidR="008402B0">
        <w:t xml:space="preserve"> As this project is only interested in the cold start impact, the following results are from a single deep learning model</w:t>
      </w:r>
      <w:r w:rsidR="0072094B">
        <w:t xml:space="preserve"> (</w:t>
      </w:r>
      <w:proofErr w:type="spellStart"/>
      <w:r w:rsidR="00D92DC0">
        <w:t>S</w:t>
      </w:r>
      <w:r w:rsidR="0072094B">
        <w:t>queeze</w:t>
      </w:r>
      <w:r w:rsidR="00D92DC0">
        <w:t>N</w:t>
      </w:r>
      <w:r w:rsidR="0072094B">
        <w:t>et</w:t>
      </w:r>
      <w:proofErr w:type="spellEnd"/>
      <w:r w:rsidR="0072094B">
        <w:t>)</w:t>
      </w:r>
      <w:r w:rsidR="00E34105">
        <w:t xml:space="preserve"> however the model specifics are not required for the purposes of this evaluation</w:t>
      </w:r>
      <w:r w:rsidR="008402B0">
        <w:t>.</w:t>
      </w:r>
    </w:p>
    <w:p w14:paraId="6B969806" w14:textId="0B52FC4B" w:rsidR="0072094B" w:rsidRDefault="0072094B" w:rsidP="00B7322E"/>
    <w:p w14:paraId="4CBEE38C" w14:textId="27E65AA1" w:rsidR="009855E3" w:rsidRDefault="00E9058A" w:rsidP="009855E3">
      <w:pPr>
        <w:jc w:val="center"/>
      </w:pPr>
      <w:r w:rsidRPr="0072094B">
        <w:fldChar w:fldCharType="begin"/>
      </w:r>
      <w:r w:rsidRPr="0072094B">
        <w:instrText xml:space="preserve"> INCLUDEPICTURE "https://ieeexplore.ieee.org/mediastore_new/IEEE/content/media/8359996/8360205/8360337/8360337-fig-1-source-large.gif" \* MERGEFORMATINET </w:instrText>
      </w:r>
      <w:r w:rsidRPr="0072094B">
        <w:fldChar w:fldCharType="separate"/>
      </w:r>
      <w:r w:rsidRPr="0072094B">
        <w:rPr>
          <w:noProof/>
          <w:lang w:eastAsia="en-GB"/>
        </w:rPr>
        <w:drawing>
          <wp:inline distT="0" distB="0" distL="0" distR="0" wp14:anchorId="4B2F8E95" wp14:editId="7852A0FA">
            <wp:extent cx="3240000" cy="2479569"/>
            <wp:effectExtent l="0" t="0" r="0" b="0"/>
            <wp:docPr id="8" name="Picture 8" descr="https://ieeexplore.ieee.org/mediastore_new/IEEE/content/media/8359996/8360205/8360337/8360337-fig-1-source-larg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eeexplore.ieee.org/mediastore_new/IEEE/content/media/8359996/8360205/8360337/8360337-fig-1-source-large.gi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40000" cy="2479569"/>
                    </a:xfrm>
                    <a:prstGeom prst="rect">
                      <a:avLst/>
                    </a:prstGeom>
                    <a:noFill/>
                    <a:ln>
                      <a:noFill/>
                    </a:ln>
                  </pic:spPr>
                </pic:pic>
              </a:graphicData>
            </a:graphic>
          </wp:inline>
        </w:drawing>
      </w:r>
      <w:r w:rsidRPr="0072094B">
        <w:fldChar w:fldCharType="end"/>
      </w:r>
    </w:p>
    <w:p w14:paraId="522C4B19" w14:textId="729EF47B" w:rsidR="009855E3" w:rsidRDefault="009855E3" w:rsidP="009855E3">
      <w:pPr>
        <w:pStyle w:val="Caption"/>
        <w:jc w:val="center"/>
      </w:pPr>
      <w:bookmarkStart w:id="42" w:name="_Ref530380632"/>
      <w:bookmarkStart w:id="43" w:name="_Toc6469242"/>
      <w:r>
        <w:t xml:space="preserve">Figure </w:t>
      </w:r>
      <w:r w:rsidR="003E2842">
        <w:rPr>
          <w:noProof/>
        </w:rPr>
        <w:fldChar w:fldCharType="begin"/>
      </w:r>
      <w:r w:rsidR="003E2842">
        <w:rPr>
          <w:noProof/>
        </w:rPr>
        <w:instrText xml:space="preserve"> SEQ Figure \* ARABIC </w:instrText>
      </w:r>
      <w:r w:rsidR="003E2842">
        <w:rPr>
          <w:noProof/>
        </w:rPr>
        <w:fldChar w:fldCharType="separate"/>
      </w:r>
      <w:proofErr w:type="gramStart"/>
      <w:r w:rsidR="00CE2EF1">
        <w:rPr>
          <w:noProof/>
        </w:rPr>
        <w:t>4</w:t>
      </w:r>
      <w:r w:rsidR="003E2842">
        <w:rPr>
          <w:noProof/>
        </w:rPr>
        <w:fldChar w:fldCharType="end"/>
      </w:r>
      <w:bookmarkEnd w:id="42"/>
      <w:r>
        <w:t xml:space="preserve"> Warm function execution</w:t>
      </w:r>
      <w:proofErr w:type="gramEnd"/>
      <w:r>
        <w:t xml:space="preserve"> (</w:t>
      </w:r>
      <w:proofErr w:type="spellStart"/>
      <w:r>
        <w:t>SqueezeNet</w:t>
      </w:r>
      <w:proofErr w:type="spellEnd"/>
      <w:r>
        <w:t>)</w:t>
      </w:r>
      <w:bookmarkEnd w:id="43"/>
    </w:p>
    <w:p w14:paraId="448A02C7" w14:textId="77777777" w:rsidR="009855E3" w:rsidRDefault="0072094B" w:rsidP="009855E3">
      <w:pPr>
        <w:jc w:val="center"/>
      </w:pPr>
      <w:r w:rsidRPr="0072094B">
        <w:t xml:space="preserve"> </w:t>
      </w:r>
      <w:r>
        <w:t xml:space="preserve"> </w:t>
      </w:r>
      <w:r w:rsidRPr="0072094B">
        <w:fldChar w:fldCharType="begin"/>
      </w:r>
      <w:r w:rsidRPr="0072094B">
        <w:instrText xml:space="preserve"> INCLUDEPICTURE "https://ieeexplore.ieee.org/mediastore_new/IEEE/content/media/8359996/8360205/8360337/8360337-fig-4-source-small.gif" \* MERGEFORMATINET </w:instrText>
      </w:r>
      <w:r w:rsidRPr="0072094B">
        <w:fldChar w:fldCharType="separate"/>
      </w:r>
      <w:r w:rsidRPr="0072094B">
        <w:rPr>
          <w:noProof/>
          <w:lang w:eastAsia="en-GB"/>
        </w:rPr>
        <w:drawing>
          <wp:inline distT="0" distB="0" distL="0" distR="0" wp14:anchorId="3BE3A25F" wp14:editId="240A540A">
            <wp:extent cx="3240000" cy="2421379"/>
            <wp:effectExtent l="0" t="0" r="0" b="4445"/>
            <wp:docPr id="9" name="Picture 9"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40000" cy="2421379"/>
                    </a:xfrm>
                    <a:prstGeom prst="rect">
                      <a:avLst/>
                    </a:prstGeom>
                    <a:noFill/>
                    <a:ln>
                      <a:noFill/>
                    </a:ln>
                  </pic:spPr>
                </pic:pic>
              </a:graphicData>
            </a:graphic>
          </wp:inline>
        </w:drawing>
      </w:r>
      <w:r w:rsidRPr="0072094B">
        <w:fldChar w:fldCharType="end"/>
      </w:r>
    </w:p>
    <w:p w14:paraId="26D8EAF5" w14:textId="1CD6AB86" w:rsidR="0072094B" w:rsidRPr="0072094B" w:rsidRDefault="009855E3" w:rsidP="009855E3">
      <w:pPr>
        <w:pStyle w:val="Caption"/>
        <w:jc w:val="center"/>
        <w:rPr>
          <w:rFonts w:ascii="Times New Roman" w:eastAsia="Times New Roman" w:hAnsi="Times New Roman" w:cs="Times New Roman"/>
        </w:rPr>
      </w:pPr>
      <w:bookmarkStart w:id="44" w:name="_Ref530380650"/>
      <w:bookmarkStart w:id="45" w:name="_Toc6469243"/>
      <w:r>
        <w:t xml:space="preserve">Figure </w:t>
      </w:r>
      <w:r w:rsidR="003E2842">
        <w:rPr>
          <w:noProof/>
        </w:rPr>
        <w:fldChar w:fldCharType="begin"/>
      </w:r>
      <w:r w:rsidR="003E2842">
        <w:rPr>
          <w:noProof/>
        </w:rPr>
        <w:instrText xml:space="preserve"> SEQ Figure \* ARABIC </w:instrText>
      </w:r>
      <w:r w:rsidR="003E2842">
        <w:rPr>
          <w:noProof/>
        </w:rPr>
        <w:fldChar w:fldCharType="separate"/>
      </w:r>
      <w:proofErr w:type="gramStart"/>
      <w:r w:rsidR="00CE2EF1">
        <w:rPr>
          <w:noProof/>
        </w:rPr>
        <w:t>5</w:t>
      </w:r>
      <w:r w:rsidR="003E2842">
        <w:rPr>
          <w:noProof/>
        </w:rPr>
        <w:fldChar w:fldCharType="end"/>
      </w:r>
      <w:bookmarkEnd w:id="44"/>
      <w:r>
        <w:t xml:space="preserve"> Cold function execution</w:t>
      </w:r>
      <w:proofErr w:type="gramEnd"/>
      <w:r>
        <w:t xml:space="preserve"> (</w:t>
      </w:r>
      <w:proofErr w:type="spellStart"/>
      <w:r>
        <w:t>SqueezeNet</w:t>
      </w:r>
      <w:proofErr w:type="spellEnd"/>
      <w:r>
        <w:t>)</w:t>
      </w:r>
      <w:bookmarkEnd w:id="45"/>
    </w:p>
    <w:p w14:paraId="41C4FF21" w14:textId="1B030515" w:rsidR="0072094B" w:rsidRPr="0072094B" w:rsidRDefault="0072094B" w:rsidP="0072094B"/>
    <w:p w14:paraId="09A5821F" w14:textId="27B08BCF" w:rsidR="0072094B" w:rsidRDefault="009855E3" w:rsidP="00B7322E">
      <w:r>
        <w:t>From the warm tests</w:t>
      </w:r>
      <w:r w:rsidR="00675BEE">
        <w:t xml:space="preserve"> as show in </w:t>
      </w:r>
      <w:r w:rsidR="00675BEE">
        <w:fldChar w:fldCharType="begin"/>
      </w:r>
      <w:r w:rsidR="00675BEE">
        <w:instrText xml:space="preserve"> REF _Ref530380632 \h </w:instrText>
      </w:r>
      <w:r w:rsidR="00675BEE">
        <w:fldChar w:fldCharType="separate"/>
      </w:r>
      <w:r w:rsidR="00CE2EF1">
        <w:t xml:space="preserve">Figure </w:t>
      </w:r>
      <w:r w:rsidR="00CE2EF1">
        <w:rPr>
          <w:noProof/>
        </w:rPr>
        <w:t>4</w:t>
      </w:r>
      <w:r w:rsidR="00675BEE">
        <w:fldChar w:fldCharType="end"/>
      </w:r>
      <w:r>
        <w:t xml:space="preserve">, </w:t>
      </w:r>
      <w:r w:rsidR="00675BEE">
        <w:t>they discovered</w:t>
      </w:r>
      <w:r>
        <w:t xml:space="preserve"> that</w:t>
      </w:r>
      <w:r w:rsidR="005E56DB">
        <w:t>,</w:t>
      </w:r>
      <w:r>
        <w:t xml:space="preserve"> as memory is increased in the functions, it decreases both the delay time and also the prediction time.</w:t>
      </w:r>
      <w:r w:rsidR="00980D2D">
        <w:t xml:space="preserve"> In the cold start test</w:t>
      </w:r>
      <w:r w:rsidR="00675BEE">
        <w:t xml:space="preserve">s as shown in </w:t>
      </w:r>
      <w:r w:rsidR="00675BEE">
        <w:fldChar w:fldCharType="begin"/>
      </w:r>
      <w:r w:rsidR="00675BEE">
        <w:instrText xml:space="preserve"> REF _Ref530380650 \h </w:instrText>
      </w:r>
      <w:r w:rsidR="00675BEE">
        <w:fldChar w:fldCharType="separate"/>
      </w:r>
      <w:r w:rsidR="00CE2EF1">
        <w:t xml:space="preserve">Figure </w:t>
      </w:r>
      <w:r w:rsidR="00CE2EF1">
        <w:rPr>
          <w:noProof/>
        </w:rPr>
        <w:t>5</w:t>
      </w:r>
      <w:r w:rsidR="00675BEE">
        <w:fldChar w:fldCharType="end"/>
      </w:r>
      <w:r w:rsidR="00980D2D">
        <w:t xml:space="preserve">, they </w:t>
      </w:r>
      <w:r w:rsidR="00724959">
        <w:t>noted</w:t>
      </w:r>
      <w:r w:rsidR="00980D2D">
        <w:t xml:space="preserve"> that </w:t>
      </w:r>
      <w:r w:rsidR="001D293A">
        <w:t>whilst</w:t>
      </w:r>
      <w:r w:rsidR="00980D2D">
        <w:t xml:space="preserve"> the cold start time did begin to decrease as the memory </w:t>
      </w:r>
      <w:r w:rsidR="00266D86">
        <w:t>was</w:t>
      </w:r>
      <w:r w:rsidR="00980D2D">
        <w:t xml:space="preserve"> increased, </w:t>
      </w:r>
      <w:proofErr w:type="gramStart"/>
      <w:r w:rsidR="00980D2D">
        <w:t>“it doesn’t not follow a similar pattern to that of warm starts”</w:t>
      </w:r>
      <w:proofErr w:type="gramEnd"/>
      <w:r w:rsidR="00980D2D">
        <w:t xml:space="preserve">. </w:t>
      </w:r>
    </w:p>
    <w:p w14:paraId="413CBCDD" w14:textId="52262F71" w:rsidR="0089541F" w:rsidRDefault="0089541F" w:rsidP="00B7322E"/>
    <w:p w14:paraId="1DF6F4FE" w14:textId="01836988" w:rsidR="0089541F" w:rsidRDefault="0089541F" w:rsidP="00B7322E">
      <w:r>
        <w:t xml:space="preserve">Another more recent study was carried out by </w:t>
      </w:r>
      <w:proofErr w:type="spellStart"/>
      <w:r>
        <w:t>Bardsley</w:t>
      </w:r>
      <w:proofErr w:type="spellEnd"/>
      <w:r>
        <w:t xml:space="preserve"> et al. earlier this year, exclusively aimed </w:t>
      </w:r>
      <w:proofErr w:type="spellStart"/>
      <w:r>
        <w:t>serverless</w:t>
      </w:r>
      <w:proofErr w:type="spellEnd"/>
      <w:r>
        <w:t xml:space="preserve"> performance in general – including the cold start problem</w:t>
      </w:r>
      <w:r w:rsidR="001F1E8F">
        <w:t xml:space="preserve"> </w:t>
      </w:r>
      <w:r w:rsidR="001F1E8F">
        <w:fldChar w:fldCharType="begin" w:fldLock="1"/>
      </w:r>
      <w:r w:rsidR="005F18AF">
        <w:instrText>ADDIN CSL_CITATION {"citationItems":[{"id":"ITEM-1","itemData":{"DOI":"10.1109/SmartCloud.2018.00012","ISBN":"978-1-5386-8000-1","author":[{"dropping-particle":"","family":"Bardsley","given":"Daniel","non-dropping-particle":"","parse-names":false,"suffix":""},{"dropping-particle":"","family":"Ryan","given":"Larry","non-dropping-particle":"","parse-names":false,"suffix":""},{"dropping-particle":"","family":"Howard","given":"John","non-dropping-particle":"","parse-names":false,"suffix":""}],"container-title":"2018 IEEE International Conference on Smart Cloud (SmartCloud)","id":"ITEM-1","issued":{"date-parts":[["2018","9"]]},"page":"19-26","publisher":"IEEE","title":"Serverless Performance and Optimization Strategies","type":"paper-conference"},"uris":["http://www.mendeley.com/documents/?uuid=da802475-aac9-3d1f-9e01-3dbb5ed051e5"]}],"mendeley":{"formattedCitation":"(Bardsley, Ryan and Howard, 2018)","plainTextFormattedCitation":"(Bardsley, Ryan and Howard, 2018)","previouslyFormattedCitation":"(Bardsley, Ryan and Howard, 2018)"},"properties":{"noteIndex":0},"schema":"https://github.com/citation-style-language/schema/raw/master/csl-citation.json"}</w:instrText>
      </w:r>
      <w:r w:rsidR="001F1E8F">
        <w:fldChar w:fldCharType="separate"/>
      </w:r>
      <w:r w:rsidR="001F1E8F" w:rsidRPr="001F1E8F">
        <w:rPr>
          <w:noProof/>
        </w:rPr>
        <w:t>(Bardsley, Ryan and Howard, 2018)</w:t>
      </w:r>
      <w:r w:rsidR="001F1E8F">
        <w:fldChar w:fldCharType="end"/>
      </w:r>
      <w:r>
        <w:t>.</w:t>
      </w:r>
      <w:r w:rsidR="008626AC">
        <w:t xml:space="preserve"> They created a rudimentary set of function</w:t>
      </w:r>
      <w:r w:rsidR="00B82EF7">
        <w:t>s</w:t>
      </w:r>
      <w:r w:rsidR="008626AC">
        <w:t xml:space="preserve"> which carried out basic string operations, triggered by a request to an AWS API Gateway end point.</w:t>
      </w:r>
      <w:r w:rsidR="00B82EF7">
        <w:t xml:space="preserve"> Whilst they experienced similar issues with regards to the increased cold start time, </w:t>
      </w:r>
      <w:r w:rsidR="00B548F0">
        <w:t>they also noticed further delays.</w:t>
      </w:r>
    </w:p>
    <w:p w14:paraId="2974450C" w14:textId="77777777" w:rsidR="00C93376" w:rsidRDefault="00C93376" w:rsidP="00B7322E"/>
    <w:p w14:paraId="7820D224" w14:textId="77777777" w:rsidR="00B548F0" w:rsidRDefault="00B548F0" w:rsidP="00C8316E">
      <w:pPr>
        <w:jc w:val="center"/>
      </w:pPr>
      <w:r w:rsidRPr="00B548F0">
        <w:fldChar w:fldCharType="begin"/>
      </w:r>
      <w:r w:rsidRPr="00B548F0">
        <w:instrText xml:space="preserve"> INCLUDEPICTURE "https://ieeexplore.ieee.org/mediastore_new/IEEE/content/media/8510938/8513698/8513710/8513710-table-1-source-large.gif" \* MERGEFORMATINET </w:instrText>
      </w:r>
      <w:r w:rsidRPr="00B548F0">
        <w:fldChar w:fldCharType="separate"/>
      </w:r>
      <w:r w:rsidRPr="00B548F0">
        <w:rPr>
          <w:noProof/>
          <w:lang w:eastAsia="en-GB"/>
        </w:rPr>
        <w:drawing>
          <wp:inline distT="0" distB="0" distL="0" distR="0" wp14:anchorId="076FDF58" wp14:editId="24E350C2">
            <wp:extent cx="5727700" cy="691515"/>
            <wp:effectExtent l="0" t="0" r="0" b="0"/>
            <wp:docPr id="12" name="Picture 12" descr="https://ieeexplore.ieee.org/mediastore_new/IEEE/content/media/8510938/8513698/8513710/8513710-table-1-source-larg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eeexplore.ieee.org/mediastore_new/IEEE/content/media/8510938/8513698/8513710/8513710-table-1-source-large.g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7700" cy="691515"/>
                    </a:xfrm>
                    <a:prstGeom prst="rect">
                      <a:avLst/>
                    </a:prstGeom>
                    <a:noFill/>
                    <a:ln>
                      <a:noFill/>
                    </a:ln>
                  </pic:spPr>
                </pic:pic>
              </a:graphicData>
            </a:graphic>
          </wp:inline>
        </w:drawing>
      </w:r>
      <w:r w:rsidRPr="00B548F0">
        <w:fldChar w:fldCharType="end"/>
      </w:r>
    </w:p>
    <w:p w14:paraId="69D7F953" w14:textId="6B001526" w:rsidR="00B548F0" w:rsidRPr="00B548F0" w:rsidRDefault="00B548F0" w:rsidP="00C8316E">
      <w:pPr>
        <w:pStyle w:val="Caption"/>
        <w:jc w:val="center"/>
        <w:rPr>
          <w:rFonts w:ascii="Times New Roman" w:eastAsia="Times New Roman" w:hAnsi="Times New Roman" w:cs="Times New Roman"/>
        </w:rPr>
      </w:pPr>
      <w:bookmarkStart w:id="46" w:name="_Ref530380596"/>
      <w:bookmarkStart w:id="47" w:name="_Toc6469244"/>
      <w:r>
        <w:t xml:space="preserve">Figure </w:t>
      </w:r>
      <w:r w:rsidR="003E2842">
        <w:rPr>
          <w:noProof/>
        </w:rPr>
        <w:fldChar w:fldCharType="begin"/>
      </w:r>
      <w:r w:rsidR="003E2842">
        <w:rPr>
          <w:noProof/>
        </w:rPr>
        <w:instrText xml:space="preserve"> SEQ Figure \* ARABIC </w:instrText>
      </w:r>
      <w:r w:rsidR="003E2842">
        <w:rPr>
          <w:noProof/>
        </w:rPr>
        <w:fldChar w:fldCharType="separate"/>
      </w:r>
      <w:r w:rsidR="00CE2EF1">
        <w:rPr>
          <w:noProof/>
        </w:rPr>
        <w:t>6</w:t>
      </w:r>
      <w:r w:rsidR="003E2842">
        <w:rPr>
          <w:noProof/>
        </w:rPr>
        <w:fldChar w:fldCharType="end"/>
      </w:r>
      <w:bookmarkEnd w:id="46"/>
      <w:r>
        <w:t xml:space="preserve"> </w:t>
      </w:r>
      <w:proofErr w:type="spellStart"/>
      <w:r>
        <w:t>jMeter</w:t>
      </w:r>
      <w:proofErr w:type="spellEnd"/>
      <w:r>
        <w:t xml:space="preserve"> Test Results (</w:t>
      </w:r>
      <w:proofErr w:type="spellStart"/>
      <w:r>
        <w:t>Bardsley</w:t>
      </w:r>
      <w:proofErr w:type="spellEnd"/>
      <w:r>
        <w:t xml:space="preserve"> et Al. 2018)</w:t>
      </w:r>
      <w:bookmarkEnd w:id="47"/>
    </w:p>
    <w:p w14:paraId="1D9EC2A4" w14:textId="149D245C" w:rsidR="00B548F0" w:rsidRDefault="00675BEE" w:rsidP="00DF6677">
      <w:r>
        <w:fldChar w:fldCharType="begin"/>
      </w:r>
      <w:r>
        <w:instrText xml:space="preserve"> REF _Ref530380596 \h </w:instrText>
      </w:r>
      <w:r>
        <w:fldChar w:fldCharType="separate"/>
      </w:r>
      <w:r w:rsidR="00CE2EF1">
        <w:t xml:space="preserve">Figure </w:t>
      </w:r>
      <w:r w:rsidR="00CE2EF1">
        <w:rPr>
          <w:noProof/>
        </w:rPr>
        <w:t>6</w:t>
      </w:r>
      <w:r>
        <w:fldChar w:fldCharType="end"/>
      </w:r>
      <w:r>
        <w:t xml:space="preserve"> </w:t>
      </w:r>
      <w:r w:rsidR="00B548F0">
        <w:t xml:space="preserve">shows the test results from one of their test </w:t>
      </w:r>
      <w:r w:rsidR="00C8316E">
        <w:t>runs</w:t>
      </w:r>
      <w:r w:rsidR="00B548F0">
        <w:t xml:space="preserve">. On checking the </w:t>
      </w:r>
      <w:r w:rsidR="00C8316E">
        <w:t>numbers,</w:t>
      </w:r>
      <w:r w:rsidR="00B548F0">
        <w:t xml:space="preserve"> they noticed that there were further delays which were “unlikely</w:t>
      </w:r>
      <w:r w:rsidR="0079179F">
        <w:t xml:space="preserve"> to be</w:t>
      </w:r>
      <w:r w:rsidR="00B548F0">
        <w:t xml:space="preserve"> due to cold starting Lambdas”; hinting that they instead could be caused by some form of </w:t>
      </w:r>
      <w:r w:rsidR="00746850">
        <w:t>start-up</w:t>
      </w:r>
      <w:r w:rsidR="00B548F0">
        <w:t xml:space="preserve"> process taking place in API Gateway. </w:t>
      </w:r>
      <w:r w:rsidR="00746850">
        <w:t>This is certainly something which should be monitored in this project so as to ensure the results are not skewed in any way.</w:t>
      </w:r>
    </w:p>
    <w:p w14:paraId="62FA9F1A" w14:textId="43B69EAF" w:rsidR="002D7C2E" w:rsidRDefault="002D7C2E" w:rsidP="00DF6677"/>
    <w:p w14:paraId="773A9F73" w14:textId="7B3A1420" w:rsidR="008D5994" w:rsidRDefault="002D7C2E" w:rsidP="00DF6677">
      <w:r>
        <w:t xml:space="preserve">In the evaluation of their study, </w:t>
      </w:r>
      <w:proofErr w:type="spellStart"/>
      <w:r>
        <w:t>Bardsley</w:t>
      </w:r>
      <w:proofErr w:type="spellEnd"/>
      <w:r>
        <w:t xml:space="preserve"> makes special mention of runtime and the potential impact this could have on both cold start and indeed execution time.</w:t>
      </w:r>
      <w:r w:rsidR="008D5994">
        <w:t xml:space="preserve"> He goes say that special care should be taken when choosing a runtime</w:t>
      </w:r>
      <w:r w:rsidR="0079179F">
        <w:t xml:space="preserve"> and</w:t>
      </w:r>
      <w:r w:rsidR="008D5994">
        <w:t xml:space="preserve"> that the nature of the language should be taken into account. He states that “Node.js or Python Lambda’s…would reduce latencies since these languages are less susceptible to problems with cold starts.” And concludes by saying that tasks where processing performance is an issue</w:t>
      </w:r>
      <w:r w:rsidR="00545C63">
        <w:t>,</w:t>
      </w:r>
      <w:r w:rsidR="008D5994">
        <w:t xml:space="preserve"> then a compiled language may prove more suitable.</w:t>
      </w:r>
      <w:r w:rsidR="00F705AD">
        <w:t xml:space="preserve"> Whilst this is not explored in any great depth, it provides a good overview of the part runtime potentially has to play in the cold start issue and will definitely be explored further alongside the potential effect of memory allocation.</w:t>
      </w:r>
    </w:p>
    <w:p w14:paraId="04209AB7" w14:textId="77777777" w:rsidR="0009795A" w:rsidRPr="00CD1184" w:rsidRDefault="0009795A" w:rsidP="00DF6677"/>
    <w:p w14:paraId="00C49BF1" w14:textId="77777777" w:rsidR="00EA4C18" w:rsidRDefault="00EA4C18" w:rsidP="00495EB4">
      <w:pPr>
        <w:pStyle w:val="Heading2"/>
        <w:sectPr w:rsidR="00EA4C18" w:rsidSect="007D633D">
          <w:pgSz w:w="11900" w:h="16840"/>
          <w:pgMar w:top="1440" w:right="1440" w:bottom="1440" w:left="1440" w:header="708" w:footer="708" w:gutter="0"/>
          <w:cols w:space="708"/>
          <w:docGrid w:linePitch="360"/>
        </w:sectPr>
      </w:pPr>
      <w:bookmarkStart w:id="48" w:name="_Toc529184057"/>
      <w:bookmarkStart w:id="49" w:name="_Toc529706922"/>
    </w:p>
    <w:p w14:paraId="73B1D536" w14:textId="2AB88F3E" w:rsidR="00CA55F9" w:rsidRDefault="003F60D1" w:rsidP="00495EB4">
      <w:pPr>
        <w:pStyle w:val="Heading2"/>
      </w:pPr>
      <w:bookmarkStart w:id="50" w:name="_Toc6469273"/>
      <w:r>
        <w:t xml:space="preserve">Examination of Amazon </w:t>
      </w:r>
      <w:r w:rsidR="00CA55F9">
        <w:t>Lambda Runtimes</w:t>
      </w:r>
      <w:bookmarkEnd w:id="48"/>
      <w:bookmarkEnd w:id="49"/>
      <w:bookmarkEnd w:id="50"/>
    </w:p>
    <w:p w14:paraId="4E26EA04" w14:textId="0C7D85E4" w:rsidR="002D0973" w:rsidRDefault="004362EF" w:rsidP="00AA6A46">
      <w:r>
        <w:t>As Amazon Lambda has evolved and bec</w:t>
      </w:r>
      <w:r w:rsidR="005E56DB">
        <w:t>o</w:t>
      </w:r>
      <w:r>
        <w:t>me more widely adopted, the list of supported runtimes</w:t>
      </w:r>
      <w:r w:rsidR="008D57EF">
        <w:t xml:space="preserve"> has also</w:t>
      </w:r>
      <w:r>
        <w:t xml:space="preserve"> </w:t>
      </w:r>
      <w:r w:rsidR="008D57EF">
        <w:t>grown</w:t>
      </w:r>
      <w:r>
        <w:t xml:space="preserve">. Starting out with Node.js in 2014, Amazon Lambda now supports Python, Java, C# and </w:t>
      </w:r>
      <w:proofErr w:type="gramStart"/>
      <w:r>
        <w:t>Go</w:t>
      </w:r>
      <w:r w:rsidR="00021E65">
        <w:t>(</w:t>
      </w:r>
      <w:proofErr w:type="spellStart"/>
      <w:proofErr w:type="gramEnd"/>
      <w:r w:rsidR="00021E65">
        <w:t>lang</w:t>
      </w:r>
      <w:proofErr w:type="spellEnd"/>
      <w:r w:rsidR="00021E65">
        <w:t>)</w:t>
      </w:r>
      <w:r>
        <w:t xml:space="preserve">. </w:t>
      </w:r>
      <w:r w:rsidR="006849B1">
        <w:t xml:space="preserve">Whilst having this additional language support makes the service more accessible to a wider audience, it also poses the question about how </w:t>
      </w:r>
      <w:r w:rsidR="00F60D38">
        <w:t>these languages</w:t>
      </w:r>
      <w:r w:rsidR="006849B1">
        <w:t xml:space="preserve"> perform</w:t>
      </w:r>
      <w:r w:rsidR="002D0973">
        <w:t xml:space="preserve"> in comparison</w:t>
      </w:r>
      <w:r w:rsidR="00D2293C">
        <w:t xml:space="preserve"> to one another</w:t>
      </w:r>
      <w:r w:rsidR="00233926">
        <w:t xml:space="preserve"> in the confines of the platform</w:t>
      </w:r>
      <w:r w:rsidR="006849B1">
        <w:t>.</w:t>
      </w:r>
      <w:r w:rsidR="00926F57">
        <w:t xml:space="preserve"> This project will aim to compare the three most popular languages as of</w:t>
      </w:r>
      <w:r w:rsidR="00E57186">
        <w:t xml:space="preserve"> 2018;</w:t>
      </w:r>
      <w:r w:rsidR="00926F57">
        <w:t xml:space="preserve"> </w:t>
      </w:r>
      <w:r w:rsidR="003459E0">
        <w:fldChar w:fldCharType="begin"/>
      </w:r>
      <w:r w:rsidR="003459E0">
        <w:instrText xml:space="preserve"> REF _Ref530311353 \h </w:instrText>
      </w:r>
      <w:r w:rsidR="003459E0">
        <w:fldChar w:fldCharType="separate"/>
      </w:r>
      <w:r w:rsidR="00CE2EF1">
        <w:t xml:space="preserve">Figure </w:t>
      </w:r>
      <w:r w:rsidR="00CE2EF1">
        <w:rPr>
          <w:noProof/>
        </w:rPr>
        <w:t>7</w:t>
      </w:r>
      <w:r w:rsidR="00CE2EF1">
        <w:t xml:space="preserve"> Top languages over time (GitHub, 2018)</w:t>
      </w:r>
      <w:r w:rsidR="003459E0">
        <w:fldChar w:fldCharType="end"/>
      </w:r>
      <w:r w:rsidR="00D96906">
        <w:t xml:space="preserve"> shows the rankings of each language on </w:t>
      </w:r>
      <w:r w:rsidR="00155ABA">
        <w:t>the GitHub</w:t>
      </w:r>
      <w:r w:rsidR="00D96906">
        <w:t xml:space="preserve"> platform since 2014</w:t>
      </w:r>
      <w:r w:rsidR="00E57186">
        <w:t xml:space="preserve"> </w:t>
      </w:r>
      <w:r w:rsidR="00E57186">
        <w:fldChar w:fldCharType="begin" w:fldLock="1"/>
      </w:r>
      <w:r w:rsidR="003821C6">
        <w:instrText>ADDIN CSL_CITATION {"citationItems":[{"id":"ITEM-1","itemData":{"URL":"https://octoverse.github.com/projects#languages","accessed":{"date-parts":[["2018","11","17"]]},"id":"ITEM-1","issued":{"date-parts":[["2018"]]},"title":"The State of the Octoverse, GitHub","type":"webpage"},"uris":["http://www.mendeley.com/documents/?uuid=81253776-66bb-3aa9-88f0-2fa3a5c9e255"]}],"mendeley":{"formattedCitation":"(&lt;i&gt;The State of the Octoverse, GitHub&lt;/i&gt;, 2018)","plainTextFormattedCitation":"(The State of the Octoverse, GitHub, 2018)","previouslyFormattedCitation":"(&lt;i&gt;The State of the Octoverse, GitHub&lt;/i&gt;, 2018)"},"properties":{"noteIndex":0},"schema":"https://github.com/citation-style-language/schema/raw/master/csl-citation.json"}</w:instrText>
      </w:r>
      <w:r w:rsidR="00E57186">
        <w:fldChar w:fldCharType="separate"/>
      </w:r>
      <w:r w:rsidR="00E57186" w:rsidRPr="00D96906">
        <w:rPr>
          <w:noProof/>
        </w:rPr>
        <w:t>(</w:t>
      </w:r>
      <w:r w:rsidR="00E57186" w:rsidRPr="00D96906">
        <w:rPr>
          <w:i/>
          <w:noProof/>
        </w:rPr>
        <w:t>The State of the Octoverse, GitHub</w:t>
      </w:r>
      <w:r w:rsidR="00E57186" w:rsidRPr="00D96906">
        <w:rPr>
          <w:noProof/>
        </w:rPr>
        <w:t>, 2018)</w:t>
      </w:r>
      <w:r w:rsidR="00E57186">
        <w:fldChar w:fldCharType="end"/>
      </w:r>
      <w:r w:rsidR="00D96906">
        <w:t>.</w:t>
      </w:r>
    </w:p>
    <w:p w14:paraId="0C4C762E" w14:textId="6C5E8AB7" w:rsidR="00EC3565" w:rsidRDefault="00EC3565" w:rsidP="00AA6A46"/>
    <w:p w14:paraId="06D0ABE7" w14:textId="77777777" w:rsidR="00E57186" w:rsidRDefault="00EC3565" w:rsidP="004445C2">
      <w:pPr>
        <w:jc w:val="center"/>
      </w:pPr>
      <w:r w:rsidRPr="00EC3565">
        <w:rPr>
          <w:noProof/>
          <w:lang w:eastAsia="en-GB"/>
        </w:rPr>
        <w:drawing>
          <wp:inline distT="0" distB="0" distL="0" distR="0" wp14:anchorId="04E907A1" wp14:editId="614CE2A0">
            <wp:extent cx="3665913" cy="3213567"/>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73533" cy="3220247"/>
                    </a:xfrm>
                    <a:prstGeom prst="rect">
                      <a:avLst/>
                    </a:prstGeom>
                  </pic:spPr>
                </pic:pic>
              </a:graphicData>
            </a:graphic>
          </wp:inline>
        </w:drawing>
      </w:r>
    </w:p>
    <w:p w14:paraId="01FC7DAE" w14:textId="6F227A05" w:rsidR="00EC3565" w:rsidRDefault="00E57186" w:rsidP="004445C2">
      <w:pPr>
        <w:pStyle w:val="Caption"/>
        <w:jc w:val="center"/>
      </w:pPr>
      <w:bookmarkStart w:id="51" w:name="_Ref530311353"/>
      <w:bookmarkStart w:id="52" w:name="_Toc6469245"/>
      <w:r>
        <w:t xml:space="preserve">Figure </w:t>
      </w:r>
      <w:r w:rsidR="003E2842">
        <w:rPr>
          <w:noProof/>
        </w:rPr>
        <w:fldChar w:fldCharType="begin"/>
      </w:r>
      <w:r w:rsidR="003E2842">
        <w:rPr>
          <w:noProof/>
        </w:rPr>
        <w:instrText xml:space="preserve"> SEQ Figure \* ARABIC </w:instrText>
      </w:r>
      <w:r w:rsidR="003E2842">
        <w:rPr>
          <w:noProof/>
        </w:rPr>
        <w:fldChar w:fldCharType="separate"/>
      </w:r>
      <w:r w:rsidR="00CE2EF1">
        <w:rPr>
          <w:noProof/>
        </w:rPr>
        <w:t>7</w:t>
      </w:r>
      <w:r w:rsidR="003E2842">
        <w:rPr>
          <w:noProof/>
        </w:rPr>
        <w:fldChar w:fldCharType="end"/>
      </w:r>
      <w:r>
        <w:t xml:space="preserve"> Top languages over time (GitHub, 2018)</w:t>
      </w:r>
      <w:bookmarkEnd w:id="51"/>
      <w:bookmarkEnd w:id="52"/>
    </w:p>
    <w:p w14:paraId="682E7501" w14:textId="70B37D6E" w:rsidR="00AA6A46" w:rsidRPr="00AA6A46" w:rsidRDefault="004362EF" w:rsidP="00AA6A46">
      <w:r>
        <w:t xml:space="preserve"> </w:t>
      </w:r>
    </w:p>
    <w:p w14:paraId="71E6D4D4" w14:textId="0788A7F0" w:rsidR="004A712E" w:rsidRDefault="004A712E" w:rsidP="00495EB4">
      <w:pPr>
        <w:pStyle w:val="Heading3"/>
      </w:pPr>
      <w:bookmarkStart w:id="53" w:name="_Toc529184059"/>
      <w:bookmarkStart w:id="54" w:name="_Toc529706924"/>
      <w:bookmarkStart w:id="55" w:name="_Toc6469274"/>
      <w:bookmarkStart w:id="56" w:name="_Toc529184058"/>
      <w:bookmarkStart w:id="57" w:name="_Toc529706923"/>
      <w:r>
        <w:t>Node.js</w:t>
      </w:r>
      <w:bookmarkEnd w:id="53"/>
      <w:bookmarkEnd w:id="54"/>
      <w:r w:rsidR="00236B21">
        <w:t xml:space="preserve"> (JavaScript)</w:t>
      </w:r>
      <w:bookmarkEnd w:id="55"/>
    </w:p>
    <w:p w14:paraId="5D9A9189" w14:textId="05694A5D" w:rsidR="00941A55" w:rsidRDefault="00941A55" w:rsidP="00384967">
      <w:pPr>
        <w:pStyle w:val="Heading4"/>
      </w:pPr>
      <w:r>
        <w:t>Overview</w:t>
      </w:r>
    </w:p>
    <w:p w14:paraId="2EF89AD1" w14:textId="33CC07DB" w:rsidR="00236B21" w:rsidRDefault="008C5D8D" w:rsidP="00384967">
      <w:r>
        <w:t xml:space="preserve">JavaScript is a </w:t>
      </w:r>
      <w:r w:rsidR="00911FE5">
        <w:t>dynamic</w:t>
      </w:r>
      <w:r>
        <w:t xml:space="preserve"> scripting language which, along with less stringent syntax rules, makes it appealing to a much wider audience</w:t>
      </w:r>
      <w:r w:rsidR="00691F5B">
        <w:t xml:space="preserve"> </w:t>
      </w:r>
      <w:r w:rsidR="005E6AFC">
        <w:fldChar w:fldCharType="begin" w:fldLock="1"/>
      </w:r>
      <w:r w:rsidR="006F1BBC">
        <w:instrText>ADDIN CSL_CITATION {"citationItems":[{"id":"ITEM-1","itemData":{"DOI":"10.1109/MS.2005.67","ISSN":"0740-7459","author":[{"dropping-particle":"","family":"Spinellis","given":"D.","non-dropping-particle":"","parse-names":false,"suffix":""}],"container-title":"IEEE Software","id":"ITEM-1","issue":"3","issued":{"date-parts":[["2005","5"]]},"page":"70-71","title":"Java Makes Scripting Languages Irrelevant?","type":"article-journal","volume":"22"},"uris":["http://www.mendeley.com/documents/?uuid=7a10fd3d-1903-36fa-a359-8cbe5329c7dd"]}],"mendeley":{"formattedCitation":"(Spinellis, 2005)","plainTextFormattedCitation":"(Spinellis, 2005)","previouslyFormattedCitation":"(Spinellis, 2005)"},"properties":{"noteIndex":0},"schema":"https://github.com/citation-style-language/schema/raw/master/csl-citation.json"}</w:instrText>
      </w:r>
      <w:r w:rsidR="005E6AFC">
        <w:fldChar w:fldCharType="separate"/>
      </w:r>
      <w:r w:rsidR="005E6AFC" w:rsidRPr="005E6AFC">
        <w:rPr>
          <w:noProof/>
        </w:rPr>
        <w:t>(Spinellis, 2005)</w:t>
      </w:r>
      <w:r w:rsidR="005E6AFC">
        <w:fldChar w:fldCharType="end"/>
      </w:r>
      <w:r>
        <w:t xml:space="preserve">. </w:t>
      </w:r>
      <w:r w:rsidR="00011150">
        <w:t xml:space="preserve">Although </w:t>
      </w:r>
      <w:r w:rsidR="00236B21">
        <w:t xml:space="preserve">JavaScript has long been considered the de-facto standard for </w:t>
      </w:r>
      <w:r w:rsidR="008C5F15">
        <w:t>client</w:t>
      </w:r>
      <w:r w:rsidR="00236B21">
        <w:t>-</w:t>
      </w:r>
      <w:r w:rsidR="008C5F15">
        <w:t xml:space="preserve">side </w:t>
      </w:r>
      <w:r w:rsidR="00F6170F">
        <w:t xml:space="preserve">web </w:t>
      </w:r>
      <w:r w:rsidR="00941A55">
        <w:t>enhancement</w:t>
      </w:r>
      <w:r w:rsidR="00F6170F">
        <w:t xml:space="preserve"> </w:t>
      </w:r>
      <w:r w:rsidR="00F6170F">
        <w:fldChar w:fldCharType="begin" w:fldLock="1"/>
      </w:r>
      <w:r w:rsidR="00EE40B9">
        <w:instrText>ADDIN CSL_CITATION {"citationItems":[{"id":"ITEM-1","itemData":{"DOI":"10.1109/ICCE-Asia.2016.7804810","ISBN":"978-1-5090-2743-9","author":[{"dropping-particle":"","family":"Heo","given":"Jun","non-dropping-particle":"","parse-names":false,"suffix":""},{"dropping-particle":"","family":"Woo","given":"Seungjin","non-dropping-particle":"","parse-names":false,"suffix":""},{"dropping-particle":"","family":"Jang","given":"Hakbeom","non-dropping-particle":"","parse-names":false,"suffix":""},{"dropping-particle":"","family":"Yang","given":"Kyungyeon","non-dropping-particle":"","parse-names":false,"suffix":""},{"dropping-particle":"","family":"Lee","given":"Jae W.","non-dropping-particle":"","parse-names":false,"suffix":""}],"container-title":"2016 IEEE International Conference on Consumer Electronics-Asia (ICCE-Asia)","id":"ITEM-1","issued":{"date-parts":[["2016","10"]]},"page":"1-4","publisher":"IEEE","title":"Improving JavaScript performance via efficient in-memory bytecode caching","type":"paper-conference"},"uris":["http://www.mendeley.com/documents/?uuid=ba9eb7d7-9f41-34ce-bb28-46b77daf43dd"]}],"mendeley":{"formattedCitation":"(Heo &lt;i&gt;et al.&lt;/i&gt;, 2016)","plainTextFormattedCitation":"(Heo et al., 2016)","previouslyFormattedCitation":"(Heo &lt;i&gt;et al.&lt;/i&gt;, 2016)"},"properties":{"noteIndex":0},"schema":"https://github.com/citation-style-language/schema/raw/master/csl-citation.json"}</w:instrText>
      </w:r>
      <w:r w:rsidR="00F6170F">
        <w:fldChar w:fldCharType="separate"/>
      </w:r>
      <w:r w:rsidR="00F6170F" w:rsidRPr="00F6170F">
        <w:rPr>
          <w:noProof/>
        </w:rPr>
        <w:t xml:space="preserve">(Heo </w:t>
      </w:r>
      <w:r w:rsidR="00F6170F" w:rsidRPr="00F6170F">
        <w:rPr>
          <w:i/>
          <w:noProof/>
        </w:rPr>
        <w:t>et al.</w:t>
      </w:r>
      <w:r w:rsidR="00F6170F" w:rsidRPr="00F6170F">
        <w:rPr>
          <w:noProof/>
        </w:rPr>
        <w:t>, 2016)</w:t>
      </w:r>
      <w:r w:rsidR="00F6170F">
        <w:fldChar w:fldCharType="end"/>
      </w:r>
      <w:r w:rsidR="00011150">
        <w:t xml:space="preserve">, JavaScript has </w:t>
      </w:r>
      <w:r>
        <w:t xml:space="preserve">witnessed a large resurgence and </w:t>
      </w:r>
      <w:r w:rsidR="00011150">
        <w:t xml:space="preserve">found </w:t>
      </w:r>
      <w:r w:rsidR="00214730">
        <w:t xml:space="preserve">a new place </w:t>
      </w:r>
      <w:r>
        <w:t>with</w:t>
      </w:r>
      <w:r w:rsidR="00214730">
        <w:t xml:space="preserve">in the development stack </w:t>
      </w:r>
      <w:r>
        <w:t xml:space="preserve">of many </w:t>
      </w:r>
      <w:r w:rsidR="00214730">
        <w:t xml:space="preserve">in the form of Node.js. </w:t>
      </w:r>
      <w:r w:rsidR="00010AAF">
        <w:t>R</w:t>
      </w:r>
      <w:r w:rsidR="00214730">
        <w:t>eleased in 2009,</w:t>
      </w:r>
      <w:r w:rsidR="00010AAF">
        <w:t xml:space="preserve"> Node.js</w:t>
      </w:r>
      <w:r w:rsidR="00214730">
        <w:t xml:space="preserve"> is a JavaScript runtime environment</w:t>
      </w:r>
      <w:r w:rsidR="0076701D">
        <w:t xml:space="preserve"> written by Ryan Dahl</w:t>
      </w:r>
      <w:r w:rsidR="00214730">
        <w:t xml:space="preserve"> which allows developers to write and execute JavaScript code </w:t>
      </w:r>
      <w:r w:rsidR="0065540A">
        <w:t>out with</w:t>
      </w:r>
      <w:r w:rsidR="00214730">
        <w:t xml:space="preserve"> the confines of </w:t>
      </w:r>
      <w:r w:rsidR="00010AAF">
        <w:t>the</w:t>
      </w:r>
      <w:r w:rsidR="00214730">
        <w:t xml:space="preserve"> browser.</w:t>
      </w:r>
      <w:r w:rsidR="00D04440">
        <w:t xml:space="preserve"> As well as the traditional </w:t>
      </w:r>
      <w:r w:rsidR="00911FE5">
        <w:t>standard</w:t>
      </w:r>
      <w:r w:rsidR="00FA7A76">
        <w:t xml:space="preserve"> </w:t>
      </w:r>
      <w:r w:rsidR="00D04440">
        <w:t xml:space="preserve">features of </w:t>
      </w:r>
      <w:r w:rsidR="00941A55">
        <w:t xml:space="preserve">the </w:t>
      </w:r>
      <w:r w:rsidR="00D04440">
        <w:t>JavaScript</w:t>
      </w:r>
      <w:r w:rsidR="00941A55">
        <w:t xml:space="preserve"> language</w:t>
      </w:r>
      <w:r w:rsidR="00D04440">
        <w:t xml:space="preserve">, Node.js brings with it a number of new system-level API’s which facilitate a whole host of </w:t>
      </w:r>
      <w:r w:rsidR="00FA7A76">
        <w:t xml:space="preserve">additional </w:t>
      </w:r>
      <w:r w:rsidR="00D04440">
        <w:t xml:space="preserve">functionality such as file-system operations and networking capabilities </w:t>
      </w:r>
      <w:r w:rsidR="00EE40B9">
        <w:fldChar w:fldCharType="begin" w:fldLock="1"/>
      </w:r>
      <w:r w:rsidR="00440693">
        <w:instrText>ADDIN CSL_CITATION {"citationItems":[{"id":"ITEM-1","itemData":{"DOI":"10.1109/ICIS.2017.7960064","ISBN":"978-1-5090-5507-4","author":[{"dropping-particle":"","family":"Liang","given":"Li","non-dropping-particle":"","parse-names":false,"suffix":""},{"dropping-particle":"","family":"Zhu","given":"Ligu","non-dropping-particle":"","parse-names":false,"suffix":""},{"dropping-particle":"","family":"Shang","given":"Wenqian","non-dropping-particle":"","parse-names":false,"suffix":""},{"dropping-particle":"","family":"Feng","given":"Dongyu","non-dropping-particle":"","parse-names":false,"suffix":""},{"dropping-particle":"","family":"Xiao","given":"Zida","non-dropping-particle":"","parse-names":false,"suffix":""}],"container-title":"2017 IEEE/ACIS 16th International Conference on Computer and Information Science (ICIS)","id":"ITEM-1","issued":{"date-parts":[["2017","5"]]},"page":"607-612","publisher":"IEEE","title":"Express supervision system based on NodeJS and MongoDB","type":"paper-conference"},"uris":["http://www.mendeley.com/documents/?uuid=ee53bbd0-0330-37b1-9eff-f18e56eb0a4c"]}],"mendeley":{"formattedCitation":"(Liang &lt;i&gt;et al.&lt;/i&gt;, 2017)","plainTextFormattedCitation":"(Liang et al., 2017)","previouslyFormattedCitation":"(Liang &lt;i&gt;et al.&lt;/i&gt;, 2017)"},"properties":{"noteIndex":0},"schema":"https://github.com/citation-style-language/schema/raw/master/csl-citation.json"}</w:instrText>
      </w:r>
      <w:r w:rsidR="00EE40B9">
        <w:fldChar w:fldCharType="separate"/>
      </w:r>
      <w:r w:rsidR="00EE40B9" w:rsidRPr="00EE40B9">
        <w:rPr>
          <w:noProof/>
        </w:rPr>
        <w:t xml:space="preserve">(Liang </w:t>
      </w:r>
      <w:r w:rsidR="00EE40B9" w:rsidRPr="00EE40B9">
        <w:rPr>
          <w:i/>
          <w:noProof/>
        </w:rPr>
        <w:t>et al.</w:t>
      </w:r>
      <w:r w:rsidR="00EE40B9" w:rsidRPr="00EE40B9">
        <w:rPr>
          <w:noProof/>
        </w:rPr>
        <w:t>, 2017)</w:t>
      </w:r>
      <w:r w:rsidR="00EE40B9">
        <w:fldChar w:fldCharType="end"/>
      </w:r>
      <w:r w:rsidR="00D04440">
        <w:t>.</w:t>
      </w:r>
    </w:p>
    <w:p w14:paraId="7E399661" w14:textId="3356766D" w:rsidR="00274771" w:rsidRDefault="00274771" w:rsidP="00384967"/>
    <w:p w14:paraId="170A069F" w14:textId="1404670B" w:rsidR="00941A55" w:rsidRDefault="00941A55" w:rsidP="00384967">
      <w:pPr>
        <w:pStyle w:val="Heading4"/>
      </w:pPr>
      <w:r>
        <w:t>Under the hood</w:t>
      </w:r>
    </w:p>
    <w:p w14:paraId="2FD7AAF0" w14:textId="1714F280" w:rsidR="008C5D8D" w:rsidRDefault="008C5D8D" w:rsidP="00384967">
      <w:r>
        <w:t>At its core, Node.js relies on a</w:t>
      </w:r>
      <w:r w:rsidR="00941A55">
        <w:t xml:space="preserve"> single-threaded</w:t>
      </w:r>
      <w:r>
        <w:t xml:space="preserve"> asynchronous event model instead of multi-threading. The benefit of this is that, even though processes run on a single-thread, the non-blocking nature means that the application can continue to operate using </w:t>
      </w:r>
      <w:proofErr w:type="spellStart"/>
      <w:r>
        <w:t>callback</w:t>
      </w:r>
      <w:proofErr w:type="spellEnd"/>
      <w:r>
        <w:t xml:space="preserve"> functions without</w:t>
      </w:r>
      <w:r w:rsidR="002476DA">
        <w:t xml:space="preserve"> the need to wait </w:t>
      </w:r>
      <w:r>
        <w:t>on a task to complet</w:t>
      </w:r>
      <w:r w:rsidR="002476DA">
        <w:t>ing</w:t>
      </w:r>
      <w:r>
        <w:t xml:space="preserve"> </w:t>
      </w:r>
      <w:r>
        <w:fldChar w:fldCharType="begin" w:fldLock="1"/>
      </w:r>
      <w:r>
        <w:instrText>ADDIN CSL_CITATION {"citationItems":[{"id":"ITEM-1","itemData":{"DOI":"10.1109/MIC.2010.145","ISSN":"1089-7801","author":[{"dropping-particle":"","family":"Tilkov","given":"Stefan","non-dropping-particle":"","parse-names":false,"suffix":""},{"dropping-particle":"","family":"Vinoski","given":"Steve","non-dropping-particle":"","parse-names":false,"suffix":""}],"container-title":"IEEE Internet Computing","id":"ITEM-1","issue":"6","issued":{"date-parts":[["2010","11"]]},"page":"80-83","title":"Node.js: Using JavaScript to Build High-Performance Network Programs","type":"article-journal","volume":"14"},"uris":["http://www.mendeley.com/documents/?uuid=1e348f6d-1310-3dd3-b6f4-b1b07c7866bd"]}],"mendeley":{"formattedCitation":"(Tilkov and Vinoski, 2010)","plainTextFormattedCitation":"(Tilkov and Vinoski, 2010)","previouslyFormattedCitation":"(Tilkov and Vinoski, 2010)"},"properties":{"noteIndex":0},"schema":"https://github.com/citation-style-language/schema/raw/master/csl-citation.json"}</w:instrText>
      </w:r>
      <w:r>
        <w:fldChar w:fldCharType="separate"/>
      </w:r>
      <w:r w:rsidRPr="007D3BE5">
        <w:rPr>
          <w:noProof/>
        </w:rPr>
        <w:t>(Tilkov and Vinoski, 2010)</w:t>
      </w:r>
      <w:r>
        <w:fldChar w:fldCharType="end"/>
      </w:r>
      <w:r>
        <w:t>.</w:t>
      </w:r>
    </w:p>
    <w:p w14:paraId="3B34B058" w14:textId="77777777" w:rsidR="008C5D8D" w:rsidRDefault="008C5D8D" w:rsidP="00384967"/>
    <w:p w14:paraId="1124A5ED" w14:textId="67833CE5" w:rsidR="00274771" w:rsidRDefault="00504568" w:rsidP="00384967">
      <w:r>
        <w:t xml:space="preserve">Node.js is built on the </w:t>
      </w:r>
      <w:r w:rsidR="00274771">
        <w:t xml:space="preserve">V8 JavaScript engine, developed by The Chromium Project for Google </w:t>
      </w:r>
      <w:r w:rsidR="00C45250">
        <w:t>Chrome</w:t>
      </w:r>
      <w:r w:rsidR="00EA68BB">
        <w:t xml:space="preserve"> in 2008</w:t>
      </w:r>
      <w:r>
        <w:t>.</w:t>
      </w:r>
      <w:r w:rsidR="00274771">
        <w:t xml:space="preserve"> </w:t>
      </w:r>
      <w:r>
        <w:t>T</w:t>
      </w:r>
      <w:r w:rsidR="00274771">
        <w:t xml:space="preserve">he V8 engine drastically changed the way JavaScript </w:t>
      </w:r>
      <w:r w:rsidR="00A83EFE">
        <w:t xml:space="preserve">was </w:t>
      </w:r>
      <w:r w:rsidR="00C45250">
        <w:t>implemented and consumed</w:t>
      </w:r>
      <w:r w:rsidR="00EA68BB">
        <w:t xml:space="preserve"> on the web</w:t>
      </w:r>
      <w:r w:rsidR="00B8062C">
        <w:t>. I</w:t>
      </w:r>
      <w:r w:rsidR="00A83EFE">
        <w:t>nstead of interpreting bytecode, as was the case up until its launch, V8 compiles JavaScript directly to machine code before being executed thus greatly improving performance</w:t>
      </w:r>
      <w:r w:rsidR="008C669E">
        <w:t xml:space="preserve"> </w:t>
      </w:r>
      <w:r w:rsidR="00440693">
        <w:fldChar w:fldCharType="begin" w:fldLock="1"/>
      </w:r>
      <w:r w:rsidR="007D3BE5">
        <w:instrText>ADDIN CSL_CITATION {"citationItems":[{"id":"ITEM-1","itemData":{"URL":"https://v8.dev/docs","accessed":{"date-parts":[["2018","11","15"]]},"id":"ITEM-1","issued":{"date-parts":[["2017"]]},"title":"Chromium V8 Documentation","type":"webpage"},"uris":["http://www.mendeley.com/documents/?uuid=f558d07b-74f0-3b26-a98c-ca6b6d9b1e09"]}],"mendeley":{"formattedCitation":"(&lt;i&gt;Chromium V8 Documentation&lt;/i&gt;, 2017)","plainTextFormattedCitation":"(Chromium V8 Documentation, 2017)","previouslyFormattedCitation":"(&lt;i&gt;Chromium V8 Documentation&lt;/i&gt;, 2017)"},"properties":{"noteIndex":0},"schema":"https://github.com/citation-style-language/schema/raw/master/csl-citation.json"}</w:instrText>
      </w:r>
      <w:r w:rsidR="00440693">
        <w:fldChar w:fldCharType="separate"/>
      </w:r>
      <w:r w:rsidR="00440693" w:rsidRPr="00440693">
        <w:rPr>
          <w:noProof/>
        </w:rPr>
        <w:t>(</w:t>
      </w:r>
      <w:r w:rsidR="00440693" w:rsidRPr="00440693">
        <w:rPr>
          <w:i/>
          <w:noProof/>
        </w:rPr>
        <w:t>Chromium V8 Documentation</w:t>
      </w:r>
      <w:r w:rsidR="00440693" w:rsidRPr="00440693">
        <w:rPr>
          <w:noProof/>
        </w:rPr>
        <w:t>, 2017)</w:t>
      </w:r>
      <w:r w:rsidR="00440693">
        <w:fldChar w:fldCharType="end"/>
      </w:r>
      <w:r w:rsidR="00A83EFE">
        <w:t>.</w:t>
      </w:r>
    </w:p>
    <w:p w14:paraId="30C4172D" w14:textId="6DB9E818" w:rsidR="00941A55" w:rsidRDefault="00941A55" w:rsidP="00384967"/>
    <w:p w14:paraId="18C64790" w14:textId="77777777" w:rsidR="00941A55" w:rsidRDefault="00941A55" w:rsidP="00384967">
      <w:pPr>
        <w:pStyle w:val="Heading4"/>
      </w:pPr>
      <w:r>
        <w:t>Dependency Management</w:t>
      </w:r>
    </w:p>
    <w:p w14:paraId="66DD82CF" w14:textId="0A263A17" w:rsidR="004C5FB8" w:rsidRDefault="00941A55" w:rsidP="00A52A94">
      <w:r>
        <w:t>As well as the built-in modules which ship with Node.js, Node Package Manger (</w:t>
      </w:r>
      <w:proofErr w:type="spellStart"/>
      <w:r w:rsidR="007D74CD">
        <w:t>npm</w:t>
      </w:r>
      <w:proofErr w:type="spellEnd"/>
      <w:r>
        <w:t xml:space="preserve">) is the default package manager which provides access to a huge </w:t>
      </w:r>
      <w:r w:rsidR="001101AB">
        <w:t>collection</w:t>
      </w:r>
      <w:r>
        <w:t xml:space="preserve"> of</w:t>
      </w:r>
      <w:r w:rsidR="001101AB">
        <w:t xml:space="preserve"> pre-existing</w:t>
      </w:r>
      <w:r>
        <w:t xml:space="preserve"> Node modules and libraries.</w:t>
      </w:r>
      <w:r w:rsidR="00323AC7">
        <w:t xml:space="preserve"> </w:t>
      </w:r>
      <w:r w:rsidR="007D74CD">
        <w:t xml:space="preserve">Launched in 2009, there are now over 800,000 packages available ( as of November 2018) via the registry </w:t>
      </w:r>
      <w:r w:rsidR="007D74CD">
        <w:fldChar w:fldCharType="begin" w:fldLock="1"/>
      </w:r>
      <w:r w:rsidR="00415433">
        <w:instrText>ADDIN CSL_CITATION {"citationItems":[{"id":"ITEM-1","itemData":{"URL":"https://www.npmjs.com/about","accessed":{"date-parts":[["2018","11","15"]]},"id":"ITEM-1","issued":{"date-parts":[["2018"]]},"title":"About Node Package Manager","type":"webpage"},"uris":["http://www.mendeley.com/documents/?uuid=ed231687-1233-47a3-bc3c-bdd2962825a4"]}],"mendeley":{"formattedCitation":"(&lt;i&gt;About Node Package Manager&lt;/i&gt;, 2018)","plainTextFormattedCitation":"(About Node Package Manager, 2018)","previouslyFormattedCitation":"(&lt;i&gt;About Node Package Manager&lt;/i&gt;, 2018)"},"properties":{"noteIndex":0},"schema":"https://github.com/citation-style-language/schema/raw/master/csl-citation.json"}</w:instrText>
      </w:r>
      <w:r w:rsidR="007D74CD">
        <w:fldChar w:fldCharType="separate"/>
      </w:r>
      <w:r w:rsidR="00415433" w:rsidRPr="00415433">
        <w:rPr>
          <w:noProof/>
        </w:rPr>
        <w:t>(</w:t>
      </w:r>
      <w:r w:rsidR="00415433" w:rsidRPr="00415433">
        <w:rPr>
          <w:i/>
          <w:noProof/>
        </w:rPr>
        <w:t>About Node Package Manager</w:t>
      </w:r>
      <w:r w:rsidR="00415433" w:rsidRPr="00415433">
        <w:rPr>
          <w:noProof/>
        </w:rPr>
        <w:t>, 2018)</w:t>
      </w:r>
      <w:r w:rsidR="007D74CD">
        <w:fldChar w:fldCharType="end"/>
      </w:r>
      <w:r w:rsidR="007D74CD">
        <w:t>.</w:t>
      </w:r>
      <w:r w:rsidR="005C559D">
        <w:t xml:space="preserve"> This vast repository</w:t>
      </w:r>
      <w:r w:rsidR="00483292">
        <w:t xml:space="preserve"> </w:t>
      </w:r>
      <w:r w:rsidR="005C559D">
        <w:t>is another reason which makes Node extremely popular.</w:t>
      </w:r>
    </w:p>
    <w:p w14:paraId="4C1FF175" w14:textId="007EED19" w:rsidR="003E1124" w:rsidRPr="00A52A94" w:rsidRDefault="003E1124" w:rsidP="001D5DEC">
      <w:pPr>
        <w:rPr>
          <w:sz w:val="22"/>
          <w:szCs w:val="22"/>
        </w:rPr>
      </w:pPr>
    </w:p>
    <w:p w14:paraId="26DD2CE7" w14:textId="47A69D7F" w:rsidR="00CA55F9" w:rsidRDefault="00CA55F9" w:rsidP="00495EB4">
      <w:pPr>
        <w:pStyle w:val="Heading3"/>
      </w:pPr>
      <w:bookmarkStart w:id="58" w:name="_Toc6469275"/>
      <w:r>
        <w:t>Python</w:t>
      </w:r>
      <w:bookmarkEnd w:id="56"/>
      <w:bookmarkEnd w:id="57"/>
      <w:bookmarkEnd w:id="58"/>
    </w:p>
    <w:p w14:paraId="0A6772E4" w14:textId="271AADE4" w:rsidR="00C54171" w:rsidRDefault="00C54171" w:rsidP="00044515">
      <w:pPr>
        <w:pStyle w:val="Heading4"/>
      </w:pPr>
      <w:r>
        <w:t>Overview</w:t>
      </w:r>
    </w:p>
    <w:p w14:paraId="458DD0A1" w14:textId="4B72C75F" w:rsidR="00C54171" w:rsidRDefault="00EC50C5" w:rsidP="00044515">
      <w:r>
        <w:t xml:space="preserve">Python is an object-oriented, multi-purpose programming language which has a very readable syntax </w:t>
      </w:r>
      <w:r w:rsidR="00644142">
        <w:fldChar w:fldCharType="begin" w:fldLock="1"/>
      </w:r>
      <w:r w:rsidR="00847FA9">
        <w:instrText>ADDIN CSL_CITATION {"citationItems":[{"id":"ITEM-1","itemData":{"DOI":"10.1109/RSETE.2011.5964225","ISBN":"978-1-4244-9172-8","author":[{"dropping-particle":"","family":"Jing Zhang","given":"","non-dropping-particle":"","parse-names":false,"suffix":""},{"dropping-particle":"","family":"Hongxia Luo","given":"","non-dropping-particle":"","parse-names":false,"suffix":""},{"dropping-particle":"","family":"Xueqing Zhang","given":"","non-dropping-particle":"","parse-names":false,"suffix":""}],"container-title":"2011 International Conference on Remote Sensing, Environment and Transportation Engineering","id":"ITEM-1","issued":{"date-parts":[["2011","6"]]},"page":"96-99","publisher":"IEEE","title":"Application of python language and arcgis software in RS data management","type":"paper-conference"},"uris":["http://www.mendeley.com/documents/?uuid=d26d93dc-e5b4-35cf-88a9-dd9ff7539a48"]}],"mendeley":{"formattedCitation":"(Jing Zhang, Hongxia Luo and Xueqing Zhang, 2011)","plainTextFormattedCitation":"(Jing Zhang, Hongxia Luo and Xueqing Zhang, 2011)","previouslyFormattedCitation":"(Jing Zhang, Hongxia Luo and Xueqing Zhang, 2011)"},"properties":{"noteIndex":0},"schema":"https://github.com/citation-style-language/schema/raw/master/csl-citation.json"}</w:instrText>
      </w:r>
      <w:r w:rsidR="00644142">
        <w:fldChar w:fldCharType="separate"/>
      </w:r>
      <w:r w:rsidR="00644142" w:rsidRPr="00644142">
        <w:rPr>
          <w:noProof/>
        </w:rPr>
        <w:t>(Jing Zhang, Hongxia Luo and Xueqing Zhang, 2011)</w:t>
      </w:r>
      <w:r w:rsidR="00644142">
        <w:fldChar w:fldCharType="end"/>
      </w:r>
      <w:r>
        <w:t>.</w:t>
      </w:r>
      <w:r w:rsidR="00215A2D">
        <w:t xml:space="preserve"> </w:t>
      </w:r>
      <w:r w:rsidR="00FB2727">
        <w:t>Python has s</w:t>
      </w:r>
      <w:r w:rsidR="0035489D">
        <w:t>een</w:t>
      </w:r>
      <w:r w:rsidR="00FB2727">
        <w:t xml:space="preserve"> a resurgence in recent years, especially in the academic</w:t>
      </w:r>
      <w:r w:rsidR="00884F79">
        <w:t xml:space="preserve"> and data science</w:t>
      </w:r>
      <w:r w:rsidR="00FB2727">
        <w:t xml:space="preserve"> </w:t>
      </w:r>
      <w:r w:rsidR="00884F79">
        <w:t xml:space="preserve">communities </w:t>
      </w:r>
      <w:r w:rsidR="00847FA9">
        <w:t>given its very strong mathematical and statistical packages</w:t>
      </w:r>
      <w:r w:rsidR="00FB2727">
        <w:t xml:space="preserve"> </w:t>
      </w:r>
      <w:r w:rsidR="00847FA9">
        <w:fldChar w:fldCharType="begin" w:fldLock="1"/>
      </w:r>
      <w:r w:rsidR="00B263EB">
        <w:instrText>ADDIN CSL_CITATION {"citationItems":[{"id":"ITEM-1","itemData":{"DOI":"10.1109/ICIP.2003.1247428","ISBN":"0-7803-7750-8","author":[{"dropping-particle":"","family":"Silva","given":"A.G.","non-dropping-particle":"","parse-names":false,"suffix":""},{"dropping-particle":"","family":"Lotufo","given":"R.D.A.","non-dropping-particle":"","parse-names":false,"suffix":""},{"dropping-particle":"","family":"Machado","given":"R.C.","non-dropping-particle":"","parse-names":false,"suffix":""},{"dropping-particle":"","family":"Saude","given":"A.V.","non-dropping-particle":"","parse-names":false,"suffix":""}],"container-title":"Proceedings 2003 International Conference on Image Processing (Cat. No.03CH37429)","id":"ITEM-1","issued":{"date-parts":[["2003"]]},"page":"III-1049-52","publisher":"IEEE","title":"Toolbox of image processing using the Python language","type":"paper-conference","volume":"2"},"uris":["http://www.mendeley.com/documents/?uuid=98ba9f25-186f-368b-9a8f-2cd416c189de"]}],"mendeley":{"formattedCitation":"(Silva &lt;i&gt;et al.&lt;/i&gt;, 2003)","plainTextFormattedCitation":"(Silva et al., 2003)","previouslyFormattedCitation":"(Silva &lt;i&gt;et al.&lt;/i&gt;, 2003)"},"properties":{"noteIndex":0},"schema":"https://github.com/citation-style-language/schema/raw/master/csl-citation.json"}</w:instrText>
      </w:r>
      <w:r w:rsidR="00847FA9">
        <w:fldChar w:fldCharType="separate"/>
      </w:r>
      <w:r w:rsidR="00847FA9" w:rsidRPr="00847FA9">
        <w:rPr>
          <w:noProof/>
        </w:rPr>
        <w:t xml:space="preserve">(Silva </w:t>
      </w:r>
      <w:r w:rsidR="00847FA9" w:rsidRPr="00847FA9">
        <w:rPr>
          <w:i/>
          <w:noProof/>
        </w:rPr>
        <w:t>et al.</w:t>
      </w:r>
      <w:r w:rsidR="00847FA9" w:rsidRPr="00847FA9">
        <w:rPr>
          <w:noProof/>
        </w:rPr>
        <w:t>, 2003)</w:t>
      </w:r>
      <w:r w:rsidR="00847FA9">
        <w:fldChar w:fldCharType="end"/>
      </w:r>
      <w:r w:rsidR="00FB2727">
        <w:t>.</w:t>
      </w:r>
      <w:r w:rsidR="00C02039">
        <w:t xml:space="preserve"> Developed by </w:t>
      </w:r>
      <w:proofErr w:type="spellStart"/>
      <w:r w:rsidR="00C02039">
        <w:t>Giudo</w:t>
      </w:r>
      <w:proofErr w:type="spellEnd"/>
      <w:r w:rsidR="00C02039">
        <w:t xml:space="preserve"> Van </w:t>
      </w:r>
      <w:proofErr w:type="spellStart"/>
      <w:r w:rsidR="00C02039">
        <w:t>Rossem</w:t>
      </w:r>
      <w:proofErr w:type="spellEnd"/>
      <w:r w:rsidR="00C02039">
        <w:t xml:space="preserve"> in 1991, Python has been around for a </w:t>
      </w:r>
      <w:r w:rsidR="004C1D84">
        <w:t>relatively</w:t>
      </w:r>
      <w:r w:rsidR="00C02039">
        <w:t xml:space="preserve"> long time</w:t>
      </w:r>
      <w:r w:rsidR="00AF21DB">
        <w:t xml:space="preserve"> in comparison to some of the newer languages</w:t>
      </w:r>
      <w:r w:rsidR="00C02039">
        <w:t>.</w:t>
      </w:r>
      <w:r w:rsidR="00EC1421">
        <w:t xml:space="preserve"> </w:t>
      </w:r>
      <w:r w:rsidR="00C558F7">
        <w:t>Whilst Python is dynamically typed, it doesn’t have the same loose typing that JavaScript has and will encounter errors on operations where types are unexpected</w:t>
      </w:r>
      <w:r w:rsidR="004C1D84">
        <w:t xml:space="preserve"> an</w:t>
      </w:r>
      <w:r w:rsidR="00541879">
        <w:t>d /</w:t>
      </w:r>
      <w:r w:rsidR="00C558F7">
        <w:t xml:space="preserve"> or </w:t>
      </w:r>
      <w:r w:rsidR="00044515">
        <w:t>mismatched</w:t>
      </w:r>
      <w:r w:rsidR="00C558F7">
        <w:t>.</w:t>
      </w:r>
    </w:p>
    <w:p w14:paraId="1DADBA08" w14:textId="2CC681E6" w:rsidR="00F21BAC" w:rsidRDefault="00F21BAC" w:rsidP="006E74A9">
      <w:pPr>
        <w:ind w:left="720"/>
      </w:pPr>
    </w:p>
    <w:p w14:paraId="567228D9" w14:textId="0539EDB0" w:rsidR="00F21BAC" w:rsidRDefault="00F21BAC" w:rsidP="00044515">
      <w:pPr>
        <w:pStyle w:val="Heading4"/>
      </w:pPr>
      <w:r>
        <w:t xml:space="preserve">Dependency </w:t>
      </w:r>
      <w:r w:rsidR="00B51B59">
        <w:t>Management</w:t>
      </w:r>
    </w:p>
    <w:p w14:paraId="48C527B6" w14:textId="27DA5A0B" w:rsidR="008C5365" w:rsidRDefault="00044515" w:rsidP="00A52A94">
      <w:r>
        <w:t xml:space="preserve">Similar to Node.js, Python has a huge community and has its own large package repository called </w:t>
      </w:r>
      <w:proofErr w:type="spellStart"/>
      <w:r>
        <w:t>PyPi</w:t>
      </w:r>
      <w:proofErr w:type="spellEnd"/>
      <w:r>
        <w:t xml:space="preserve">. Whilst not as vast as </w:t>
      </w:r>
      <w:proofErr w:type="spellStart"/>
      <w:r>
        <w:t>npm</w:t>
      </w:r>
      <w:proofErr w:type="spellEnd"/>
      <w:r>
        <w:t>, as of March 19</w:t>
      </w:r>
      <w:r w:rsidR="006120BA">
        <w:t>,</w:t>
      </w:r>
      <w:r>
        <w:t xml:space="preserve"> 2017 </w:t>
      </w:r>
      <w:proofErr w:type="spellStart"/>
      <w:r>
        <w:t>PyPi</w:t>
      </w:r>
      <w:proofErr w:type="spellEnd"/>
      <w:r>
        <w:t xml:space="preserve"> had almost 1.3TB worth of package files </w:t>
      </w:r>
      <w:r>
        <w:fldChar w:fldCharType="begin" w:fldLock="1"/>
      </w:r>
      <w:r w:rsidR="00122376">
        <w:instrText>ADDIN CSL_CITATION {"citationItems":[{"id":"ITEM-1","itemData":{"DOI":"10.1109/ICDCSW.2017.32","ISBN":"978-1-5386-3292-5","author":[{"dropping-particle":"","family":"Oakes","given":"Edward","non-dropping-particle":"","parse-names":false,"suffix":""},{"dropping-particle":"","family":"Yang","given":"Leon","non-dropping-particle":"","parse-names":false,"suffix":""},{"dropping-particle":"","family":"Houck","given":"Kevin","non-dropping-particle":"","parse-names":false,"suffix":""},{"dropping-particle":"","family":"Harter","given":"Tyler","non-dropping-particle":"","parse-names":false,"suffix":""},{"dropping-particle":"","family":"Arpaci-Dusseau","given":"Andrea C.","non-dropping-particle":"","parse-names":false,"suffix":""},{"dropping-particle":"","family":"Arpaci-Dusseau","given":"Remzi H.","non-dropping-particle":"","parse-names":false,"suffix":""}],"container-title":"2017 IEEE 37th International Conference on Distributed Computing Systems Workshops (ICDCSW)","id":"ITEM-1","issued":{"date-parts":[["2017","6"]]},"page":"395-400","publisher":"IEEE","title":"Pipsqueak: Lean Lambdas with Large Libraries","type":"paper-conference"},"uris":["http://www.mendeley.com/documents/?uuid=bd584f88-2537-3c44-8e44-8df4739b2f38"]}],"mendeley":{"formattedCitation":"(Oakes &lt;i&gt;et al.&lt;/i&gt;, 2017)","plainTextFormattedCitation":"(Oakes et al., 2017)","previouslyFormattedCitation":"(Oakes &lt;i&gt;et al.&lt;/i&gt;, 2017)"},"properties":{"noteIndex":0},"schema":"https://github.com/citation-style-language/schema/raw/master/csl-citation.json"}</w:instrText>
      </w:r>
      <w:r>
        <w:fldChar w:fldCharType="separate"/>
      </w:r>
      <w:r w:rsidRPr="00044515">
        <w:rPr>
          <w:noProof/>
        </w:rPr>
        <w:t xml:space="preserve">(Oakes </w:t>
      </w:r>
      <w:r w:rsidRPr="00044515">
        <w:rPr>
          <w:i/>
          <w:noProof/>
        </w:rPr>
        <w:t>et al.</w:t>
      </w:r>
      <w:r w:rsidRPr="00044515">
        <w:rPr>
          <w:noProof/>
        </w:rPr>
        <w:t>, 2017)</w:t>
      </w:r>
      <w:r>
        <w:fldChar w:fldCharType="end"/>
      </w:r>
      <w:r>
        <w:t xml:space="preserve">. </w:t>
      </w:r>
      <w:r w:rsidR="00EC1421">
        <w:t>B</w:t>
      </w:r>
      <w:r w:rsidR="006120BA">
        <w:t>y making these packages and widely available</w:t>
      </w:r>
      <w:r w:rsidR="00EC1421">
        <w:t>, it can greatly reduce the amount of development required on projects – developers can simply search for something they are looking for before developing their own code from scratch.</w:t>
      </w:r>
    </w:p>
    <w:p w14:paraId="7EBD2804" w14:textId="77777777" w:rsidR="00A52A94" w:rsidRPr="008C5365" w:rsidRDefault="00A52A94" w:rsidP="00A52A94"/>
    <w:p w14:paraId="6A1C05A6" w14:textId="003CFE03" w:rsidR="00CA55F9" w:rsidRDefault="00CA55F9" w:rsidP="00495EB4">
      <w:pPr>
        <w:pStyle w:val="Heading3"/>
      </w:pPr>
      <w:bookmarkStart w:id="59" w:name="_Toc529184060"/>
      <w:bookmarkStart w:id="60" w:name="_Toc529706925"/>
      <w:bookmarkStart w:id="61" w:name="_Toc6469276"/>
      <w:r>
        <w:t>Java</w:t>
      </w:r>
      <w:bookmarkEnd w:id="59"/>
      <w:bookmarkEnd w:id="60"/>
      <w:bookmarkEnd w:id="61"/>
    </w:p>
    <w:p w14:paraId="547837E7" w14:textId="6A6DBC02" w:rsidR="005458BA" w:rsidRDefault="005458BA" w:rsidP="000F6DA4">
      <w:pPr>
        <w:pStyle w:val="Heading4"/>
      </w:pPr>
      <w:r>
        <w:t>Overview</w:t>
      </w:r>
    </w:p>
    <w:p w14:paraId="0ED27CE9" w14:textId="27AC149C" w:rsidR="003F4139" w:rsidRDefault="002231D6" w:rsidP="00773AE1">
      <w:r>
        <w:t xml:space="preserve">Java is a widely used object-oriented programming language which is said to be running on an estimated fifteen billion devices today </w:t>
      </w:r>
      <w:r w:rsidR="00A867D2">
        <w:fldChar w:fldCharType="begin" w:fldLock="1"/>
      </w:r>
      <w:r w:rsidR="0003333D">
        <w:instrText>ADDIN CSL_CITATION {"citationItems":[{"id":"ITEM-1","itemData":{"URL":"https://go.java/index.html","accessed":{"date-parts":[["2018","11","16"]]},"author":[{"dropping-particle":"","family":"Oracle Corporation","given":"","non-dropping-particle":"","parse-names":false,"suffix":""}],"id":"ITEM-1","issued":{"date-parts":[["2018"]]},"title":"Go Java","type":"webpage"},"uris":["http://www.mendeley.com/documents/?uuid=c5c519bc-6d89-308a-9cac-676468f4ab7a"]}],"mendeley":{"formattedCitation":"(Oracle Corporation, 2018b)","plainTextFormattedCitation":"(Oracle Corporation, 2018b)","previouslyFormattedCitation":"(Oracle Corporation, 2018b)"},"properties":{"noteIndex":0},"schema":"https://github.com/citation-style-language/schema/raw/master/csl-citation.json"}</w:instrText>
      </w:r>
      <w:r w:rsidR="00A867D2">
        <w:fldChar w:fldCharType="separate"/>
      </w:r>
      <w:r w:rsidR="007C53A7" w:rsidRPr="007C53A7">
        <w:rPr>
          <w:noProof/>
        </w:rPr>
        <w:t>(Oracle Corporation, 2018b)</w:t>
      </w:r>
      <w:r w:rsidR="00A867D2">
        <w:fldChar w:fldCharType="end"/>
      </w:r>
      <w:r>
        <w:t xml:space="preserve">. </w:t>
      </w:r>
      <w:r w:rsidR="000803FD">
        <w:t>Developed by James Gosling in 1991, Java had originally been created for use in interactive television</w:t>
      </w:r>
      <w:r w:rsidR="00E90717">
        <w:t xml:space="preserve"> technology</w:t>
      </w:r>
      <w:r w:rsidR="000803FD">
        <w:t xml:space="preserve"> but ultimately was never </w:t>
      </w:r>
      <w:r w:rsidR="00E90717">
        <w:t>implement</w:t>
      </w:r>
      <w:r w:rsidR="000803FD">
        <w:t xml:space="preserve"> for this purpose </w:t>
      </w:r>
      <w:r w:rsidR="0051765E">
        <w:fldChar w:fldCharType="begin" w:fldLock="1"/>
      </w:r>
      <w:r w:rsidR="0003333D">
        <w:instrText>ADDIN CSL_CITATION {"citationItems":[{"id":"ITEM-1","itemData":{"URL":"https://www.oracle.com/technetwork/java/javase/overview/javahistory-index-198355.html","accessed":{"date-parts":[["2018","11","18"]]},"author":[{"dropping-particle":"","family":"Oracle Corporation","given":"","non-dropping-particle":"","parse-names":false,"suffix":""}],"id":"ITEM-1","issued":{"date-parts":[["2018"]]},"title":"History of Java Technology","type":"webpage"},"uris":["http://www.mendeley.com/documents/?uuid=add85968-3ec0-3e66-a0e7-d57973b9dee5"]}],"mendeley":{"formattedCitation":"(Oracle Corporation, 2018c)","plainTextFormattedCitation":"(Oracle Corporation, 2018c)","previouslyFormattedCitation":"(Oracle Corporation, 2018c)"},"properties":{"noteIndex":0},"schema":"https://github.com/citation-style-language/schema/raw/master/csl-citation.json"}</w:instrText>
      </w:r>
      <w:r w:rsidR="0051765E">
        <w:fldChar w:fldCharType="separate"/>
      </w:r>
      <w:r w:rsidR="007C53A7" w:rsidRPr="007C53A7">
        <w:rPr>
          <w:noProof/>
        </w:rPr>
        <w:t>(Oracle Corporation, 2018c)</w:t>
      </w:r>
      <w:r w:rsidR="0051765E">
        <w:fldChar w:fldCharType="end"/>
      </w:r>
      <w:r w:rsidR="000803FD">
        <w:t xml:space="preserve">. </w:t>
      </w:r>
      <w:r w:rsidR="00A867D2">
        <w:t xml:space="preserve">From servers </w:t>
      </w:r>
      <w:r w:rsidR="00773AE1">
        <w:t xml:space="preserve">to printers and everywhere in between, Java can run almost anywhere. </w:t>
      </w:r>
      <w:r w:rsidR="00675BEE">
        <w:fldChar w:fldCharType="begin"/>
      </w:r>
      <w:r w:rsidR="00675BEE">
        <w:instrText xml:space="preserve"> REF _Ref530380720 \h </w:instrText>
      </w:r>
      <w:r w:rsidR="00675BEE">
        <w:fldChar w:fldCharType="separate"/>
      </w:r>
      <w:r w:rsidR="00CE2EF1">
        <w:t xml:space="preserve">Figure </w:t>
      </w:r>
      <w:r w:rsidR="00CE2EF1">
        <w:rPr>
          <w:noProof/>
        </w:rPr>
        <w:t>8</w:t>
      </w:r>
      <w:r w:rsidR="00675BEE">
        <w:fldChar w:fldCharType="end"/>
      </w:r>
      <w:r w:rsidR="00675BEE">
        <w:t xml:space="preserve"> </w:t>
      </w:r>
      <w:r w:rsidR="0078424B">
        <w:t xml:space="preserve">shows an extended history of the TIOBE Index of programming languages </w:t>
      </w:r>
      <w:r w:rsidR="00773AE1">
        <w:t xml:space="preserve">which illustrates just how popular Java has been in </w:t>
      </w:r>
      <w:r w:rsidR="0078424B">
        <w:t>the past fifteen years and beyond</w:t>
      </w:r>
      <w:r w:rsidR="00773AE1">
        <w:t>.</w:t>
      </w:r>
      <w:r w:rsidR="0078424B">
        <w:t xml:space="preserve"> Java is a static, strongly typed language and is hugely popular amongst larger enterprise organisations due to its </w:t>
      </w:r>
      <w:r w:rsidR="00C67AAC">
        <w:t xml:space="preserve">proven </w:t>
      </w:r>
      <w:r w:rsidR="0078424B">
        <w:t>stability and scalability.</w:t>
      </w:r>
    </w:p>
    <w:p w14:paraId="46C055E2" w14:textId="5C4D7903" w:rsidR="003F4139" w:rsidRDefault="003F4139" w:rsidP="003F4139"/>
    <w:p w14:paraId="223BE736" w14:textId="77777777" w:rsidR="00773AE1" w:rsidRDefault="00773AE1" w:rsidP="00773AE1">
      <w:r w:rsidRPr="00773AE1">
        <w:rPr>
          <w:noProof/>
          <w:lang w:eastAsia="en-GB"/>
        </w:rPr>
        <w:drawing>
          <wp:inline distT="0" distB="0" distL="0" distR="0" wp14:anchorId="27B6948A" wp14:editId="454601D3">
            <wp:extent cx="5727700" cy="36315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27700" cy="3631565"/>
                    </a:xfrm>
                    <a:prstGeom prst="rect">
                      <a:avLst/>
                    </a:prstGeom>
                  </pic:spPr>
                </pic:pic>
              </a:graphicData>
            </a:graphic>
          </wp:inline>
        </w:drawing>
      </w:r>
    </w:p>
    <w:p w14:paraId="23285A35" w14:textId="573C9553" w:rsidR="003F4139" w:rsidRDefault="00773AE1" w:rsidP="00D02719">
      <w:pPr>
        <w:pStyle w:val="Caption"/>
        <w:jc w:val="center"/>
      </w:pPr>
      <w:bookmarkStart w:id="62" w:name="_Ref530380720"/>
      <w:bookmarkStart w:id="63" w:name="_Ref530351975"/>
      <w:bookmarkStart w:id="64" w:name="_Toc6469246"/>
      <w:r>
        <w:t xml:space="preserve">Figure </w:t>
      </w:r>
      <w:r w:rsidR="003E2842">
        <w:rPr>
          <w:noProof/>
        </w:rPr>
        <w:fldChar w:fldCharType="begin"/>
      </w:r>
      <w:r w:rsidR="003E2842">
        <w:rPr>
          <w:noProof/>
        </w:rPr>
        <w:instrText xml:space="preserve"> SEQ Figure \* ARABIC </w:instrText>
      </w:r>
      <w:r w:rsidR="003E2842">
        <w:rPr>
          <w:noProof/>
        </w:rPr>
        <w:fldChar w:fldCharType="separate"/>
      </w:r>
      <w:r w:rsidR="00CE2EF1">
        <w:rPr>
          <w:noProof/>
        </w:rPr>
        <w:t>8</w:t>
      </w:r>
      <w:r w:rsidR="003E2842">
        <w:rPr>
          <w:noProof/>
        </w:rPr>
        <w:fldChar w:fldCharType="end"/>
      </w:r>
      <w:bookmarkEnd w:id="62"/>
      <w:r>
        <w:t xml:space="preserve"> TIOBE Index, Long Term History (2017)</w:t>
      </w:r>
      <w:bookmarkEnd w:id="63"/>
      <w:bookmarkEnd w:id="64"/>
    </w:p>
    <w:p w14:paraId="5FDDD551" w14:textId="6F5DA769" w:rsidR="003F4139" w:rsidRDefault="00F41859" w:rsidP="003F4139">
      <w:r>
        <w:t>Java code is compiled and runs</w:t>
      </w:r>
      <w:r w:rsidR="001D0330">
        <w:t>, for the most part</w:t>
      </w:r>
      <w:r w:rsidR="00541879">
        <w:t>,</w:t>
      </w:r>
      <w:r>
        <w:t xml:space="preserve"> on a Java Virtual Machine (JVM)</w:t>
      </w:r>
      <w:r w:rsidR="0086298A">
        <w:t xml:space="preserve"> which makes programs extremely portable</w:t>
      </w:r>
      <w:r>
        <w:t>.</w:t>
      </w:r>
      <w:r w:rsidR="00F41F75">
        <w:t xml:space="preserve"> </w:t>
      </w:r>
      <w:r w:rsidR="001D0330">
        <w:t>Once</w:t>
      </w:r>
      <w:r w:rsidR="00F41F75">
        <w:t xml:space="preserve"> Java is compiled,</w:t>
      </w:r>
      <w:r>
        <w:t xml:space="preserve"> </w:t>
      </w:r>
      <w:r w:rsidR="00F41F75">
        <w:t xml:space="preserve">it </w:t>
      </w:r>
      <w:r>
        <w:t>perform</w:t>
      </w:r>
      <w:r w:rsidR="00F41F75">
        <w:t>s</w:t>
      </w:r>
      <w:r>
        <w:t xml:space="preserve"> </w:t>
      </w:r>
      <w:r w:rsidR="00AB22D5">
        <w:t>particularly</w:t>
      </w:r>
      <w:r>
        <w:t xml:space="preserve"> well </w:t>
      </w:r>
      <w:r w:rsidR="001D0330">
        <w:t xml:space="preserve">and can be run on any JVM without the need to recompile </w:t>
      </w:r>
      <w:r w:rsidR="007C53A7">
        <w:fldChar w:fldCharType="begin" w:fldLock="1"/>
      </w:r>
      <w:r w:rsidR="0003333D">
        <w:instrText>ADDIN CSL_CITATION {"citationItems":[{"id":"ITEM-1","itemData":{"URL":"https://www.oracle.com/technetwork/java/intro-141325.html","accessed":{"date-parts":[["2018","11","18"]]},"author":[{"dropping-particle":"","family":"Oracle Corporation","given":"","non-dropping-particle":"","parse-names":false,"suffix":""}],"id":"ITEM-1","issued":{"date-parts":[["2018"]]},"title":"Design Goals of the Java TM Programming Language","type":"webpage"},"uris":["http://www.mendeley.com/documents/?uuid=f849fedd-1f87-3943-b452-72322fdb23f3"]}],"mendeley":{"formattedCitation":"(Oracle Corporation, 2018a)","plainTextFormattedCitation":"(Oracle Corporation, 2018a)","previouslyFormattedCitation":"(Oracle Corporation, 2018a)"},"properties":{"noteIndex":0},"schema":"https://github.com/citation-style-language/schema/raw/master/csl-citation.json"}</w:instrText>
      </w:r>
      <w:r w:rsidR="007C53A7">
        <w:fldChar w:fldCharType="separate"/>
      </w:r>
      <w:r w:rsidR="007C53A7" w:rsidRPr="007C53A7">
        <w:rPr>
          <w:noProof/>
        </w:rPr>
        <w:t>(Oracle Corporation, 2018a)</w:t>
      </w:r>
      <w:r w:rsidR="007C53A7">
        <w:fldChar w:fldCharType="end"/>
      </w:r>
      <w:r w:rsidR="001D0330">
        <w:t>.</w:t>
      </w:r>
    </w:p>
    <w:p w14:paraId="21482B94" w14:textId="77777777" w:rsidR="00F41859" w:rsidRPr="003F4139" w:rsidRDefault="00F41859" w:rsidP="003F4139"/>
    <w:p w14:paraId="6CC34ADC" w14:textId="0DF19A12" w:rsidR="005458BA" w:rsidRDefault="005458BA" w:rsidP="000F6DA4">
      <w:pPr>
        <w:pStyle w:val="Heading4"/>
      </w:pPr>
      <w:r>
        <w:t>Dependency Management</w:t>
      </w:r>
    </w:p>
    <w:p w14:paraId="08B057DE" w14:textId="76EC6C24" w:rsidR="005D625E" w:rsidRDefault="005D625E" w:rsidP="005D625E">
      <w:r>
        <w:t xml:space="preserve">Whilst Node.js and Python have </w:t>
      </w:r>
      <w:proofErr w:type="spellStart"/>
      <w:r>
        <w:t>npm</w:t>
      </w:r>
      <w:proofErr w:type="spellEnd"/>
      <w:r>
        <w:t xml:space="preserve"> and </w:t>
      </w:r>
      <w:proofErr w:type="spellStart"/>
      <w:r>
        <w:t>PyPi</w:t>
      </w:r>
      <w:proofErr w:type="spellEnd"/>
      <w:r>
        <w:t xml:space="preserve"> respectively</w:t>
      </w:r>
      <w:r w:rsidR="004639B1">
        <w:t xml:space="preserve"> with regards to package and dependency management</w:t>
      </w:r>
      <w:r w:rsidR="00125573">
        <w:t xml:space="preserve">, Java is somewhat more complex. </w:t>
      </w:r>
      <w:r w:rsidR="008F79B8">
        <w:t>Maven is widely considered</w:t>
      </w:r>
      <w:r w:rsidR="00984150">
        <w:t xml:space="preserve"> the industry-standard dependency resolution tool in the Java eco-system however Maven is more than just a package manager. Essentially, Maven is a complete build automation</w:t>
      </w:r>
      <w:r w:rsidR="00AB22D5">
        <w:t>, project management, reporting and documentation tool</w:t>
      </w:r>
      <w:r w:rsidR="00984150">
        <w:t xml:space="preserve"> which aims to centrali</w:t>
      </w:r>
      <w:r w:rsidR="00541879">
        <w:t>s</w:t>
      </w:r>
      <w:r w:rsidR="00984150">
        <w:t xml:space="preserve">e </w:t>
      </w:r>
      <w:r w:rsidR="00541879">
        <w:t>and</w:t>
      </w:r>
      <w:r w:rsidR="00984150">
        <w:t xml:space="preserve"> simplify the </w:t>
      </w:r>
      <w:r w:rsidR="00AB22D5">
        <w:t xml:space="preserve">entire </w:t>
      </w:r>
      <w:r w:rsidR="00984150">
        <w:t>build process for Java projects</w:t>
      </w:r>
      <w:r w:rsidR="00E12CC8">
        <w:t xml:space="preserve"> </w:t>
      </w:r>
      <w:r w:rsidR="003B20F3">
        <w:fldChar w:fldCharType="begin" w:fldLock="1"/>
      </w:r>
      <w:r w:rsidR="00C1006C">
        <w:instrText>ADDIN CSL_CITATION {"citationItems":[{"id":"ITEM-1","itemData":{"DOI":"10.1109/ICCSE.2014.6926628","ISBN":"978-1-4799-2951-1","author":[{"dropping-particle":"","family":"Xiong Zhen-hai","given":"","non-dropping-particle":"","parse-names":false,"suffix":""},{"dropping-particle":"","family":"Yang Yong-zhi","given":"","non-dropping-particle":"","parse-names":false,"suffix":""}],"container-title":"2014 9th International Conference on Computer Science &amp; Education","id":"ITEM-1","issued":{"date-parts":[["2014","8"]]},"page":"1074-1077","publisher":"IEEE","title":"Automatic updating method based on Maven","type":"paper-conference"},"uris":["http://www.mendeley.com/documents/?uuid=805b3d4d-de07-3753-bb54-e9dcd6ceeef4"]}],"mendeley":{"formattedCitation":"(Xiong Zhen-hai and Yang Yong-zhi, 2014)","plainTextFormattedCitation":"(Xiong Zhen-hai and Yang Yong-zhi, 2014)","previouslyFormattedCitation":"(Xiong Zhen-hai and Yang Yong-zhi, 2014)"},"properties":{"noteIndex":0},"schema":"https://github.com/citation-style-language/schema/raw/master/csl-citation.json"}</w:instrText>
      </w:r>
      <w:r w:rsidR="003B20F3">
        <w:fldChar w:fldCharType="separate"/>
      </w:r>
      <w:r w:rsidR="003B20F3" w:rsidRPr="003B20F3">
        <w:rPr>
          <w:noProof/>
        </w:rPr>
        <w:t>(Xiong Zhen-hai and Yang Yong-zhi, 2014)</w:t>
      </w:r>
      <w:r w:rsidR="003B20F3">
        <w:fldChar w:fldCharType="end"/>
      </w:r>
      <w:r w:rsidR="00E12CC8">
        <w:t>.</w:t>
      </w:r>
    </w:p>
    <w:p w14:paraId="2C348DF9" w14:textId="77777777" w:rsidR="00E85326" w:rsidRPr="00E85326" w:rsidRDefault="00E85326" w:rsidP="00E85326"/>
    <w:p w14:paraId="44A0D430" w14:textId="67BB8EAF" w:rsidR="005458BA" w:rsidRDefault="005458BA" w:rsidP="005458BA">
      <w:pPr>
        <w:pStyle w:val="Heading3"/>
      </w:pPr>
      <w:bookmarkStart w:id="65" w:name="_Toc6469277"/>
      <w:r>
        <w:t>Existing work on runtime performance</w:t>
      </w:r>
      <w:bookmarkEnd w:id="65"/>
    </w:p>
    <w:p w14:paraId="7F4812A2" w14:textId="66FD8ACD" w:rsidR="008A58B4" w:rsidRDefault="00E85326" w:rsidP="00DC1C57">
      <w:r>
        <w:t xml:space="preserve">Whilst </w:t>
      </w:r>
      <w:r w:rsidR="007540B7">
        <w:t>some</w:t>
      </w:r>
      <w:r>
        <w:t xml:space="preserve"> academic studies </w:t>
      </w:r>
      <w:r w:rsidR="00541879">
        <w:t xml:space="preserve">have been </w:t>
      </w:r>
      <w:r>
        <w:t xml:space="preserve">carried out in the area of </w:t>
      </w:r>
      <w:proofErr w:type="spellStart"/>
      <w:r>
        <w:t>serverless</w:t>
      </w:r>
      <w:proofErr w:type="spellEnd"/>
      <w:r>
        <w:t xml:space="preserve"> performance, there is little to no consideration of runtime environment.</w:t>
      </w:r>
      <w:r w:rsidR="00D355D0">
        <w:t xml:space="preserve"> There are however </w:t>
      </w:r>
      <w:r w:rsidR="009D17AA">
        <w:t>several</w:t>
      </w:r>
      <w:r w:rsidR="00D355D0">
        <w:t xml:space="preserve"> prominent figures in the </w:t>
      </w:r>
      <w:proofErr w:type="spellStart"/>
      <w:r w:rsidR="00D355D0">
        <w:t>serverless</w:t>
      </w:r>
      <w:proofErr w:type="spellEnd"/>
      <w:r w:rsidR="00D355D0">
        <w:t xml:space="preserve"> community who have carried out</w:t>
      </w:r>
      <w:r w:rsidR="008A58B4">
        <w:t xml:space="preserve"> </w:t>
      </w:r>
      <w:r w:rsidR="00D355D0">
        <w:t>experiments with a focus on runtime</w:t>
      </w:r>
      <w:r w:rsidR="008A58B4">
        <w:t>.</w:t>
      </w:r>
      <w:r w:rsidR="00D355D0">
        <w:t xml:space="preserve"> </w:t>
      </w:r>
    </w:p>
    <w:p w14:paraId="2C9D1D64" w14:textId="35F6EA7F" w:rsidR="007164DE" w:rsidRDefault="007164DE" w:rsidP="00DC1C57"/>
    <w:p w14:paraId="5C8ED789" w14:textId="2044E0B7" w:rsidR="00DD7689" w:rsidRDefault="00DD7689" w:rsidP="00DC1C57">
      <w:r>
        <w:t xml:space="preserve">In </w:t>
      </w:r>
      <w:r w:rsidR="009D17AA">
        <w:t xml:space="preserve">2017, Yan Cui - Principal Engineer at DAZN, carried out </w:t>
      </w:r>
      <w:r w:rsidR="007347BF">
        <w:t xml:space="preserve">a range of </w:t>
      </w:r>
      <w:r w:rsidR="009D17AA">
        <w:t>tests in order to compare the performance of Node.js, Java, C# and Python on the AWS Lambda Platform</w:t>
      </w:r>
      <w:r w:rsidR="00DB64F8">
        <w:t xml:space="preserve"> </w:t>
      </w:r>
      <w:r w:rsidR="00423469">
        <w:fldChar w:fldCharType="begin" w:fldLock="1"/>
      </w:r>
      <w:r w:rsidR="0003333D">
        <w:instrText>ADDIN CSL_CITATION {"citationItems":[{"id":"ITEM-1","itemData":{"URL":"https://read.acloud.guru/comparing-aws-lambda-performance-when-using-node-js-java-c-or-python-281bef2c740f","accessed":{"date-parts":[["2018","11","14"]]},"author":[{"dropping-particle":"","family":"Cui","given":"Yan","non-dropping-particle":"","parse-names":false,"suffix":""}],"id":"ITEM-1","issued":{"date-parts":[["2017"]]},"title":"Comparing AWS Lambda performance when using Node.js, Java, C# or Python","type":"webpage"},"uris":["http://www.mendeley.com/documents/?uuid=f4e9bcaa-4b4f-34db-a2bf-6daafe91191e"]}],"mendeley":{"formattedCitation":"(Cui, 2017)","plainTextFormattedCitation":"(Cui, 2017)","previouslyFormattedCitation":"(Cui, 2017)"},"properties":{"noteIndex":0},"schema":"https://github.com/citation-style-language/schema/raw/master/csl-citation.json"}</w:instrText>
      </w:r>
      <w:r w:rsidR="00423469">
        <w:fldChar w:fldCharType="separate"/>
      </w:r>
      <w:r w:rsidR="00423469" w:rsidRPr="00423469">
        <w:rPr>
          <w:noProof/>
        </w:rPr>
        <w:t>(Cui, 2017)</w:t>
      </w:r>
      <w:r w:rsidR="00423469">
        <w:fldChar w:fldCharType="end"/>
      </w:r>
      <w:r w:rsidR="009D17AA">
        <w:t>.</w:t>
      </w:r>
      <w:r w:rsidR="00BA3661">
        <w:t xml:space="preserve"> The function code itself was extremely rudimentary – a fairly common “Hello World” – which was written and deployed in each of the respective languages using the </w:t>
      </w:r>
      <w:proofErr w:type="spellStart"/>
      <w:r w:rsidR="00BA3661">
        <w:t>Serverless</w:t>
      </w:r>
      <w:proofErr w:type="spellEnd"/>
      <w:r w:rsidR="00BA3661">
        <w:t xml:space="preserve"> Framework, making use of AWS API Gateway to link the functions to an HTTP endpoint.</w:t>
      </w:r>
      <w:r w:rsidR="006921ED">
        <w:t xml:space="preserve"> Cui then tested each of the functions over a period </w:t>
      </w:r>
      <w:r w:rsidR="006928BE">
        <w:t>of one hour</w:t>
      </w:r>
      <w:r w:rsidR="00BA3661">
        <w:t xml:space="preserve"> </w:t>
      </w:r>
      <w:r w:rsidR="00DE7E49">
        <w:t>and gathered the results.</w:t>
      </w:r>
      <w:r w:rsidR="00921A15">
        <w:t xml:space="preserve"> His initial observation was tha</w:t>
      </w:r>
      <w:r w:rsidR="00541879">
        <w:t>t,</w:t>
      </w:r>
      <w:r w:rsidR="00921A15">
        <w:t xml:space="preserve"> although each of the languages appeared to perform fairly consistently, “C# was sticking out like a sore thumb” with an average execution time almost double the others as illustrated in</w:t>
      </w:r>
      <w:r w:rsidR="00675BEE">
        <w:t xml:space="preserve"> </w:t>
      </w:r>
      <w:r w:rsidR="00675BEE">
        <w:fldChar w:fldCharType="begin"/>
      </w:r>
      <w:r w:rsidR="00675BEE">
        <w:instrText xml:space="preserve"> REF _Ref530380762 \h </w:instrText>
      </w:r>
      <w:r w:rsidR="00675BEE">
        <w:fldChar w:fldCharType="separate"/>
      </w:r>
      <w:r w:rsidR="00CE2EF1">
        <w:t xml:space="preserve">Figure </w:t>
      </w:r>
      <w:r w:rsidR="00CE2EF1">
        <w:rPr>
          <w:noProof/>
        </w:rPr>
        <w:t>9</w:t>
      </w:r>
      <w:r w:rsidR="00675BEE">
        <w:fldChar w:fldCharType="end"/>
      </w:r>
      <w:r w:rsidR="00921A15">
        <w:t>.</w:t>
      </w:r>
    </w:p>
    <w:p w14:paraId="7109AFE8" w14:textId="1BAE5277" w:rsidR="0031488B" w:rsidRDefault="0031488B" w:rsidP="00DC1C57"/>
    <w:p w14:paraId="3CDAC890" w14:textId="77777777" w:rsidR="0031488B" w:rsidRDefault="0031488B" w:rsidP="0031488B">
      <w:r w:rsidRPr="0031488B">
        <w:fldChar w:fldCharType="begin"/>
      </w:r>
      <w:r w:rsidRPr="0031488B">
        <w:instrText xml:space="preserve"> INCLUDEPICTURE "https://cdn-images-1.medium.com/max/1600/0*Z6SESdqfE9JkSzIt." \* MERGEFORMATINET </w:instrText>
      </w:r>
      <w:r w:rsidRPr="0031488B">
        <w:fldChar w:fldCharType="separate"/>
      </w:r>
      <w:r w:rsidRPr="0031488B">
        <w:rPr>
          <w:noProof/>
          <w:lang w:eastAsia="en-GB"/>
        </w:rPr>
        <w:drawing>
          <wp:inline distT="0" distB="0" distL="0" distR="0" wp14:anchorId="524A7892" wp14:editId="7CB1E652">
            <wp:extent cx="5727700" cy="2555875"/>
            <wp:effectExtent l="0" t="0" r="0" b="0"/>
            <wp:docPr id="11" name="Picture 11" descr="https://cdn-images-1.medium.com/max/1600/0*Z6SESdqfE9JkSz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images-1.medium.com/max/1600/0*Z6SESdqfE9JkSzI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7700" cy="2555875"/>
                    </a:xfrm>
                    <a:prstGeom prst="rect">
                      <a:avLst/>
                    </a:prstGeom>
                    <a:noFill/>
                    <a:ln>
                      <a:noFill/>
                    </a:ln>
                  </pic:spPr>
                </pic:pic>
              </a:graphicData>
            </a:graphic>
          </wp:inline>
        </w:drawing>
      </w:r>
      <w:r w:rsidRPr="0031488B">
        <w:fldChar w:fldCharType="end"/>
      </w:r>
    </w:p>
    <w:p w14:paraId="0E006CA8" w14:textId="5966CB5D" w:rsidR="0031488B" w:rsidRPr="0031488B" w:rsidRDefault="0031488B" w:rsidP="00AB371A">
      <w:pPr>
        <w:pStyle w:val="Caption"/>
        <w:jc w:val="center"/>
        <w:rPr>
          <w:rFonts w:ascii="Times New Roman" w:eastAsia="Times New Roman" w:hAnsi="Times New Roman" w:cs="Times New Roman"/>
        </w:rPr>
      </w:pPr>
      <w:bookmarkStart w:id="66" w:name="_Ref530380762"/>
      <w:bookmarkStart w:id="67" w:name="_Toc6469247"/>
      <w:r>
        <w:t xml:space="preserve">Figure </w:t>
      </w:r>
      <w:r w:rsidR="003E2842">
        <w:rPr>
          <w:noProof/>
        </w:rPr>
        <w:fldChar w:fldCharType="begin"/>
      </w:r>
      <w:r w:rsidR="003E2842">
        <w:rPr>
          <w:noProof/>
        </w:rPr>
        <w:instrText xml:space="preserve"> SEQ Figure \* ARABIC </w:instrText>
      </w:r>
      <w:r w:rsidR="003E2842">
        <w:rPr>
          <w:noProof/>
        </w:rPr>
        <w:fldChar w:fldCharType="separate"/>
      </w:r>
      <w:proofErr w:type="gramStart"/>
      <w:r w:rsidR="00CE2EF1">
        <w:rPr>
          <w:noProof/>
        </w:rPr>
        <w:t>9</w:t>
      </w:r>
      <w:r w:rsidR="003E2842">
        <w:rPr>
          <w:noProof/>
        </w:rPr>
        <w:fldChar w:fldCharType="end"/>
      </w:r>
      <w:bookmarkEnd w:id="66"/>
      <w:r>
        <w:t xml:space="preserve"> Average Execution Time (Cui, 2017)</w:t>
      </w:r>
      <w:bookmarkEnd w:id="2"/>
      <w:bookmarkEnd w:id="67"/>
      <w:proofErr w:type="gramEnd"/>
    </w:p>
    <w:p w14:paraId="099E6A63" w14:textId="77777777" w:rsidR="0031488B" w:rsidRDefault="0031488B" w:rsidP="00DC1C57"/>
    <w:p w14:paraId="146E078A" w14:textId="6312065C" w:rsidR="008A58B4" w:rsidRDefault="00541879" w:rsidP="00DC1C57">
      <w:r>
        <w:t>Commenting further</w:t>
      </w:r>
      <w:r w:rsidR="00374E56">
        <w:t xml:space="preserve"> on the results</w:t>
      </w:r>
      <w:r w:rsidR="0035489D">
        <w:t>,</w:t>
      </w:r>
      <w:r w:rsidR="00374E56">
        <w:t xml:space="preserve"> he states that both Java and C# seemed to generate the most consistent performance overall, hypothesising that this could be as a result of both being compiled languages.</w:t>
      </w:r>
    </w:p>
    <w:p w14:paraId="3D43FBDA" w14:textId="77777777" w:rsidR="00FB5F87" w:rsidRDefault="00FB5F87" w:rsidP="00DC1C57"/>
    <w:p w14:paraId="4FDD7373" w14:textId="5CF5851A" w:rsidR="006849B1" w:rsidRDefault="00455A14" w:rsidP="006849B1">
      <w:r>
        <w:t xml:space="preserve">In 2018, based on the previous work carried out by Yan Cui, Yun </w:t>
      </w:r>
      <w:proofErr w:type="spellStart"/>
      <w:r>
        <w:t>Zhi</w:t>
      </w:r>
      <w:proofErr w:type="spellEnd"/>
      <w:r>
        <w:t xml:space="preserve"> Lin – Vice President of Engineering at </w:t>
      </w:r>
      <w:proofErr w:type="spellStart"/>
      <w:r>
        <w:t>Contino</w:t>
      </w:r>
      <w:proofErr w:type="spellEnd"/>
      <w:r>
        <w:t xml:space="preserve"> – re-ran the original tests</w:t>
      </w:r>
      <w:r w:rsidR="00217114">
        <w:t xml:space="preserve"> </w:t>
      </w:r>
      <w:r>
        <w:t>whilst taking into consideration any new or updated runtimes</w:t>
      </w:r>
      <w:r w:rsidR="00FF61F7">
        <w:t xml:space="preserve"> including </w:t>
      </w:r>
      <w:proofErr w:type="gramStart"/>
      <w:r w:rsidR="00FF61F7">
        <w:t>Go</w:t>
      </w:r>
      <w:r w:rsidR="004B62B8">
        <w:t>(</w:t>
      </w:r>
      <w:proofErr w:type="spellStart"/>
      <w:proofErr w:type="gramEnd"/>
      <w:r w:rsidR="004B62B8">
        <w:t>lang</w:t>
      </w:r>
      <w:proofErr w:type="spellEnd"/>
      <w:r w:rsidR="004B62B8">
        <w:t>)</w:t>
      </w:r>
      <w:r>
        <w:t>.</w:t>
      </w:r>
      <w:r w:rsidR="00746C3B">
        <w:t xml:space="preserve"> </w:t>
      </w:r>
      <w:proofErr w:type="spellStart"/>
      <w:r w:rsidR="00306267">
        <w:t>Zhi</w:t>
      </w:r>
      <w:proofErr w:type="spellEnd"/>
      <w:r w:rsidR="00306267">
        <w:t xml:space="preserve"> Lin makes mention of memory in his </w:t>
      </w:r>
      <w:r w:rsidR="004B62B8">
        <w:t>test</w:t>
      </w:r>
      <w:r w:rsidR="00306267">
        <w:t>, detailing that all functions are ran with an allocation of 1024MB</w:t>
      </w:r>
      <w:r w:rsidR="004B62B8">
        <w:t xml:space="preserve"> memory</w:t>
      </w:r>
      <w:r w:rsidR="00306267">
        <w:t>; Yan Cui makes no mention of memory in his original tests</w:t>
      </w:r>
      <w:r w:rsidR="004B62B8">
        <w:t xml:space="preserve"> in 2017</w:t>
      </w:r>
      <w:r w:rsidR="00306267">
        <w:t>.</w:t>
      </w:r>
    </w:p>
    <w:p w14:paraId="4D7B4329" w14:textId="0CCC4B19" w:rsidR="00093D4F" w:rsidRDefault="00093D4F" w:rsidP="006849B1"/>
    <w:p w14:paraId="1469B156" w14:textId="7536F37A" w:rsidR="00093D4F" w:rsidRDefault="00093D4F" w:rsidP="006849B1">
      <w:r>
        <w:t xml:space="preserve">Overall, the test results </w:t>
      </w:r>
      <w:r w:rsidR="001C3029">
        <w:t>were</w:t>
      </w:r>
      <w:r>
        <w:t xml:space="preserve"> fairly similar with some improvements – probably as a result of </w:t>
      </w:r>
      <w:r w:rsidR="001C3029">
        <w:t>platform improvement by Amazon –</w:t>
      </w:r>
      <w:r w:rsidR="00D0630C">
        <w:t xml:space="preserve"> however</w:t>
      </w:r>
      <w:r w:rsidR="001C3029">
        <w:t xml:space="preserve"> </w:t>
      </w:r>
      <w:proofErr w:type="spellStart"/>
      <w:r w:rsidR="001C3029">
        <w:t>Zhi</w:t>
      </w:r>
      <w:proofErr w:type="spellEnd"/>
      <w:r w:rsidR="001C3029">
        <w:t xml:space="preserve"> Lin re-stated the apparent performance link between compiled languages and their consistent results</w:t>
      </w:r>
      <w:r w:rsidR="00590D28">
        <w:t xml:space="preserve"> “the compiled languages of Java and .NET Core 1.0 were clearly more consistent compared to the dynamic languages – Python and Node.js” </w:t>
      </w:r>
      <w:r w:rsidR="00590D28">
        <w:fldChar w:fldCharType="begin" w:fldLock="1"/>
      </w:r>
      <w:r w:rsidR="003B20F3">
        <w:instrText>ADDIN CSL_CITATION {"citationItems":[{"id":"ITEM-1","itemData":{"URL":"https://read.acloud.guru/comparing-aws-lambda-performance-of-node-js-python-java-c-and-go-29c1163c2581","accessed":{"date-parts":[["2018","10","25"]]},"author":[{"dropping-particle":"","family":"Zhi Lin","given":"Yun","non-dropping-particle":"","parse-names":false,"suffix":""}],"id":"ITEM-1","issued":{"date-parts":[["2018"]]},"title":"Comparing AWS Lambda performance of Node.js, Python, Java, C# and Go","type":"webpage"},"uris":["http://www.mendeley.com/documents/?uuid=d5972f11-f52a-3a8b-be27-d0059684b340"]}],"mendeley":{"formattedCitation":"(Zhi Lin, 2018)","plainTextFormattedCitation":"(Zhi Lin, 2018)","previouslyFormattedCitation":"(Zhi Lin, 2018)"},"properties":{"noteIndex":0},"schema":"https://github.com/citation-style-language/schema/raw/master/csl-citation.json"}</w:instrText>
      </w:r>
      <w:r w:rsidR="00590D28">
        <w:fldChar w:fldCharType="separate"/>
      </w:r>
      <w:r w:rsidR="00590D28" w:rsidRPr="00590D28">
        <w:rPr>
          <w:noProof/>
        </w:rPr>
        <w:t>(Zhi Lin, 2018)</w:t>
      </w:r>
      <w:r w:rsidR="00590D28">
        <w:fldChar w:fldCharType="end"/>
      </w:r>
      <w:r w:rsidR="001C3029">
        <w:t xml:space="preserve">. </w:t>
      </w:r>
    </w:p>
    <w:p w14:paraId="427071D3" w14:textId="1EAD1044" w:rsidR="00D0630C" w:rsidRDefault="00D0630C" w:rsidP="006849B1"/>
    <w:p w14:paraId="39515D51" w14:textId="458AE21F" w:rsidR="00102DD0" w:rsidRDefault="00541879" w:rsidP="00B92150">
      <w:r>
        <w:t xml:space="preserve">Whilst </w:t>
      </w:r>
      <w:r w:rsidR="00D0630C">
        <w:t xml:space="preserve">these tests produced some good results and highlighted some key areas for further investigation, it should be noted that both Cui and </w:t>
      </w:r>
      <w:proofErr w:type="spellStart"/>
      <w:r w:rsidR="00D0630C">
        <w:t>Zhi</w:t>
      </w:r>
      <w:proofErr w:type="spellEnd"/>
      <w:r w:rsidR="00D0630C">
        <w:t xml:space="preserve"> Lin deliberately excluded cold start results from the tests. </w:t>
      </w:r>
      <w:r w:rsidR="002E3FEF">
        <w:t>They also make note of the disparity in package size between the</w:t>
      </w:r>
      <w:r w:rsidR="00BC3381">
        <w:t xml:space="preserve"> compiled languages and dynamic languages where, in some cases, the compiled packages can be almost nine times larger. </w:t>
      </w:r>
      <w:r w:rsidR="00D0630C">
        <w:t>This</w:t>
      </w:r>
      <w:r w:rsidR="00BC3381">
        <w:t>, along with the cold start data,</w:t>
      </w:r>
      <w:r w:rsidR="00D0630C">
        <w:t xml:space="preserve"> is something that will be explored explicitly as part of this project.</w:t>
      </w:r>
      <w:bookmarkStart w:id="68" w:name="_Toc529184063"/>
      <w:bookmarkStart w:id="69" w:name="_Toc529706929"/>
    </w:p>
    <w:p w14:paraId="1E77AE0D" w14:textId="42DE02B3" w:rsidR="00102DD0" w:rsidRDefault="008F22F5" w:rsidP="008F22F5">
      <w:pPr>
        <w:pStyle w:val="Heading3"/>
      </w:pPr>
      <w:bookmarkStart w:id="70" w:name="_Toc6469278"/>
      <w:r>
        <w:t>Dynamic</w:t>
      </w:r>
      <w:r w:rsidR="00CF46C9">
        <w:t xml:space="preserve"> / Interpreted vs Strongly Typed / Compiled</w:t>
      </w:r>
      <w:bookmarkEnd w:id="70"/>
    </w:p>
    <w:p w14:paraId="76063774" w14:textId="02DEFB7E" w:rsidR="00CF46C9" w:rsidRPr="00CF46C9" w:rsidRDefault="008E65DE" w:rsidP="00CF46C9">
      <w:r>
        <w:t xml:space="preserve">From the literature evaluated so far in both this section of the literature review and the section on the cold start problem, it is evident that there is a link between the typing of the language as well </w:t>
      </w:r>
      <w:r w:rsidR="00077649">
        <w:t>as the means with which is it converted ultimately to machine code</w:t>
      </w:r>
      <w:r>
        <w:t>.</w:t>
      </w:r>
      <w:r w:rsidR="00077649">
        <w:t xml:space="preserve"> </w:t>
      </w:r>
      <w:r w:rsidR="00B14A65">
        <w:t>The dynamic,</w:t>
      </w:r>
      <w:r w:rsidR="00882ACB">
        <w:t xml:space="preserve"> interpreted languages would appear to reduce the severity of a cold start when compared to a compiled language such as Java or C#. Conversely, the compiled languages display better performance once the Lambda’s are warm.</w:t>
      </w:r>
    </w:p>
    <w:p w14:paraId="152560C7" w14:textId="77777777" w:rsidR="00102DD0" w:rsidRDefault="00102DD0" w:rsidP="00102DD0"/>
    <w:p w14:paraId="13E74A50" w14:textId="4C19CEF5" w:rsidR="008F22F5" w:rsidRPr="00102DD0" w:rsidRDefault="008F22F5" w:rsidP="00102DD0">
      <w:pPr>
        <w:sectPr w:rsidR="008F22F5" w:rsidRPr="00102DD0" w:rsidSect="007D633D">
          <w:pgSz w:w="11900" w:h="16840"/>
          <w:pgMar w:top="1440" w:right="1440" w:bottom="1440" w:left="1440" w:header="708" w:footer="708" w:gutter="0"/>
          <w:cols w:space="708"/>
          <w:docGrid w:linePitch="360"/>
        </w:sectPr>
      </w:pPr>
    </w:p>
    <w:p w14:paraId="319EB75A" w14:textId="4DC48573" w:rsidR="00252FDA" w:rsidRDefault="00252FDA" w:rsidP="0042662A">
      <w:pPr>
        <w:pStyle w:val="Heading1"/>
      </w:pPr>
      <w:bookmarkStart w:id="71" w:name="_Toc6469279"/>
      <w:bookmarkEnd w:id="68"/>
      <w:bookmarkEnd w:id="69"/>
      <w:r>
        <w:t>Execution</w:t>
      </w:r>
      <w:bookmarkEnd w:id="71"/>
    </w:p>
    <w:p w14:paraId="33BB2448" w14:textId="261E252A" w:rsidR="0090644B" w:rsidRDefault="008C3807" w:rsidP="00726297">
      <w:r>
        <w:t xml:space="preserve">This section of the report will outline the </w:t>
      </w:r>
      <w:r w:rsidR="00841A5A">
        <w:t xml:space="preserve">tasks </w:t>
      </w:r>
      <w:r>
        <w:t xml:space="preserve">carried out in order to create the </w:t>
      </w:r>
      <w:r w:rsidR="00974055">
        <w:t xml:space="preserve">API </w:t>
      </w:r>
      <w:r>
        <w:t xml:space="preserve">prototypes </w:t>
      </w:r>
      <w:r w:rsidR="00835BCE">
        <w:t xml:space="preserve">and the subsequent semi-automated tests </w:t>
      </w:r>
      <w:r>
        <w:t xml:space="preserve">which were </w:t>
      </w:r>
      <w:r w:rsidR="00CD2522">
        <w:t>developed</w:t>
      </w:r>
      <w:r>
        <w:t xml:space="preserve"> to investigate the cold start problem and its relation to runtime environment.</w:t>
      </w:r>
      <w:r w:rsidR="002A00DF">
        <w:t xml:space="preserve"> </w:t>
      </w:r>
      <w:r w:rsidR="00541879">
        <w:t>A</w:t>
      </w:r>
      <w:r w:rsidR="002A00DF">
        <w:t>n incremental approach</w:t>
      </w:r>
      <w:r w:rsidR="00541879">
        <w:t xml:space="preserve"> was adopted in this section </w:t>
      </w:r>
      <w:r w:rsidR="002A00DF">
        <w:t xml:space="preserve">in order to hone and refine the </w:t>
      </w:r>
      <w:r w:rsidR="00974055">
        <w:t>prototypes and tests</w:t>
      </w:r>
      <w:r w:rsidR="002A00DF">
        <w:t xml:space="preserve"> as the project evolved.</w:t>
      </w:r>
    </w:p>
    <w:p w14:paraId="0ADEE3AB" w14:textId="77777777" w:rsidR="00841A5A" w:rsidRDefault="00841A5A"/>
    <w:p w14:paraId="1C0A607B" w14:textId="249A4437" w:rsidR="00841A5A" w:rsidRDefault="00841A5A" w:rsidP="00841A5A">
      <w:pPr>
        <w:pStyle w:val="Heading2"/>
      </w:pPr>
      <w:bookmarkStart w:id="72" w:name="_Toc6469280"/>
      <w:r>
        <w:t>Design</w:t>
      </w:r>
      <w:bookmarkEnd w:id="72"/>
    </w:p>
    <w:p w14:paraId="3756120B" w14:textId="5FEEA192" w:rsidR="00EF0B38" w:rsidRDefault="00841A5A" w:rsidP="00B34D25">
      <w:r>
        <w:t>As outlined in previous sections – the aim of this project was to develop a small API which could be used to</w:t>
      </w:r>
      <w:r w:rsidR="00B34D25">
        <w:t xml:space="preserve"> test how the choice of runtime affects the impact of a cold start in a Lambda function</w:t>
      </w:r>
      <w:r w:rsidR="00EF0B38">
        <w:t>.</w:t>
      </w:r>
      <w:r w:rsidR="00EF1860">
        <w:t xml:space="preserve"> The API would be developed in the three different runtimes as detailed in the literature review – </w:t>
      </w:r>
      <w:proofErr w:type="spellStart"/>
      <w:r w:rsidR="00EF1860">
        <w:t>NodeJS</w:t>
      </w:r>
      <w:proofErr w:type="spellEnd"/>
      <w:r w:rsidR="00EF1860">
        <w:t xml:space="preserve">, Python and Java. Each would </w:t>
      </w:r>
      <w:r w:rsidR="00EB438E">
        <w:t>subsequently</w:t>
      </w:r>
      <w:r w:rsidR="002240BF">
        <w:t xml:space="preserve"> be</w:t>
      </w:r>
      <w:r w:rsidR="00B34D25">
        <w:t xml:space="preserve"> deployed</w:t>
      </w:r>
      <w:r w:rsidR="00EF1860">
        <w:t xml:space="preserve"> </w:t>
      </w:r>
      <w:r w:rsidR="00B34D25">
        <w:t xml:space="preserve">to Amazon Web Services </w:t>
      </w:r>
      <w:r w:rsidR="00EF1860">
        <w:t xml:space="preserve">using the </w:t>
      </w:r>
      <w:proofErr w:type="spellStart"/>
      <w:r w:rsidR="00EF1860">
        <w:t>Serverless</w:t>
      </w:r>
      <w:proofErr w:type="spellEnd"/>
      <w:r w:rsidR="00EF1860">
        <w:t xml:space="preserve"> framework</w:t>
      </w:r>
      <w:r w:rsidR="00B34D25">
        <w:t xml:space="preserve"> which would facilitate the commissioning of all necessary resources including AWS API Gateway and AWS Dynamo DB.</w:t>
      </w:r>
    </w:p>
    <w:p w14:paraId="354AE78A" w14:textId="15A15ED2" w:rsidR="00EF0B38" w:rsidRDefault="00EF0B38" w:rsidP="00EF0B38"/>
    <w:p w14:paraId="6ABF4EEA" w14:textId="0F6219DF" w:rsidR="00EF0B38" w:rsidRDefault="00EF0B38" w:rsidP="00EF0B38">
      <w:r>
        <w:t>The decision was taken to develop a simple API which would provide the functionality of a basic “</w:t>
      </w:r>
      <w:r w:rsidR="00EB438E">
        <w:t>t</w:t>
      </w:r>
      <w:r>
        <w:t>o</w:t>
      </w:r>
      <w:r w:rsidR="00EB438E">
        <w:t>-d</w:t>
      </w:r>
      <w:r>
        <w:t>o list”</w:t>
      </w:r>
      <w:r w:rsidR="00352880">
        <w:t xml:space="preserve"> style</w:t>
      </w:r>
      <w:r>
        <w:t xml:space="preserve"> back</w:t>
      </w:r>
      <w:r w:rsidR="00352880">
        <w:t>-</w:t>
      </w:r>
      <w:r>
        <w:t xml:space="preserve">end. This is a popular </w:t>
      </w:r>
      <w:r w:rsidR="00EB438E">
        <w:t>use-case prototype</w:t>
      </w:r>
      <w:r>
        <w:t xml:space="preserve"> used when learning new technologies given the relatively simple</w:t>
      </w:r>
      <w:r w:rsidR="00352880">
        <w:t xml:space="preserve"> yet effective</w:t>
      </w:r>
      <w:r>
        <w:t xml:space="preserve"> </w:t>
      </w:r>
      <w:r w:rsidR="006904FF">
        <w:t>create, retrieve, update and delete (CRUD)</w:t>
      </w:r>
      <w:r w:rsidR="00541879">
        <w:t xml:space="preserve"> </w:t>
      </w:r>
      <w:r w:rsidR="00352880">
        <w:t>operations required throughout</w:t>
      </w:r>
      <w:r>
        <w:t>.</w:t>
      </w:r>
      <w:r w:rsidR="002A00DF">
        <w:t xml:space="preserve"> Although somewhat rudimentary in design and complexity</w:t>
      </w:r>
      <w:r w:rsidR="00B34D25">
        <w:t>,</w:t>
      </w:r>
      <w:r w:rsidR="002A00DF">
        <w:t xml:space="preserve"> it was thought</w:t>
      </w:r>
      <w:r w:rsidR="00EB438E">
        <w:t xml:space="preserve"> that</w:t>
      </w:r>
      <w:r w:rsidR="002A00DF">
        <w:t xml:space="preserve"> this design would provide the necessary functionality – with the subsequent testing </w:t>
      </w:r>
      <w:r w:rsidR="00352880">
        <w:t>artefacts</w:t>
      </w:r>
      <w:r w:rsidR="002A00DF">
        <w:t xml:space="preserve"> and </w:t>
      </w:r>
      <w:r w:rsidR="00352880">
        <w:t xml:space="preserve">resultant </w:t>
      </w:r>
      <w:r w:rsidR="002A00DF">
        <w:t>data providing the real bulk of</w:t>
      </w:r>
      <w:r w:rsidR="00EB438E">
        <w:t xml:space="preserve"> the</w:t>
      </w:r>
      <w:r w:rsidR="002A00DF">
        <w:t xml:space="preserve"> </w:t>
      </w:r>
      <w:r w:rsidR="00352880">
        <w:t>analytics</w:t>
      </w:r>
      <w:r w:rsidR="002A00DF">
        <w:t xml:space="preserve"> for </w:t>
      </w:r>
      <w:r w:rsidR="00EB438E">
        <w:t>investigation</w:t>
      </w:r>
      <w:r w:rsidR="002A00DF">
        <w:t>.</w:t>
      </w:r>
    </w:p>
    <w:p w14:paraId="235ED28A" w14:textId="2CA9FEA8" w:rsidR="0096061F" w:rsidRDefault="002F4E32" w:rsidP="00EF0B38">
      <w:r>
        <w:rPr>
          <w:noProof/>
          <w:lang w:eastAsia="en-GB"/>
        </w:rPr>
        <mc:AlternateContent>
          <mc:Choice Requires="wps">
            <w:drawing>
              <wp:anchor distT="0" distB="0" distL="114300" distR="114300" simplePos="0" relativeHeight="251666432" behindDoc="1" locked="0" layoutInCell="1" allowOverlap="1" wp14:anchorId="5D56300C" wp14:editId="7B9E1E65">
                <wp:simplePos x="0" y="0"/>
                <wp:positionH relativeFrom="column">
                  <wp:posOffset>-250825</wp:posOffset>
                </wp:positionH>
                <wp:positionV relativeFrom="paragraph">
                  <wp:posOffset>3385110</wp:posOffset>
                </wp:positionV>
                <wp:extent cx="5664835" cy="635"/>
                <wp:effectExtent l="0" t="0" r="12065" b="8255"/>
                <wp:wrapTight wrapText="bothSides">
                  <wp:wrapPolygon edited="0">
                    <wp:start x="0" y="0"/>
                    <wp:lineTo x="0" y="21229"/>
                    <wp:lineTo x="21598" y="21229"/>
                    <wp:lineTo x="2159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5664835" cy="635"/>
                        </a:xfrm>
                        <a:prstGeom prst="rect">
                          <a:avLst/>
                        </a:prstGeom>
                        <a:noFill/>
                        <a:ln>
                          <a:noFill/>
                        </a:ln>
                      </wps:spPr>
                      <wps:txbx>
                        <w:txbxContent>
                          <w:p w14:paraId="39E260ED" w14:textId="436C732F" w:rsidR="00A6396E" w:rsidRPr="002445EB" w:rsidRDefault="00A6396E" w:rsidP="00EE22A2">
                            <w:pPr>
                              <w:pStyle w:val="Caption"/>
                              <w:rPr>
                                <w:rFonts w:eastAsiaTheme="minorHAnsi"/>
                              </w:rPr>
                            </w:pPr>
                            <w:bookmarkStart w:id="73" w:name="_Ref6211982"/>
                            <w:bookmarkStart w:id="74" w:name="_Ref6211937"/>
                            <w:bookmarkStart w:id="75" w:name="_Toc6466637"/>
                            <w:bookmarkStart w:id="76" w:name="_Toc6469248"/>
                            <w:r>
                              <w:t xml:space="preserve">Figure </w:t>
                            </w:r>
                            <w:r w:rsidR="004C11F1">
                              <w:fldChar w:fldCharType="begin"/>
                            </w:r>
                            <w:r w:rsidR="004C11F1">
                              <w:instrText xml:space="preserve"> SEQ Figure \* ARABIC </w:instrText>
                            </w:r>
                            <w:r w:rsidR="004C11F1">
                              <w:fldChar w:fldCharType="separate"/>
                            </w:r>
                            <w:proofErr w:type="gramStart"/>
                            <w:r w:rsidR="00CE2EF1">
                              <w:rPr>
                                <w:noProof/>
                              </w:rPr>
                              <w:t>10</w:t>
                            </w:r>
                            <w:r w:rsidR="004C11F1">
                              <w:rPr>
                                <w:noProof/>
                              </w:rPr>
                              <w:fldChar w:fldCharType="end"/>
                            </w:r>
                            <w:bookmarkEnd w:id="73"/>
                            <w:r>
                              <w:t xml:space="preserve"> To-do List API Architecture Overview</w:t>
                            </w:r>
                            <w:bookmarkEnd w:id="74"/>
                            <w:bookmarkEnd w:id="75"/>
                            <w:bookmarkEnd w:id="76"/>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56300C" id="Text Box 15" o:spid="_x0000_s1032" type="#_x0000_t202" style="position:absolute;margin-left:-19.75pt;margin-top:266.55pt;width:446.05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" filled="f" stroked="f">
                <v:textbox style="mso-fit-shape-to-text:t" inset="0,0,0,0">
                  <w:txbxContent>
                    <w:p w14:paraId="39E260ED" w14:textId="436C732F" w:rsidR="00A6396E" w:rsidRPr="002445EB" w:rsidRDefault="00A6396E" w:rsidP="00EE22A2">
                      <w:pPr>
                        <w:pStyle w:val="Caption"/>
                        <w:rPr>
                          <w:rFonts w:eastAsiaTheme="minorHAnsi"/>
                        </w:rPr>
                      </w:pPr>
                      <w:bookmarkStart w:id="85" w:name="_Ref6211982"/>
                      <w:bookmarkStart w:id="86" w:name="_Ref6211937"/>
                      <w:bookmarkStart w:id="87" w:name="_Toc6466637"/>
                      <w:bookmarkStart w:id="88" w:name="_Toc6469248"/>
                      <w:r>
                        <w:t xml:space="preserve">Figure </w:t>
                      </w:r>
                      <w:fldSimple w:instr=" SEQ Figure \* ARABIC ">
                        <w:r w:rsidR="00CE2EF1">
                          <w:rPr>
                            <w:noProof/>
                          </w:rPr>
                          <w:t>10</w:t>
                        </w:r>
                      </w:fldSimple>
                      <w:bookmarkEnd w:id="85"/>
                      <w:r>
                        <w:t xml:space="preserve"> To-do List API Architecture Overview</w:t>
                      </w:r>
                      <w:bookmarkEnd w:id="86"/>
                      <w:bookmarkEnd w:id="87"/>
                      <w:bookmarkEnd w:id="88"/>
                    </w:p>
                  </w:txbxContent>
                </v:textbox>
                <w10:wrap type="tight"/>
              </v:shape>
            </w:pict>
          </mc:Fallback>
        </mc:AlternateContent>
      </w:r>
      <w:r w:rsidRPr="00230FDF">
        <w:rPr>
          <w:noProof/>
          <w:lang w:eastAsia="en-GB"/>
        </w:rPr>
        <w:drawing>
          <wp:anchor distT="0" distB="0" distL="114300" distR="114300" simplePos="0" relativeHeight="251664384" behindDoc="1" locked="0" layoutInCell="1" allowOverlap="1" wp14:anchorId="5F814089" wp14:editId="6CDC5D7E">
            <wp:simplePos x="0" y="0"/>
            <wp:positionH relativeFrom="column">
              <wp:posOffset>62903</wp:posOffset>
            </wp:positionH>
            <wp:positionV relativeFrom="paragraph">
              <wp:posOffset>209288</wp:posOffset>
            </wp:positionV>
            <wp:extent cx="5664947" cy="3343910"/>
            <wp:effectExtent l="0" t="0" r="0" b="0"/>
            <wp:wrapTight wrapText="bothSides">
              <wp:wrapPolygon edited="0">
                <wp:start x="0" y="0"/>
                <wp:lineTo x="0" y="21493"/>
                <wp:lineTo x="21549" y="21493"/>
                <wp:lineTo x="2154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l="1096" t="4359"/>
                    <a:stretch/>
                  </pic:blipFill>
                  <pic:spPr bwMode="auto">
                    <a:xfrm>
                      <a:off x="0" y="0"/>
                      <a:ext cx="5664947" cy="33439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1096D3" w14:textId="7B9A0DFB" w:rsidR="00841A5A" w:rsidRDefault="0096061F" w:rsidP="00CA5EE8">
      <w:r>
        <w:t xml:space="preserve">The API scenario was chosen </w:t>
      </w:r>
      <w:r w:rsidR="00B34D25">
        <w:t xml:space="preserve">in order to </w:t>
      </w:r>
      <w:r>
        <w:t>simulate a more realistic use</w:t>
      </w:r>
      <w:r w:rsidR="00E81567">
        <w:t>-</w:t>
      </w:r>
      <w:r>
        <w:t xml:space="preserve">case </w:t>
      </w:r>
      <w:r w:rsidR="00376A98">
        <w:t>development</w:t>
      </w:r>
      <w:r>
        <w:t xml:space="preserve"> for Lambda functions. To date, the existing research has involved little to no actual logic within the lambda function </w:t>
      </w:r>
      <w:proofErr w:type="gramStart"/>
      <w:r>
        <w:t>themselves</w:t>
      </w:r>
      <w:proofErr w:type="gramEnd"/>
      <w:r>
        <w:t xml:space="preserve"> – often simply outputting timestamps</w:t>
      </w:r>
      <w:r w:rsidR="003D13F9">
        <w:t xml:space="preserve"> as was the case in Yan </w:t>
      </w:r>
      <w:proofErr w:type="spellStart"/>
      <w:r w:rsidR="003D13F9">
        <w:t>Cui’s</w:t>
      </w:r>
      <w:proofErr w:type="spellEnd"/>
      <w:r w:rsidR="003D13F9">
        <w:t xml:space="preserve"> test from the literature review</w:t>
      </w:r>
      <w:r>
        <w:t xml:space="preserve">. </w:t>
      </w:r>
      <w:r w:rsidR="00B34D25">
        <w:t>Existing data on the topic</w:t>
      </w:r>
      <w:r>
        <w:t>, therefore, may not necessarily be representative of the potential overhead</w:t>
      </w:r>
      <w:r w:rsidR="00B34D25">
        <w:t>s</w:t>
      </w:r>
      <w:r>
        <w:t xml:space="preserve"> a cold start problem could introduce in a real-world production environment</w:t>
      </w:r>
      <w:r w:rsidR="00B34D25">
        <w:t xml:space="preserve"> such as a public facing API</w:t>
      </w:r>
      <w:r>
        <w:t>.</w:t>
      </w:r>
      <w:r w:rsidR="00EE22A2">
        <w:t xml:space="preserve"> </w:t>
      </w:r>
      <w:r w:rsidR="00EE22A2">
        <w:fldChar w:fldCharType="begin"/>
      </w:r>
      <w:r w:rsidR="00EE22A2">
        <w:instrText xml:space="preserve"> REF _Ref6211982 \h </w:instrText>
      </w:r>
      <w:r w:rsidR="00EE22A2">
        <w:fldChar w:fldCharType="separate"/>
      </w:r>
      <w:r w:rsidR="00CE2EF1">
        <w:t xml:space="preserve">Figure </w:t>
      </w:r>
      <w:r w:rsidR="00CE2EF1">
        <w:rPr>
          <w:noProof/>
        </w:rPr>
        <w:t>10</w:t>
      </w:r>
      <w:r w:rsidR="00EE22A2">
        <w:fldChar w:fldCharType="end"/>
      </w:r>
      <w:r w:rsidR="00EE22A2">
        <w:t xml:space="preserve"> outlines an overview of the API architecture and the services involved within AWS.</w:t>
      </w:r>
      <w:r w:rsidR="00C2393E">
        <w:t xml:space="preserve"> This architecture is the same across all three runtimes;</w:t>
      </w:r>
      <w:r w:rsidR="00EE22A2">
        <w:t xml:space="preserve"> </w:t>
      </w:r>
      <w:r w:rsidR="00C2393E">
        <w:t>r</w:t>
      </w:r>
      <w:r w:rsidR="00EE22A2">
        <w:t xml:space="preserve">equests enter via the API Gateway and are routed, depending on the request and HTTP Method, to the </w:t>
      </w:r>
      <w:r w:rsidR="00C2393E">
        <w:t>associated</w:t>
      </w:r>
      <w:r w:rsidR="00EE22A2">
        <w:t xml:space="preserve"> Lambda function. The functions themselves then interact via Dynamo DB to carry out the appropriate operation. A response is then returned from the Lambda and routed back to the user via the API Gateway.</w:t>
      </w:r>
    </w:p>
    <w:p w14:paraId="2AE10D4A" w14:textId="3B7D2B26" w:rsidR="005F0F73" w:rsidRDefault="005F0F73" w:rsidP="005F0F73">
      <w:pPr>
        <w:pStyle w:val="Heading3"/>
      </w:pPr>
      <w:bookmarkStart w:id="77" w:name="_Toc6469281"/>
      <w:r>
        <w:t>Requirements</w:t>
      </w:r>
      <w:bookmarkEnd w:id="77"/>
    </w:p>
    <w:p w14:paraId="40E09E08" w14:textId="09C6CB71" w:rsidR="005F0F73" w:rsidRDefault="005F0F73" w:rsidP="00841A5A">
      <w:r>
        <w:t xml:space="preserve">As a result of the relative simplicity of the to-do list </w:t>
      </w:r>
      <w:r w:rsidR="00431AD6">
        <w:t>prototype</w:t>
      </w:r>
      <w:r>
        <w:t xml:space="preserve">, the requirements for the API’s themselves </w:t>
      </w:r>
      <w:r w:rsidR="00E81567">
        <w:t>are</w:t>
      </w:r>
      <w:r>
        <w:t xml:space="preserve"> equally modest.</w:t>
      </w:r>
      <w:r w:rsidR="00CD4384">
        <w:t xml:space="preserve"> </w:t>
      </w:r>
      <w:r w:rsidR="00CD4384">
        <w:fldChar w:fldCharType="begin"/>
      </w:r>
      <w:r w:rsidR="00CD4384">
        <w:instrText xml:space="preserve"> REF _Ref6219162 \h </w:instrText>
      </w:r>
      <w:r w:rsidR="00CD4384">
        <w:fldChar w:fldCharType="separate"/>
      </w:r>
      <w:r w:rsidR="00CE2EF1">
        <w:t xml:space="preserve">Table </w:t>
      </w:r>
      <w:r w:rsidR="00CE2EF1">
        <w:rPr>
          <w:noProof/>
        </w:rPr>
        <w:t>1</w:t>
      </w:r>
      <w:r w:rsidR="00CD4384">
        <w:fldChar w:fldCharType="end"/>
      </w:r>
      <w:r w:rsidR="00CD4384">
        <w:t xml:space="preserve"> features a breakdown of the Lambda functions from the Architecture overview </w:t>
      </w:r>
      <w:r w:rsidR="00E81567">
        <w:t>in</w:t>
      </w:r>
      <w:r w:rsidR="00CD4384">
        <w:t xml:space="preserve"> </w:t>
      </w:r>
      <w:r w:rsidR="00D81A5E">
        <w:fldChar w:fldCharType="begin"/>
      </w:r>
      <w:r w:rsidR="00D81A5E">
        <w:instrText xml:space="preserve"> REF _Ref530380477 \h </w:instrText>
      </w:r>
      <w:r w:rsidR="00D81A5E">
        <w:fldChar w:fldCharType="separate"/>
      </w:r>
      <w:r w:rsidR="00CE2EF1">
        <w:t xml:space="preserve">Figure </w:t>
      </w:r>
      <w:r w:rsidR="00CE2EF1">
        <w:rPr>
          <w:noProof/>
        </w:rPr>
        <w:t>3</w:t>
      </w:r>
      <w:r w:rsidR="00D81A5E">
        <w:fldChar w:fldCharType="end"/>
      </w:r>
      <w:r w:rsidR="00D81A5E">
        <w:t xml:space="preserve"> – each function will be responsible for its own actions and will have a </w:t>
      </w:r>
      <w:r w:rsidR="00431AD6">
        <w:t>dedicated</w:t>
      </w:r>
      <w:r w:rsidR="00D81A5E">
        <w:t xml:space="preserve"> API Gateway route which it will be triggered by.</w:t>
      </w:r>
    </w:p>
    <w:p w14:paraId="2EFAD9CB" w14:textId="44A677D2" w:rsidR="00070BC9" w:rsidRDefault="00070BC9" w:rsidP="00841A5A"/>
    <w:p w14:paraId="0B8A956B" w14:textId="5F96DABA" w:rsidR="00CD4384" w:rsidRDefault="00CD4384" w:rsidP="00CD4384">
      <w:pPr>
        <w:pStyle w:val="Caption"/>
        <w:keepNext/>
      </w:pPr>
      <w:bookmarkStart w:id="78" w:name="_Ref6219162"/>
      <w:bookmarkStart w:id="79" w:name="_Toc6469229"/>
      <w:r>
        <w:t xml:space="preserve">Table </w:t>
      </w:r>
      <w:fldSimple w:instr=" SEQ Table \* ARABIC ">
        <w:r w:rsidR="00CE2EF1">
          <w:rPr>
            <w:noProof/>
          </w:rPr>
          <w:t>1</w:t>
        </w:r>
      </w:fldSimple>
      <w:bookmarkEnd w:id="78"/>
      <w:r>
        <w:t xml:space="preserve"> Lambda function outlines</w:t>
      </w:r>
      <w:bookmarkEnd w:id="79"/>
    </w:p>
    <w:tbl>
      <w:tblPr>
        <w:tblStyle w:val="TableGrid"/>
        <w:tblW w:w="0" w:type="auto"/>
        <w:tblLook w:val="04A0" w:firstRow="1" w:lastRow="0" w:firstColumn="1" w:lastColumn="0" w:noHBand="0" w:noVBand="1"/>
      </w:tblPr>
      <w:tblGrid>
        <w:gridCol w:w="1245"/>
        <w:gridCol w:w="2719"/>
        <w:gridCol w:w="5046"/>
      </w:tblGrid>
      <w:tr w:rsidR="0004139C" w:rsidRPr="0004139C" w14:paraId="6B1D6743" w14:textId="77777777" w:rsidTr="00CD4384">
        <w:tc>
          <w:tcPr>
            <w:tcW w:w="1245" w:type="dxa"/>
            <w:tcMar>
              <w:top w:w="57" w:type="dxa"/>
              <w:bottom w:w="57" w:type="dxa"/>
            </w:tcMar>
          </w:tcPr>
          <w:p w14:paraId="16F98A96" w14:textId="14096106" w:rsidR="0004139C" w:rsidRPr="0004139C" w:rsidRDefault="00CD4384" w:rsidP="00C239B2">
            <w:pPr>
              <w:pStyle w:val="Tableheading"/>
            </w:pPr>
            <w:r>
              <w:t>Lambda Function</w:t>
            </w:r>
          </w:p>
        </w:tc>
        <w:tc>
          <w:tcPr>
            <w:tcW w:w="2719" w:type="dxa"/>
            <w:tcMar>
              <w:top w:w="57" w:type="dxa"/>
              <w:bottom w:w="57" w:type="dxa"/>
            </w:tcMar>
          </w:tcPr>
          <w:p w14:paraId="249049A9" w14:textId="482FB21A" w:rsidR="0004139C" w:rsidRPr="0004139C" w:rsidRDefault="00CD4384" w:rsidP="00C239B2">
            <w:pPr>
              <w:pStyle w:val="Tableheading"/>
            </w:pPr>
            <w:r>
              <w:t>API Gateway Routing</w:t>
            </w:r>
          </w:p>
        </w:tc>
        <w:tc>
          <w:tcPr>
            <w:tcW w:w="5046" w:type="dxa"/>
            <w:tcMar>
              <w:top w:w="57" w:type="dxa"/>
              <w:bottom w:w="57" w:type="dxa"/>
            </w:tcMar>
          </w:tcPr>
          <w:p w14:paraId="7E46544F" w14:textId="6EECFCA9" w:rsidR="0004139C" w:rsidRPr="0004139C" w:rsidRDefault="00CD4384" w:rsidP="00C239B2">
            <w:pPr>
              <w:pStyle w:val="Tableheading"/>
            </w:pPr>
            <w:r>
              <w:t>Action Description</w:t>
            </w:r>
          </w:p>
        </w:tc>
      </w:tr>
      <w:tr w:rsidR="0004139C" w:rsidRPr="0004139C" w14:paraId="38107C56" w14:textId="77777777" w:rsidTr="00CD4384">
        <w:tc>
          <w:tcPr>
            <w:tcW w:w="1245" w:type="dxa"/>
            <w:tcMar>
              <w:top w:w="57" w:type="dxa"/>
              <w:bottom w:w="57" w:type="dxa"/>
            </w:tcMar>
          </w:tcPr>
          <w:p w14:paraId="462DCFF6" w14:textId="77777777" w:rsidR="0004139C" w:rsidRPr="0004139C" w:rsidRDefault="0004139C" w:rsidP="00C239B2">
            <w:pPr>
              <w:pStyle w:val="Tableheading"/>
            </w:pPr>
            <w:r w:rsidRPr="0004139C">
              <w:t>Create</w:t>
            </w:r>
          </w:p>
        </w:tc>
        <w:tc>
          <w:tcPr>
            <w:tcW w:w="2719" w:type="dxa"/>
            <w:tcMar>
              <w:top w:w="57" w:type="dxa"/>
              <w:bottom w:w="57" w:type="dxa"/>
            </w:tcMar>
          </w:tcPr>
          <w:p w14:paraId="24E58313" w14:textId="77777777" w:rsidR="0004139C" w:rsidRPr="00CD4384" w:rsidRDefault="00CD4384" w:rsidP="00C239B2">
            <w:pPr>
              <w:pStyle w:val="Tableheading"/>
            </w:pPr>
            <w:r w:rsidRPr="00CD4384">
              <w:t>POST</w:t>
            </w:r>
          </w:p>
          <w:p w14:paraId="5277B47F" w14:textId="1F297828" w:rsidR="00CD4384" w:rsidRPr="00CD4384" w:rsidRDefault="00CD4384" w:rsidP="00CD4384">
            <w:pPr>
              <w:pStyle w:val="Code"/>
            </w:pPr>
            <w:r w:rsidRPr="00CD4384">
              <w:t>/</w:t>
            </w:r>
            <w:proofErr w:type="spellStart"/>
            <w:r w:rsidRPr="00CD4384">
              <w:t>todos</w:t>
            </w:r>
            <w:proofErr w:type="spellEnd"/>
          </w:p>
        </w:tc>
        <w:tc>
          <w:tcPr>
            <w:tcW w:w="5046" w:type="dxa"/>
            <w:tcMar>
              <w:top w:w="57" w:type="dxa"/>
              <w:bottom w:w="57" w:type="dxa"/>
            </w:tcMar>
          </w:tcPr>
          <w:p w14:paraId="668FDCA4" w14:textId="45DB99CF" w:rsidR="0004139C" w:rsidRPr="0004139C" w:rsidRDefault="00CD4384" w:rsidP="00376A98">
            <w:r>
              <w:t>S</w:t>
            </w:r>
            <w:r w:rsidR="0004139C" w:rsidRPr="0004139C">
              <w:t>hould take a JSON request body and create a to-do list item in the Dynamo DB.</w:t>
            </w:r>
          </w:p>
        </w:tc>
      </w:tr>
      <w:tr w:rsidR="0004139C" w:rsidRPr="0004139C" w14:paraId="6C759140" w14:textId="77777777" w:rsidTr="00CD4384">
        <w:tc>
          <w:tcPr>
            <w:tcW w:w="1245" w:type="dxa"/>
            <w:tcMar>
              <w:top w:w="57" w:type="dxa"/>
              <w:bottom w:w="57" w:type="dxa"/>
            </w:tcMar>
          </w:tcPr>
          <w:p w14:paraId="6B7EB346" w14:textId="77777777" w:rsidR="0004139C" w:rsidRPr="0004139C" w:rsidRDefault="0004139C" w:rsidP="00C239B2">
            <w:pPr>
              <w:pStyle w:val="Tableheading"/>
            </w:pPr>
            <w:r w:rsidRPr="0004139C">
              <w:t>Get</w:t>
            </w:r>
          </w:p>
        </w:tc>
        <w:tc>
          <w:tcPr>
            <w:tcW w:w="2719" w:type="dxa"/>
            <w:tcMar>
              <w:top w:w="57" w:type="dxa"/>
              <w:bottom w:w="57" w:type="dxa"/>
            </w:tcMar>
          </w:tcPr>
          <w:p w14:paraId="12BB065B" w14:textId="77777777" w:rsidR="0004139C" w:rsidRPr="00CD4384" w:rsidRDefault="00CD4384" w:rsidP="00C239B2">
            <w:pPr>
              <w:pStyle w:val="Tableheading"/>
            </w:pPr>
            <w:r w:rsidRPr="00CD4384">
              <w:t>GET</w:t>
            </w:r>
          </w:p>
          <w:p w14:paraId="1F941C65" w14:textId="22F0CE5A" w:rsidR="00CD4384" w:rsidRPr="00CD4384" w:rsidRDefault="00CD4384" w:rsidP="00CD4384">
            <w:pPr>
              <w:pStyle w:val="Code"/>
            </w:pPr>
            <w:r w:rsidRPr="00CD4384">
              <w:t>/</w:t>
            </w:r>
            <w:proofErr w:type="spellStart"/>
            <w:r w:rsidRPr="00CD4384">
              <w:t>todos</w:t>
            </w:r>
            <w:proofErr w:type="spellEnd"/>
            <w:r w:rsidRPr="00CD4384">
              <w:t>/{id}</w:t>
            </w:r>
          </w:p>
        </w:tc>
        <w:tc>
          <w:tcPr>
            <w:tcW w:w="5046" w:type="dxa"/>
            <w:tcMar>
              <w:top w:w="57" w:type="dxa"/>
              <w:bottom w:w="57" w:type="dxa"/>
            </w:tcMar>
          </w:tcPr>
          <w:p w14:paraId="76B081EE" w14:textId="555456D5" w:rsidR="0004139C" w:rsidRPr="0004139C" w:rsidRDefault="0004139C" w:rsidP="00376A98">
            <w:r w:rsidRPr="0004139C">
              <w:t>Should retrieve a to-do list item from the Dynamo DB based on the id passed via the URL.</w:t>
            </w:r>
          </w:p>
        </w:tc>
      </w:tr>
      <w:tr w:rsidR="0004139C" w:rsidRPr="0004139C" w14:paraId="240515B6" w14:textId="77777777" w:rsidTr="00CD4384">
        <w:tc>
          <w:tcPr>
            <w:tcW w:w="1245" w:type="dxa"/>
            <w:tcMar>
              <w:top w:w="57" w:type="dxa"/>
              <w:bottom w:w="57" w:type="dxa"/>
            </w:tcMar>
          </w:tcPr>
          <w:p w14:paraId="755245F3" w14:textId="77777777" w:rsidR="0004139C" w:rsidRPr="0004139C" w:rsidRDefault="0004139C" w:rsidP="00C239B2">
            <w:pPr>
              <w:pStyle w:val="Tableheading"/>
            </w:pPr>
            <w:r w:rsidRPr="0004139C">
              <w:t>Update</w:t>
            </w:r>
          </w:p>
        </w:tc>
        <w:tc>
          <w:tcPr>
            <w:tcW w:w="2719" w:type="dxa"/>
            <w:tcMar>
              <w:top w:w="57" w:type="dxa"/>
              <w:bottom w:w="57" w:type="dxa"/>
            </w:tcMar>
          </w:tcPr>
          <w:p w14:paraId="01181518" w14:textId="77777777" w:rsidR="0004139C" w:rsidRPr="00CD4384" w:rsidRDefault="00CD4384" w:rsidP="00C239B2">
            <w:pPr>
              <w:pStyle w:val="Tableheading"/>
            </w:pPr>
            <w:r w:rsidRPr="00CD4384">
              <w:t>PUT</w:t>
            </w:r>
          </w:p>
          <w:p w14:paraId="229E671C" w14:textId="0D9D9C91" w:rsidR="00CD4384" w:rsidRPr="00CD4384" w:rsidRDefault="00CD4384" w:rsidP="00CD4384">
            <w:pPr>
              <w:pStyle w:val="Code"/>
            </w:pPr>
            <w:r w:rsidRPr="00CD4384">
              <w:t>/</w:t>
            </w:r>
            <w:proofErr w:type="spellStart"/>
            <w:r w:rsidRPr="00CD4384">
              <w:t>todos</w:t>
            </w:r>
            <w:proofErr w:type="spellEnd"/>
            <w:r w:rsidRPr="00CD4384">
              <w:t>/{id}</w:t>
            </w:r>
          </w:p>
        </w:tc>
        <w:tc>
          <w:tcPr>
            <w:tcW w:w="5046" w:type="dxa"/>
            <w:tcMar>
              <w:top w:w="57" w:type="dxa"/>
              <w:bottom w:w="57" w:type="dxa"/>
            </w:tcMar>
          </w:tcPr>
          <w:p w14:paraId="7052654C" w14:textId="10122191" w:rsidR="0004139C" w:rsidRPr="0004139C" w:rsidRDefault="0004139C" w:rsidP="00376A98">
            <w:r w:rsidRPr="0004139C">
              <w:t>Should take a JSON request body and update a to-do list item in the Dynamo DB.</w:t>
            </w:r>
          </w:p>
        </w:tc>
      </w:tr>
      <w:tr w:rsidR="0004139C" w:rsidRPr="0004139C" w14:paraId="7FD35022" w14:textId="77777777" w:rsidTr="00CD4384">
        <w:tc>
          <w:tcPr>
            <w:tcW w:w="1245" w:type="dxa"/>
            <w:tcMar>
              <w:top w:w="57" w:type="dxa"/>
              <w:bottom w:w="57" w:type="dxa"/>
            </w:tcMar>
          </w:tcPr>
          <w:p w14:paraId="721EBFC1" w14:textId="77777777" w:rsidR="0004139C" w:rsidRPr="0004139C" w:rsidRDefault="0004139C" w:rsidP="00C239B2">
            <w:pPr>
              <w:pStyle w:val="Tableheading"/>
            </w:pPr>
            <w:r w:rsidRPr="0004139C">
              <w:t>Delete</w:t>
            </w:r>
          </w:p>
        </w:tc>
        <w:tc>
          <w:tcPr>
            <w:tcW w:w="2719" w:type="dxa"/>
            <w:tcMar>
              <w:top w:w="57" w:type="dxa"/>
              <w:bottom w:w="57" w:type="dxa"/>
            </w:tcMar>
          </w:tcPr>
          <w:p w14:paraId="1B1683D9" w14:textId="77777777" w:rsidR="0004139C" w:rsidRPr="00CD4384" w:rsidRDefault="00CD4384" w:rsidP="00C239B2">
            <w:pPr>
              <w:pStyle w:val="Tableheading"/>
            </w:pPr>
            <w:r w:rsidRPr="00CD4384">
              <w:t>DELETE</w:t>
            </w:r>
          </w:p>
          <w:p w14:paraId="6B912366" w14:textId="49BE2403" w:rsidR="00CD4384" w:rsidRPr="0004139C" w:rsidRDefault="00CD4384" w:rsidP="00CD4384">
            <w:pPr>
              <w:pStyle w:val="Code"/>
            </w:pPr>
            <w:r>
              <w:t>/</w:t>
            </w:r>
            <w:proofErr w:type="spellStart"/>
            <w:r>
              <w:t>todos</w:t>
            </w:r>
            <w:proofErr w:type="spellEnd"/>
            <w:r>
              <w:t>/{id}</w:t>
            </w:r>
          </w:p>
        </w:tc>
        <w:tc>
          <w:tcPr>
            <w:tcW w:w="5046" w:type="dxa"/>
            <w:tcMar>
              <w:top w:w="57" w:type="dxa"/>
              <w:bottom w:w="57" w:type="dxa"/>
            </w:tcMar>
          </w:tcPr>
          <w:p w14:paraId="20AF4ABF" w14:textId="31E64FD3" w:rsidR="0004139C" w:rsidRPr="0004139C" w:rsidRDefault="0004139C" w:rsidP="00376A98">
            <w:r w:rsidRPr="0004139C">
              <w:t>Should delete a list item if it exists in the Dynamo DB based on the id passed via the URL.</w:t>
            </w:r>
          </w:p>
        </w:tc>
      </w:tr>
      <w:tr w:rsidR="0004139C" w:rsidRPr="0004139C" w14:paraId="7548B576" w14:textId="77777777" w:rsidTr="00CD4384">
        <w:tc>
          <w:tcPr>
            <w:tcW w:w="1245" w:type="dxa"/>
            <w:tcMar>
              <w:top w:w="57" w:type="dxa"/>
              <w:bottom w:w="57" w:type="dxa"/>
            </w:tcMar>
          </w:tcPr>
          <w:p w14:paraId="68B624E1" w14:textId="77777777" w:rsidR="0004139C" w:rsidRPr="0004139C" w:rsidRDefault="0004139C" w:rsidP="00C239B2">
            <w:pPr>
              <w:pStyle w:val="Tableheading"/>
            </w:pPr>
            <w:r w:rsidRPr="0004139C">
              <w:t>List</w:t>
            </w:r>
          </w:p>
        </w:tc>
        <w:tc>
          <w:tcPr>
            <w:tcW w:w="2719" w:type="dxa"/>
            <w:tcMar>
              <w:top w:w="57" w:type="dxa"/>
              <w:bottom w:w="57" w:type="dxa"/>
            </w:tcMar>
          </w:tcPr>
          <w:p w14:paraId="78772356" w14:textId="24029DC1" w:rsidR="00CD4384" w:rsidRPr="00CD4384" w:rsidRDefault="00CD4384" w:rsidP="00C239B2">
            <w:pPr>
              <w:pStyle w:val="Tableheading"/>
            </w:pPr>
            <w:r w:rsidRPr="00CD4384">
              <w:t>GET</w:t>
            </w:r>
          </w:p>
          <w:p w14:paraId="5B390CC3" w14:textId="55494F61" w:rsidR="0004139C" w:rsidRPr="0004139C" w:rsidRDefault="00CD4384" w:rsidP="00CD4384">
            <w:pPr>
              <w:pStyle w:val="Code"/>
            </w:pPr>
            <w:r>
              <w:t>/</w:t>
            </w:r>
            <w:proofErr w:type="spellStart"/>
            <w:r>
              <w:t>todos</w:t>
            </w:r>
            <w:proofErr w:type="spellEnd"/>
          </w:p>
        </w:tc>
        <w:tc>
          <w:tcPr>
            <w:tcW w:w="5046" w:type="dxa"/>
            <w:tcMar>
              <w:top w:w="57" w:type="dxa"/>
              <w:bottom w:w="57" w:type="dxa"/>
            </w:tcMar>
          </w:tcPr>
          <w:p w14:paraId="2EB1C7BF" w14:textId="3A07E06A" w:rsidR="0004139C" w:rsidRPr="0004139C" w:rsidRDefault="0004139C" w:rsidP="00376A98">
            <w:r w:rsidRPr="0004139C">
              <w:t>Should retrieve a list of all to-do list items stored in the Dynamo DB.</w:t>
            </w:r>
          </w:p>
        </w:tc>
      </w:tr>
    </w:tbl>
    <w:p w14:paraId="41A6D368" w14:textId="606BE8C7" w:rsidR="00070BC9" w:rsidRDefault="00070BC9" w:rsidP="00841A5A"/>
    <w:p w14:paraId="4E7EBE9B" w14:textId="4A75BC3E" w:rsidR="00841A5A" w:rsidRDefault="00841A5A" w:rsidP="00841A5A">
      <w:pPr>
        <w:pStyle w:val="Heading2"/>
      </w:pPr>
      <w:bookmarkStart w:id="80" w:name="_Toc6469282"/>
      <w:proofErr w:type="spellStart"/>
      <w:r>
        <w:t>Serverless</w:t>
      </w:r>
      <w:proofErr w:type="spellEnd"/>
      <w:r>
        <w:t xml:space="preserve"> Framework</w:t>
      </w:r>
      <w:bookmarkEnd w:id="80"/>
    </w:p>
    <w:p w14:paraId="6859523C" w14:textId="3D930B18" w:rsidR="000546A2" w:rsidRDefault="000546A2" w:rsidP="000546A2">
      <w:r>
        <w:t xml:space="preserve">Having outlined the design </w:t>
      </w:r>
      <w:r w:rsidR="003B0904">
        <w:t xml:space="preserve">of the API </w:t>
      </w:r>
      <w:r w:rsidR="000F5072">
        <w:t>and its requirements</w:t>
      </w:r>
      <w:r w:rsidR="00541879">
        <w:t xml:space="preserve">, </w:t>
      </w:r>
      <w:r w:rsidR="003B0904">
        <w:t xml:space="preserve">it had to be developed in each runtime in order to be deployed to Amazon Web Services for testing. </w:t>
      </w:r>
      <w:r w:rsidR="001B69F7">
        <w:t xml:space="preserve">The </w:t>
      </w:r>
      <w:proofErr w:type="spellStart"/>
      <w:r w:rsidR="001B69F7">
        <w:t>Serverless</w:t>
      </w:r>
      <w:proofErr w:type="spellEnd"/>
      <w:r w:rsidR="001B69F7">
        <w:t xml:space="preserve"> framework was chosen</w:t>
      </w:r>
      <w:r w:rsidR="00C74F9B">
        <w:t xml:space="preserve">, in part, </w:t>
      </w:r>
      <w:r w:rsidR="001B69F7">
        <w:t>to help with reduc</w:t>
      </w:r>
      <w:r w:rsidR="00C74F9B">
        <w:t xml:space="preserve">ing </w:t>
      </w:r>
      <w:r w:rsidR="001B69F7">
        <w:t xml:space="preserve">the time it would take to </w:t>
      </w:r>
      <w:r w:rsidR="00C74F9B">
        <w:t xml:space="preserve">develop the API in </w:t>
      </w:r>
      <w:r w:rsidR="001B69F7">
        <w:t>each runtime and deploy.</w:t>
      </w:r>
    </w:p>
    <w:p w14:paraId="3E94633A" w14:textId="5DAF6B48" w:rsidR="001B69F7" w:rsidRDefault="001B69F7" w:rsidP="000546A2"/>
    <w:p w14:paraId="1E31E6B5" w14:textId="4F3B3AAF" w:rsidR="007F6736" w:rsidRDefault="001B69F7" w:rsidP="007F6736">
      <w:r>
        <w:t xml:space="preserve">The </w:t>
      </w:r>
      <w:proofErr w:type="spellStart"/>
      <w:r>
        <w:t>Serverless</w:t>
      </w:r>
      <w:proofErr w:type="spellEnd"/>
      <w:r>
        <w:t xml:space="preserve"> Framework provides a number of boiler-plate templates to get started in any given language.</w:t>
      </w:r>
      <w:r w:rsidR="0085711C">
        <w:t xml:space="preserve"> These were leveraged in order to speed up the development process whilst ensur</w:t>
      </w:r>
      <w:r w:rsidR="000F5072">
        <w:t>ing</w:t>
      </w:r>
      <w:r w:rsidR="0085711C">
        <w:t xml:space="preserve"> each runtime was being developed from a similar foundation.</w:t>
      </w:r>
      <w:r w:rsidR="00D44083">
        <w:t xml:space="preserve"> When creating a project, the template sets up the basic folder structure, configuration files and language files.</w:t>
      </w:r>
      <w:r w:rsidR="00BF0A1A">
        <w:t xml:space="preserve"> Almost all setup is managed from the </w:t>
      </w:r>
      <w:proofErr w:type="spellStart"/>
      <w:r w:rsidR="00BF0A1A">
        <w:t>serverless.yml</w:t>
      </w:r>
      <w:proofErr w:type="spellEnd"/>
      <w:r w:rsidR="00BF0A1A">
        <w:t xml:space="preserve"> configuration file</w:t>
      </w:r>
      <w:r w:rsidR="00586F09">
        <w:t xml:space="preserve"> located in the root of each project</w:t>
      </w:r>
      <w:r w:rsidR="005E36DF">
        <w:t>. F</w:t>
      </w:r>
      <w:r w:rsidR="00BF0A1A">
        <w:t>rom defining</w:t>
      </w:r>
      <w:r w:rsidR="00586F09">
        <w:t xml:space="preserve"> the</w:t>
      </w:r>
      <w:r w:rsidR="00BF0A1A">
        <w:t xml:space="preserve"> functions and memory allocation, to API Gateway configuration and Dynamo DB resources</w:t>
      </w:r>
      <w:r w:rsidR="005E36DF">
        <w:t xml:space="preserve"> the </w:t>
      </w:r>
      <w:proofErr w:type="spellStart"/>
      <w:r w:rsidR="005E36DF">
        <w:t>yaml</w:t>
      </w:r>
      <w:proofErr w:type="spellEnd"/>
      <w:r w:rsidR="005E36DF">
        <w:t xml:space="preserve"> file is responsible for all configuration</w:t>
      </w:r>
      <w:r w:rsidR="00BF0A1A">
        <w:t>.</w:t>
      </w:r>
      <w:r w:rsidR="00586F09">
        <w:t xml:space="preserve"> The configuration for each runtime is almost identical making it extremely easy to replicate once the first instance had been created.</w:t>
      </w:r>
    </w:p>
    <w:p w14:paraId="171D1520" w14:textId="1A83A3BC" w:rsidR="00841A5A" w:rsidRDefault="00841A5A" w:rsidP="007F6736">
      <w:pPr>
        <w:pStyle w:val="Heading3"/>
      </w:pPr>
      <w:bookmarkStart w:id="81" w:name="_Toc6469283"/>
      <w:proofErr w:type="spellStart"/>
      <w:r>
        <w:t>Node</w:t>
      </w:r>
      <w:r w:rsidR="000F5072">
        <w:t>JS</w:t>
      </w:r>
      <w:proofErr w:type="spellEnd"/>
      <w:r w:rsidR="00271BCA">
        <w:t xml:space="preserve"> API</w:t>
      </w:r>
      <w:bookmarkEnd w:id="81"/>
    </w:p>
    <w:p w14:paraId="2FE78958" w14:textId="1C1D2234" w:rsidR="000218A9" w:rsidRPr="000F5072" w:rsidRDefault="00D95162" w:rsidP="000218A9">
      <w:r>
        <w:t xml:space="preserve">The </w:t>
      </w:r>
      <w:proofErr w:type="spellStart"/>
      <w:r>
        <w:t>NodeJS</w:t>
      </w:r>
      <w:proofErr w:type="spellEnd"/>
      <w:r>
        <w:t xml:space="preserve"> implementation was developed using the Amazon Web Services Software Development Kit (AWS SDK) </w:t>
      </w:r>
      <w:r w:rsidR="0088223E">
        <w:t>- this</w:t>
      </w:r>
      <w:r>
        <w:t xml:space="preserve"> provided </w:t>
      </w:r>
      <w:r w:rsidR="00271BCA">
        <w:t>a set of classes and methods for interacting with the wider AWS platform - including Dynamo DB</w:t>
      </w:r>
      <w:r>
        <w:t xml:space="preserve">. </w:t>
      </w:r>
      <w:r w:rsidR="00271BCA">
        <w:t>This was a</w:t>
      </w:r>
      <w:r>
        <w:t xml:space="preserve">cquired via the Node </w:t>
      </w:r>
      <w:r w:rsidR="00443D2A">
        <w:t>package manager</w:t>
      </w:r>
      <w:r w:rsidR="00271BCA">
        <w:t xml:space="preserve"> </w:t>
      </w:r>
      <w:r>
        <w:t xml:space="preserve">NPM which managed the dependencies </w:t>
      </w:r>
      <w:r w:rsidR="00271BCA">
        <w:t>of the project.</w:t>
      </w:r>
      <w:r w:rsidR="000218A9">
        <w:t xml:space="preserve"> </w:t>
      </w:r>
      <w:r w:rsidR="00A24F1D">
        <w:t>The logic for each function was separated out into five individual files – one for each Lambda each action in the API.</w:t>
      </w:r>
    </w:p>
    <w:p w14:paraId="108CEA4B" w14:textId="5961D95A" w:rsidR="00841A5A" w:rsidRDefault="00841A5A" w:rsidP="00D07870">
      <w:pPr>
        <w:pStyle w:val="Heading3"/>
      </w:pPr>
      <w:bookmarkStart w:id="82" w:name="_Toc6469284"/>
      <w:r>
        <w:t>Python</w:t>
      </w:r>
      <w:r w:rsidR="00271BCA">
        <w:t xml:space="preserve"> API</w:t>
      </w:r>
      <w:bookmarkEnd w:id="82"/>
    </w:p>
    <w:p w14:paraId="023804D2" w14:textId="7C7D0772" w:rsidR="00271BCA" w:rsidRPr="00271BCA" w:rsidRDefault="00271BCA" w:rsidP="00271BCA">
      <w:r>
        <w:t>The approach to the Python impl</w:t>
      </w:r>
      <w:r w:rsidR="000218A9">
        <w:t>eme</w:t>
      </w:r>
      <w:r>
        <w:t xml:space="preserve">ntation was fairly similar to the </w:t>
      </w:r>
      <w:proofErr w:type="spellStart"/>
      <w:r>
        <w:t>NodeJS</w:t>
      </w:r>
      <w:proofErr w:type="spellEnd"/>
      <w:r>
        <w:t xml:space="preserve"> version of the API. Python instead makes use of the Boto3 library – a python implementation of the AWS SDK. This was managed via the </w:t>
      </w:r>
      <w:proofErr w:type="spellStart"/>
      <w:r>
        <w:t>PyPi</w:t>
      </w:r>
      <w:proofErr w:type="spellEnd"/>
      <w:r>
        <w:t xml:space="preserve"> dependency manager which served a similar purpose to NPM.</w:t>
      </w:r>
    </w:p>
    <w:p w14:paraId="74A2DA83" w14:textId="42B5842F" w:rsidR="00D95162" w:rsidRDefault="00D95162" w:rsidP="00D95162">
      <w:pPr>
        <w:pStyle w:val="Heading3"/>
      </w:pPr>
      <w:bookmarkStart w:id="83" w:name="_Toc6469285"/>
      <w:r>
        <w:t>Java</w:t>
      </w:r>
      <w:r w:rsidR="00271BCA">
        <w:t xml:space="preserve"> API</w:t>
      </w:r>
      <w:bookmarkEnd w:id="83"/>
    </w:p>
    <w:p w14:paraId="45AC0E06" w14:textId="4972D456" w:rsidR="00D95162" w:rsidRDefault="00D95162" w:rsidP="00D95162">
      <w:r>
        <w:t xml:space="preserve">The Java implementation of the API </w:t>
      </w:r>
      <w:r w:rsidR="00271BCA">
        <w:t xml:space="preserve">was somewhat more involved given the more complex nature of both the Java language and the fact that the </w:t>
      </w:r>
      <w:proofErr w:type="spellStart"/>
      <w:r w:rsidR="00271BCA">
        <w:t>serverless</w:t>
      </w:r>
      <w:proofErr w:type="spellEnd"/>
      <w:r w:rsidR="00271BCA">
        <w:t xml:space="preserve"> framework require</w:t>
      </w:r>
      <w:r w:rsidR="00A1728D">
        <w:t>s</w:t>
      </w:r>
      <w:r w:rsidR="00271BCA">
        <w:t xml:space="preserve"> a compiled artefact in order to deploy to AWS.</w:t>
      </w:r>
      <w:r w:rsidR="00A24F1D">
        <w:t xml:space="preserve"> As with the other two runtimes, the Java API made use of the AWS SDK which was managed by Maven – </w:t>
      </w:r>
      <w:proofErr w:type="gramStart"/>
      <w:r w:rsidR="00A1728D">
        <w:t xml:space="preserve">a </w:t>
      </w:r>
      <w:r w:rsidR="00A24F1D">
        <w:t xml:space="preserve"> Java</w:t>
      </w:r>
      <w:proofErr w:type="gramEnd"/>
      <w:r w:rsidR="00A24F1D">
        <w:t xml:space="preserve"> package manager and build tool. Maven was also responsible for building the jar file artefact which the </w:t>
      </w:r>
      <w:proofErr w:type="spellStart"/>
      <w:r w:rsidR="00A24F1D">
        <w:t>Serverless</w:t>
      </w:r>
      <w:proofErr w:type="spellEnd"/>
      <w:r w:rsidR="00A24F1D">
        <w:t xml:space="preserve"> framework would package and upload to AWS for deployment.</w:t>
      </w:r>
    </w:p>
    <w:p w14:paraId="43951A51" w14:textId="77777777" w:rsidR="00A3117D" w:rsidRDefault="00A3117D" w:rsidP="005D4147"/>
    <w:p w14:paraId="7F2D6633" w14:textId="5440625D" w:rsidR="00841A5A" w:rsidRDefault="00841A5A" w:rsidP="00A3117D">
      <w:pPr>
        <w:pStyle w:val="Heading2"/>
      </w:pPr>
      <w:bookmarkStart w:id="84" w:name="_Toc6469286"/>
      <w:r w:rsidRPr="00A3117D">
        <w:t>Testing</w:t>
      </w:r>
      <w:bookmarkEnd w:id="84"/>
    </w:p>
    <w:p w14:paraId="6B23079B" w14:textId="47ED5782" w:rsidR="00690071" w:rsidRDefault="00A3117D" w:rsidP="00353359">
      <w:r>
        <w:t>Once the API had been developed and deployed to AWS across all three runtimes</w:t>
      </w:r>
      <w:r w:rsidR="00353D77">
        <w:t>, the tests had to be designed and developed.</w:t>
      </w:r>
      <w:r w:rsidR="00F00F66">
        <w:t xml:space="preserve"> This section will outline the testing tools as well as the test themselves and the data being gathered.</w:t>
      </w:r>
    </w:p>
    <w:p w14:paraId="76D5BC17" w14:textId="39284167" w:rsidR="00AB0023" w:rsidRDefault="00AB0023" w:rsidP="00AB0023">
      <w:pPr>
        <w:pStyle w:val="Heading3"/>
      </w:pPr>
      <w:bookmarkStart w:id="85" w:name="_Toc6469287"/>
      <w:r>
        <w:t>Testing Tools</w:t>
      </w:r>
      <w:bookmarkEnd w:id="85"/>
    </w:p>
    <w:p w14:paraId="6D0C6470" w14:textId="419B67CD" w:rsidR="00FF0E34" w:rsidRDefault="00181FF3" w:rsidP="00097A17">
      <w:r>
        <w:t>The original intention was</w:t>
      </w:r>
      <w:r w:rsidR="00AB0023">
        <w:t xml:space="preserve"> to utili</w:t>
      </w:r>
      <w:r>
        <w:t>s</w:t>
      </w:r>
      <w:r w:rsidR="00AB0023">
        <w:t>e Artillery – a Node based testing tool – in order to carry out the majority of testing against the API</w:t>
      </w:r>
      <w:r w:rsidR="00B45051">
        <w:t>’s</w:t>
      </w:r>
      <w:r w:rsidR="00AB0023">
        <w:t xml:space="preserve">. However, on the first </w:t>
      </w:r>
      <w:r w:rsidR="00097A17">
        <w:t>set of</w:t>
      </w:r>
      <w:r w:rsidR="00AB0023">
        <w:t xml:space="preserve"> exploration tests it was apparent that Artillery wasn’t going to provide sufficient metrics with enough control to satisfy the needs of the project.</w:t>
      </w:r>
      <w:r w:rsidR="00BD264F">
        <w:t xml:space="preserve"> Instead of providing individual test results for each request, </w:t>
      </w:r>
      <w:r w:rsidR="00097A17">
        <w:t>Artillery</w:t>
      </w:r>
      <w:r w:rsidR="00BD264F">
        <w:t xml:space="preserve"> simply returns average</w:t>
      </w:r>
      <w:r w:rsidR="00097A17">
        <w:t>s</w:t>
      </w:r>
      <w:r w:rsidR="00BD264F">
        <w:t xml:space="preserve"> from each test run. The </w:t>
      </w:r>
      <w:r>
        <w:t>m</w:t>
      </w:r>
      <w:r w:rsidR="00BD264F">
        <w:t>ath</w:t>
      </w:r>
      <w:r w:rsidR="00B45051">
        <w:t>ematics</w:t>
      </w:r>
      <w:r w:rsidR="00BD264F">
        <w:t xml:space="preserve"> being used to calculate these averages were unclear - a</w:t>
      </w:r>
      <w:r w:rsidR="00AB0023">
        <w:t xml:space="preserve">s a result, it was decided that completely bespoke </w:t>
      </w:r>
      <w:r w:rsidR="00BD264F">
        <w:t>semi-</w:t>
      </w:r>
      <w:r w:rsidR="00AB0023">
        <w:t xml:space="preserve">automated tests would be written from scratch using a combination of bash scripts and the </w:t>
      </w:r>
      <w:r w:rsidR="006C1671">
        <w:t>Linux</w:t>
      </w:r>
      <w:r w:rsidR="00AB0023">
        <w:t xml:space="preserve"> curl library.</w:t>
      </w:r>
    </w:p>
    <w:p w14:paraId="43E5EAE3" w14:textId="6670CD62" w:rsidR="00840092" w:rsidRPr="00DE53FE" w:rsidRDefault="00840092" w:rsidP="00DE53FE"/>
    <w:p w14:paraId="108412B4" w14:textId="7481CDA7" w:rsidR="00840092" w:rsidRDefault="00840092" w:rsidP="00DE53FE">
      <w:r w:rsidRPr="00DE53FE">
        <w:t>To ensure that each test could be evaluated with a shared baseline, all tests would be carried out on the same machine with a wired local area connection. This primarily to reduce the potential impact of any wireless connectivity issues through network interference or packet loss.</w:t>
      </w:r>
    </w:p>
    <w:p w14:paraId="32BB6473" w14:textId="77777777" w:rsidR="00DE53FE" w:rsidRPr="00DE53FE" w:rsidRDefault="00DE53FE" w:rsidP="00DE53FE"/>
    <w:p w14:paraId="081DCCA9" w14:textId="4C149116" w:rsidR="00C74F9B" w:rsidRPr="00DE53FE" w:rsidRDefault="00C74F9B" w:rsidP="00DE53FE">
      <w:pPr>
        <w:pStyle w:val="Heading4"/>
      </w:pPr>
      <w:r w:rsidRPr="00DE53FE">
        <w:t>Test Metrics</w:t>
      </w:r>
    </w:p>
    <w:p w14:paraId="43743A26" w14:textId="4E1AB431" w:rsidR="00FF0E34" w:rsidRDefault="00DC2D3D" w:rsidP="00FF6953">
      <w:r>
        <w:t xml:space="preserve">Given the nature of this project, it was important to consider the data which would be gathered at the testing stage. Data gathered at this point would ultimately serve as the basis for analysis and evaluation. The </w:t>
      </w:r>
      <w:proofErr w:type="spellStart"/>
      <w:r>
        <w:t>cURL</w:t>
      </w:r>
      <w:proofErr w:type="spellEnd"/>
      <w:r>
        <w:t xml:space="preserve"> library provides a number of timing metrics which can be captured for each request however the most suitable in this case was the </w:t>
      </w:r>
      <w:proofErr w:type="spellStart"/>
      <w:r w:rsidRPr="00DC2D3D">
        <w:rPr>
          <w:b/>
          <w:bCs/>
          <w:i/>
          <w:iCs/>
        </w:rPr>
        <w:t>time_total</w:t>
      </w:r>
      <w:proofErr w:type="spellEnd"/>
      <w:r>
        <w:t xml:space="preserve"> field which logs the time the entire request and response to be received.</w:t>
      </w:r>
    </w:p>
    <w:p w14:paraId="717F90D7" w14:textId="6DB0FA91" w:rsidR="00FF6953" w:rsidRDefault="00FF6953" w:rsidP="00FF6953"/>
    <w:p w14:paraId="398971E8" w14:textId="0B37FD70" w:rsidR="00FF6953" w:rsidRDefault="00FF6953" w:rsidP="00FF6953">
      <w:r>
        <w:t xml:space="preserve">In addition to the total time, it was also important to log the HTTP Status code of each request. Given that these tests were being ran in an automated fashion – i.e. the script would simply loop requests over a period of time – it was vital to have a way to identify requests that failed; the status code would </w:t>
      </w:r>
      <w:r w:rsidR="00CF5220">
        <w:t>give a fair idea of the problem. It would enable quicker cross-reference with the AWS should the need arise.</w:t>
      </w:r>
    </w:p>
    <w:p w14:paraId="3C4D024F" w14:textId="61F643BC" w:rsidR="00E74CDF" w:rsidRDefault="00E74CDF" w:rsidP="00E74CDF">
      <w:pPr>
        <w:pStyle w:val="Heading3"/>
      </w:pPr>
      <w:bookmarkStart w:id="86" w:name="_Toc6469288"/>
      <w:r>
        <w:t>Lambda Timeout Tests</w:t>
      </w:r>
      <w:bookmarkEnd w:id="86"/>
    </w:p>
    <w:p w14:paraId="3B5192F1" w14:textId="23787111" w:rsidR="00AB0023" w:rsidRDefault="00AB0023" w:rsidP="00AB0023">
      <w:r>
        <w:t>Whilst the main focus of this project is the cold start itself</w:t>
      </w:r>
      <w:r w:rsidR="00097A17">
        <w:t xml:space="preserve"> -</w:t>
      </w:r>
      <w:r>
        <w:t xml:space="preserve"> and how</w:t>
      </w:r>
      <w:r w:rsidR="003C607E">
        <w:t xml:space="preserve"> this is </w:t>
      </w:r>
      <w:r w:rsidR="00E41BE0">
        <w:t>exhibited</w:t>
      </w:r>
      <w:r w:rsidR="003C607E">
        <w:t xml:space="preserve"> across </w:t>
      </w:r>
      <w:r w:rsidR="00E41BE0">
        <w:t xml:space="preserve">different </w:t>
      </w:r>
      <w:r w:rsidR="003C607E">
        <w:t xml:space="preserve">runtimes – it was first important to ascertain the point at which lambdas go “cold”. As discussed previously, after a period of inactivity the Lambda container will be destroyed to free up resources – this means when the next request is received, a new container must be spun up and bootstrapped with the necessary code and dependencies to handle the request. Amazon do not </w:t>
      </w:r>
      <w:r w:rsidR="00FF0E34">
        <w:t>publish</w:t>
      </w:r>
      <w:r w:rsidR="003C607E">
        <w:t xml:space="preserve"> the details for the criteria which needs to be met for a container to be destroyed – as a result it was key to ascertain this information to proceed with the subsequent cold start testing.</w:t>
      </w:r>
    </w:p>
    <w:p w14:paraId="0EDBA7D3" w14:textId="1BC210C3" w:rsidR="005415F0" w:rsidRDefault="005415F0" w:rsidP="00AB0023"/>
    <w:p w14:paraId="027B117B" w14:textId="4F7225F5" w:rsidR="002E6791" w:rsidRDefault="00BF72B1" w:rsidP="002E6791">
      <w:r>
        <w:t xml:space="preserve">From the literature review, and the </w:t>
      </w:r>
      <w:r w:rsidR="00E8328A">
        <w:t xml:space="preserve">previous </w:t>
      </w:r>
      <w:r>
        <w:t>work done b</w:t>
      </w:r>
      <w:r w:rsidR="002E6791">
        <w:t xml:space="preserve">y </w:t>
      </w:r>
      <w:r w:rsidR="002E6791" w:rsidRPr="002E6791">
        <w:t xml:space="preserve">Yun </w:t>
      </w:r>
      <w:proofErr w:type="spellStart"/>
      <w:r w:rsidR="002E6791" w:rsidRPr="002E6791">
        <w:t>Zhi</w:t>
      </w:r>
      <w:proofErr w:type="spellEnd"/>
      <w:r w:rsidR="002E6791" w:rsidRPr="002E6791">
        <w:t xml:space="preserve"> Lin</w:t>
      </w:r>
      <w:r w:rsidR="002E6791">
        <w:t>,</w:t>
      </w:r>
      <w:r>
        <w:t xml:space="preserve"> it was thought a container could exist from </w:t>
      </w:r>
      <w:r w:rsidR="00D72628">
        <w:t xml:space="preserve">anywhere </w:t>
      </w:r>
      <w:r>
        <w:t xml:space="preserve">between a few minutes up to </w:t>
      </w:r>
      <w:r w:rsidR="00E8328A">
        <w:t>forty-five</w:t>
      </w:r>
      <w:r>
        <w:t xml:space="preserve"> minutes of inactivity. With that information, a test was written which would call the API in each runtime then wait five minutes. After each subsequent API hit, an extra five minutes would be added to the sleep timer to increase the intervals.</w:t>
      </w:r>
      <w:r w:rsidR="00E64D91">
        <w:t xml:space="preserve"> On review of the results, it is hoped that there will be a discernible difference between the times to pinpoint a reasonable accurate idea of what the containers are destroyed.</w:t>
      </w:r>
    </w:p>
    <w:p w14:paraId="718AC385" w14:textId="77777777" w:rsidR="00AB0023" w:rsidRPr="00AB0023" w:rsidRDefault="00AB0023"/>
    <w:p w14:paraId="4BC68F05" w14:textId="6FE1B334" w:rsidR="00E74CDF" w:rsidRDefault="00E74CDF" w:rsidP="00E74CDF">
      <w:pPr>
        <w:pStyle w:val="Heading3"/>
      </w:pPr>
      <w:bookmarkStart w:id="87" w:name="_Toc6469289"/>
      <w:r>
        <w:t xml:space="preserve">Lambda </w:t>
      </w:r>
      <w:r w:rsidR="00FF0E34">
        <w:t>Cold start</w:t>
      </w:r>
      <w:r>
        <w:t xml:space="preserve"> Tests</w:t>
      </w:r>
      <w:bookmarkEnd w:id="87"/>
    </w:p>
    <w:p w14:paraId="41D7B088" w14:textId="46781BE8" w:rsidR="00700CF7" w:rsidRDefault="00E64D91" w:rsidP="00700CF7">
      <w:r>
        <w:t>Once</w:t>
      </w:r>
      <w:r w:rsidR="00181FF3">
        <w:t xml:space="preserve"> </w:t>
      </w:r>
      <w:r w:rsidR="00700CF7">
        <w:t xml:space="preserve">the point at which containers </w:t>
      </w:r>
      <w:r>
        <w:t xml:space="preserve">are being </w:t>
      </w:r>
      <w:r w:rsidR="00700CF7">
        <w:t>destroyed</w:t>
      </w:r>
      <w:r w:rsidR="00181FF3">
        <w:t xml:space="preserve"> has been determined</w:t>
      </w:r>
      <w:r w:rsidR="00700CF7">
        <w:t xml:space="preserve">, it </w:t>
      </w:r>
      <w:r w:rsidR="00181FF3">
        <w:t>will be</w:t>
      </w:r>
      <w:r w:rsidR="00700CF7">
        <w:t xml:space="preserve"> possible to design a test to gather results for cold starts across all three runtimes. </w:t>
      </w:r>
      <w:r w:rsidR="00D72628">
        <w:t>As this was going to form a significant part of the research – it was important to consider this test carefully.</w:t>
      </w:r>
    </w:p>
    <w:p w14:paraId="685DFC01" w14:textId="565E5BE2" w:rsidR="00112F43" w:rsidRDefault="00112F43" w:rsidP="00700CF7"/>
    <w:p w14:paraId="16B8BCFC" w14:textId="08D3724B" w:rsidR="000F36E5" w:rsidRDefault="00291327" w:rsidP="00291327">
      <w:r>
        <w:t>Initially, the functions deployed at this stage would utili</w:t>
      </w:r>
      <w:r w:rsidR="00181FF3">
        <w:t>s</w:t>
      </w:r>
      <w:r>
        <w:t xml:space="preserve">e the default </w:t>
      </w:r>
      <w:proofErr w:type="spellStart"/>
      <w:r>
        <w:t>Serverless</w:t>
      </w:r>
      <w:proofErr w:type="spellEnd"/>
      <w:r>
        <w:t xml:space="preserve"> framework deployment settings which set a memory allocation for each function at 1,024 MB. </w:t>
      </w:r>
      <w:r w:rsidR="00E8328A">
        <w:t xml:space="preserve">In this test, an end point for each runtime would be called to create a new to-do list item within each API. The test would then pause for the desired internal – gleaned from the previous test </w:t>
      </w:r>
      <w:r w:rsidR="001D57B4">
        <w:t>–</w:t>
      </w:r>
      <w:r w:rsidR="00E8328A">
        <w:t xml:space="preserve"> </w:t>
      </w:r>
      <w:r w:rsidR="001D57B4">
        <w:t>before sending another request to create an additional to-do list item. This test would be repeated 100 times in order to gain a broad range of results for more accurate evaluation.</w:t>
      </w:r>
    </w:p>
    <w:p w14:paraId="793D9655" w14:textId="77777777" w:rsidR="000F36E5" w:rsidRDefault="000F36E5" w:rsidP="00291327"/>
    <w:p w14:paraId="500F5A69" w14:textId="3132B00B" w:rsidR="00B73AB6" w:rsidRDefault="001D57B4">
      <w:r>
        <w:t>At each iteration of the test, the data gathered – response time, http status code, date/time – would be written out to a results log file for retrospective evaluation.</w:t>
      </w:r>
      <w:r w:rsidR="00E64D91">
        <w:t xml:space="preserve"> Given that the timeout for containers could be anywhere between a few minutes up to forty-five minutes, it’s important that this test is robust in well written in order to run for long periods of time. Going on the worst</w:t>
      </w:r>
      <w:r w:rsidR="00181FF3">
        <w:t>-</w:t>
      </w:r>
      <w:r w:rsidR="00E64D91">
        <w:t xml:space="preserve">case scenario this test may have to be </w:t>
      </w:r>
      <w:proofErr w:type="gramStart"/>
      <w:r w:rsidR="00E64D91">
        <w:t>ran</w:t>
      </w:r>
      <w:proofErr w:type="gramEnd"/>
      <w:r w:rsidR="00E64D91">
        <w:t xml:space="preserve"> for up to seventy-five hours (</w:t>
      </w:r>
      <w:r w:rsidR="00B73AB6">
        <w:t xml:space="preserve">100 x </w:t>
      </w:r>
      <w:r w:rsidR="007C0454">
        <w:t>45-minute</w:t>
      </w:r>
      <w:r w:rsidR="00B73AB6">
        <w:t xml:space="preserve"> intervals).</w:t>
      </w:r>
    </w:p>
    <w:p w14:paraId="231C076D" w14:textId="03B7BDA5" w:rsidR="00E74CDF" w:rsidRDefault="00E74CDF" w:rsidP="00E74CDF">
      <w:pPr>
        <w:pStyle w:val="Heading3"/>
      </w:pPr>
      <w:bookmarkStart w:id="88" w:name="_Toc6434877"/>
      <w:bookmarkStart w:id="89" w:name="_Toc6434939"/>
      <w:bookmarkStart w:id="90" w:name="_Toc6435001"/>
      <w:bookmarkStart w:id="91" w:name="_Toc6435062"/>
      <w:bookmarkStart w:id="92" w:name="_Toc6435652"/>
      <w:bookmarkStart w:id="93" w:name="_Toc6435737"/>
      <w:bookmarkStart w:id="94" w:name="_Toc6437463"/>
      <w:bookmarkStart w:id="95" w:name="_Toc6437622"/>
      <w:bookmarkStart w:id="96" w:name="_Toc6437688"/>
      <w:bookmarkStart w:id="97" w:name="_Toc6438093"/>
      <w:bookmarkStart w:id="98" w:name="_Toc6438180"/>
      <w:bookmarkStart w:id="99" w:name="_Toc6438248"/>
      <w:bookmarkStart w:id="100" w:name="_Toc6438508"/>
      <w:bookmarkStart w:id="101" w:name="_Toc6438594"/>
      <w:bookmarkStart w:id="102" w:name="_Toc6438690"/>
      <w:bookmarkStart w:id="103" w:name="_Toc6438830"/>
      <w:bookmarkStart w:id="104" w:name="_Toc6439027"/>
      <w:bookmarkStart w:id="105" w:name="_Toc6466573"/>
      <w:bookmarkStart w:id="106" w:name="_Toc6467035"/>
      <w:bookmarkStart w:id="107" w:name="_Toc6467093"/>
      <w:bookmarkStart w:id="108" w:name="_Toc6469290"/>
      <w:bookmarkStart w:id="109" w:name="_Toc6469291"/>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r>
        <w:t>Lambda Memory Tests</w:t>
      </w:r>
      <w:bookmarkEnd w:id="109"/>
    </w:p>
    <w:p w14:paraId="30E3369D" w14:textId="40CDA458" w:rsidR="00291327" w:rsidRDefault="000F36E5" w:rsidP="00291327">
      <w:r>
        <w:t xml:space="preserve">In the literature review, it was noted that the allocation of memory seemingly had an impact on the performance of a cold start. In their investigation into </w:t>
      </w:r>
      <w:proofErr w:type="spellStart"/>
      <w:r>
        <w:t>serverless</w:t>
      </w:r>
      <w:proofErr w:type="spellEnd"/>
      <w:r>
        <w:t xml:space="preserve"> architecture and </w:t>
      </w:r>
      <w:r w:rsidR="00AA5E27">
        <w:t>its</w:t>
      </w:r>
      <w:r>
        <w:t xml:space="preserve"> potential use with deep learning, </w:t>
      </w:r>
      <w:proofErr w:type="spellStart"/>
      <w:r>
        <w:t>Ishakian</w:t>
      </w:r>
      <w:proofErr w:type="spellEnd"/>
      <w:r>
        <w:t xml:space="preserve"> et al discovered that not only did increasing the memory have an impact in reducing the cold start time – it also improved their overall prediction times. From this it</w:t>
      </w:r>
      <w:r w:rsidR="00E47C23">
        <w:t xml:space="preserve"> was</w:t>
      </w:r>
      <w:r>
        <w:t xml:space="preserve"> </w:t>
      </w:r>
      <w:r w:rsidR="00E47C23">
        <w:t xml:space="preserve">evident </w:t>
      </w:r>
      <w:r>
        <w:t>that this is something which needed to be explored in this project.</w:t>
      </w:r>
    </w:p>
    <w:p w14:paraId="36457316" w14:textId="215CD0E3" w:rsidR="00E47C23" w:rsidRDefault="00E47C23" w:rsidP="00291327"/>
    <w:p w14:paraId="1AC6A879" w14:textId="1F251A62" w:rsidR="000F36E5" w:rsidRDefault="00E47C23" w:rsidP="00500C38">
      <w:r>
        <w:t xml:space="preserve">In order to establish a suitable test for this scenario – each runtime </w:t>
      </w:r>
      <w:r w:rsidR="007E5A47">
        <w:t>was</w:t>
      </w:r>
      <w:r>
        <w:t xml:space="preserve"> subsequently deployed with varying memory allocation. The </w:t>
      </w:r>
      <w:proofErr w:type="spellStart"/>
      <w:r>
        <w:t>Serverless</w:t>
      </w:r>
      <w:proofErr w:type="spellEnd"/>
      <w:r>
        <w:t xml:space="preserve"> framework was extremely useful in facilitating this with a simple configuration update and no extra code.</w:t>
      </w:r>
      <w:r w:rsidR="00B3661D">
        <w:t xml:space="preserve"> The following memory brackets were chosen for this test; 512 MB, 1024 MB, 2048 MB. Having studied the logs from the previous test run – which allocated a default tier of 1024 MB – the functions themselves were utili</w:t>
      </w:r>
      <w:r w:rsidR="00181FF3">
        <w:t>s</w:t>
      </w:r>
      <w:r w:rsidR="00B3661D">
        <w:t xml:space="preserve">ing merely a fraction of that memory. </w:t>
      </w:r>
      <w:r w:rsidR="00B3661D">
        <w:fldChar w:fldCharType="begin"/>
      </w:r>
      <w:r w:rsidR="00B3661D">
        <w:instrText xml:space="preserve"> REF _Ref6215574 \h </w:instrText>
      </w:r>
      <w:r w:rsidR="00B3661D">
        <w:fldChar w:fldCharType="separate"/>
      </w:r>
      <w:r w:rsidR="00CE2EF1">
        <w:t xml:space="preserve">Table </w:t>
      </w:r>
      <w:r w:rsidR="00CE2EF1">
        <w:rPr>
          <w:noProof/>
        </w:rPr>
        <w:t>2</w:t>
      </w:r>
      <w:r w:rsidR="00B3661D">
        <w:fldChar w:fldCharType="end"/>
      </w:r>
      <w:r w:rsidR="00B3661D">
        <w:t xml:space="preserve"> summarises the average memory usage for each function from the previous test.</w:t>
      </w:r>
      <w:r w:rsidR="00500C38">
        <w:t xml:space="preserve"> By testing at both double and half the default memory allocation, it was hoped that there would be a demonstrable correlation between these changes in the results.</w:t>
      </w:r>
      <w:r w:rsidR="00610FF5">
        <w:t xml:space="preserve"> </w:t>
      </w:r>
      <w:proofErr w:type="gramStart"/>
      <w:r w:rsidR="00610FF5">
        <w:t>Given the relatively low memory usage – testing any higher than 2048 MB was deemed to be a potential waste of resources.</w:t>
      </w:r>
      <w:proofErr w:type="gramEnd"/>
      <w:r w:rsidR="00610FF5">
        <w:t xml:space="preserve"> </w:t>
      </w:r>
    </w:p>
    <w:p w14:paraId="34540009" w14:textId="15923955" w:rsidR="00B3661D" w:rsidRDefault="00B3661D" w:rsidP="00291327"/>
    <w:p w14:paraId="09D6EBD6" w14:textId="29105C03" w:rsidR="00B3661D" w:rsidRDefault="00B3661D" w:rsidP="0042722E">
      <w:pPr>
        <w:pStyle w:val="Caption"/>
        <w:keepNext/>
        <w:jc w:val="center"/>
      </w:pPr>
      <w:bookmarkStart w:id="110" w:name="_Ref6215574"/>
      <w:bookmarkStart w:id="111" w:name="_Toc6469230"/>
      <w:r>
        <w:t xml:space="preserve">Table </w:t>
      </w:r>
      <w:fldSimple w:instr=" SEQ Table \* ARABIC ">
        <w:r w:rsidR="00CE2EF1">
          <w:rPr>
            <w:noProof/>
          </w:rPr>
          <w:t>2</w:t>
        </w:r>
      </w:fldSimple>
      <w:bookmarkEnd w:id="110"/>
      <w:r>
        <w:t xml:space="preserve"> Average memory usage from initial cold start test</w:t>
      </w:r>
      <w:bookmarkEnd w:id="111"/>
    </w:p>
    <w:tbl>
      <w:tblPr>
        <w:tblStyle w:val="TableGrid"/>
        <w:tblW w:w="0" w:type="auto"/>
        <w:jc w:val="center"/>
        <w:tblLook w:val="04A0" w:firstRow="1" w:lastRow="0" w:firstColumn="1" w:lastColumn="0" w:noHBand="0" w:noVBand="1"/>
      </w:tblPr>
      <w:tblGrid>
        <w:gridCol w:w="2830"/>
        <w:gridCol w:w="950"/>
        <w:gridCol w:w="1083"/>
        <w:gridCol w:w="1130"/>
      </w:tblGrid>
      <w:tr w:rsidR="00B3661D" w14:paraId="1F3036B9" w14:textId="77777777" w:rsidTr="0042722E">
        <w:trPr>
          <w:jc w:val="center"/>
        </w:trPr>
        <w:tc>
          <w:tcPr>
            <w:tcW w:w="2830" w:type="dxa"/>
            <w:tcMar>
              <w:top w:w="57" w:type="dxa"/>
              <w:bottom w:w="57" w:type="dxa"/>
            </w:tcMar>
          </w:tcPr>
          <w:p w14:paraId="55ECD28A" w14:textId="031B7F49" w:rsidR="00B3661D" w:rsidRPr="00B3661D" w:rsidRDefault="00B3661D" w:rsidP="00291327">
            <w:pPr>
              <w:rPr>
                <w:b/>
                <w:bCs/>
              </w:rPr>
            </w:pPr>
            <w:r w:rsidRPr="00B3661D">
              <w:rPr>
                <w:b/>
                <w:bCs/>
              </w:rPr>
              <w:t>Runtime</w:t>
            </w:r>
          </w:p>
        </w:tc>
        <w:tc>
          <w:tcPr>
            <w:tcW w:w="950" w:type="dxa"/>
            <w:tcMar>
              <w:top w:w="57" w:type="dxa"/>
              <w:bottom w:w="57" w:type="dxa"/>
            </w:tcMar>
          </w:tcPr>
          <w:p w14:paraId="7955E719" w14:textId="182ECEB6" w:rsidR="00B3661D" w:rsidRPr="00B3661D" w:rsidRDefault="00B3661D" w:rsidP="00291327">
            <w:pPr>
              <w:rPr>
                <w:b/>
                <w:bCs/>
              </w:rPr>
            </w:pPr>
            <w:r w:rsidRPr="00B3661D">
              <w:rPr>
                <w:b/>
                <w:bCs/>
              </w:rPr>
              <w:t>Python</w:t>
            </w:r>
          </w:p>
        </w:tc>
        <w:tc>
          <w:tcPr>
            <w:tcW w:w="1083" w:type="dxa"/>
            <w:tcMar>
              <w:top w:w="57" w:type="dxa"/>
              <w:bottom w:w="57" w:type="dxa"/>
            </w:tcMar>
          </w:tcPr>
          <w:p w14:paraId="6F8FAAA8" w14:textId="1D085E7A" w:rsidR="00B3661D" w:rsidRPr="00B3661D" w:rsidRDefault="00B3661D" w:rsidP="00291327">
            <w:pPr>
              <w:rPr>
                <w:b/>
                <w:bCs/>
              </w:rPr>
            </w:pPr>
            <w:proofErr w:type="spellStart"/>
            <w:r w:rsidRPr="00B3661D">
              <w:rPr>
                <w:b/>
                <w:bCs/>
              </w:rPr>
              <w:t>NodeJS</w:t>
            </w:r>
            <w:proofErr w:type="spellEnd"/>
          </w:p>
        </w:tc>
        <w:tc>
          <w:tcPr>
            <w:tcW w:w="1130" w:type="dxa"/>
            <w:tcMar>
              <w:top w:w="57" w:type="dxa"/>
              <w:bottom w:w="57" w:type="dxa"/>
            </w:tcMar>
          </w:tcPr>
          <w:p w14:paraId="7592E38B" w14:textId="6E0D2362" w:rsidR="00B3661D" w:rsidRPr="00B3661D" w:rsidRDefault="00B3661D" w:rsidP="00291327">
            <w:pPr>
              <w:rPr>
                <w:b/>
                <w:bCs/>
              </w:rPr>
            </w:pPr>
            <w:r w:rsidRPr="00B3661D">
              <w:rPr>
                <w:b/>
                <w:bCs/>
              </w:rPr>
              <w:t>Java</w:t>
            </w:r>
          </w:p>
        </w:tc>
      </w:tr>
      <w:tr w:rsidR="00B3661D" w14:paraId="721B2748" w14:textId="77777777" w:rsidTr="0042722E">
        <w:trPr>
          <w:jc w:val="center"/>
        </w:trPr>
        <w:tc>
          <w:tcPr>
            <w:tcW w:w="2830" w:type="dxa"/>
            <w:tcMar>
              <w:top w:w="57" w:type="dxa"/>
              <w:bottom w:w="57" w:type="dxa"/>
            </w:tcMar>
          </w:tcPr>
          <w:p w14:paraId="17B007FD" w14:textId="7124D35D" w:rsidR="00B3661D" w:rsidRPr="00B3661D" w:rsidRDefault="00B3661D" w:rsidP="00291327">
            <w:pPr>
              <w:rPr>
                <w:b/>
                <w:bCs/>
              </w:rPr>
            </w:pPr>
            <w:r w:rsidRPr="00B3661D">
              <w:rPr>
                <w:b/>
                <w:bCs/>
              </w:rPr>
              <w:t>Average Memory Usage</w:t>
            </w:r>
          </w:p>
        </w:tc>
        <w:tc>
          <w:tcPr>
            <w:tcW w:w="950" w:type="dxa"/>
            <w:tcMar>
              <w:top w:w="57" w:type="dxa"/>
              <w:bottom w:w="57" w:type="dxa"/>
            </w:tcMar>
          </w:tcPr>
          <w:p w14:paraId="572F31E7" w14:textId="4F705CC5" w:rsidR="00B3661D" w:rsidRDefault="00B3661D" w:rsidP="00291327">
            <w:r>
              <w:t>69 MB</w:t>
            </w:r>
          </w:p>
        </w:tc>
        <w:tc>
          <w:tcPr>
            <w:tcW w:w="1083" w:type="dxa"/>
            <w:tcMar>
              <w:top w:w="57" w:type="dxa"/>
              <w:bottom w:w="57" w:type="dxa"/>
            </w:tcMar>
          </w:tcPr>
          <w:p w14:paraId="489A3F36" w14:textId="38B33B56" w:rsidR="00B3661D" w:rsidRDefault="00B3661D" w:rsidP="00291327">
            <w:r>
              <w:t>70 MB</w:t>
            </w:r>
          </w:p>
        </w:tc>
        <w:tc>
          <w:tcPr>
            <w:tcW w:w="1130" w:type="dxa"/>
            <w:tcMar>
              <w:top w:w="57" w:type="dxa"/>
              <w:bottom w:w="57" w:type="dxa"/>
            </w:tcMar>
          </w:tcPr>
          <w:p w14:paraId="6077E1B8" w14:textId="03BE8B8A" w:rsidR="00B3661D" w:rsidRDefault="00B3661D" w:rsidP="00291327">
            <w:r>
              <w:t>140 MB</w:t>
            </w:r>
          </w:p>
        </w:tc>
      </w:tr>
    </w:tbl>
    <w:p w14:paraId="25AE201D" w14:textId="4FE60988" w:rsidR="00B3661D" w:rsidRDefault="00B3661D" w:rsidP="00291327"/>
    <w:p w14:paraId="0871C90F" w14:textId="1BC5E9B3" w:rsidR="00B3661D" w:rsidRPr="00291327" w:rsidRDefault="00500C38">
      <w:r>
        <w:t xml:space="preserve">The test itself would be similar in structure and logging as the previous cold start test with one minor addition. At each iteration of the test in sending a request to each runtime – this test would introduce a sub-iteration which send 2 additional requests to the 512 MB and 1024 MB functions respectively before waiting for the next cold start. </w:t>
      </w:r>
      <w:proofErr w:type="gramStart"/>
      <w:r>
        <w:t>Each iteration</w:t>
      </w:r>
      <w:proofErr w:type="gramEnd"/>
      <w:r>
        <w:t xml:space="preserve"> would be logged as before whilst this time including the memory allocation in the logs for differentiation in the evaluation stage.</w:t>
      </w:r>
    </w:p>
    <w:p w14:paraId="2911CFF6" w14:textId="309FB443" w:rsidR="002E15B4" w:rsidRPr="002E15B4" w:rsidRDefault="002E15B4" w:rsidP="002E15B4">
      <w:pPr>
        <w:pStyle w:val="Heading3"/>
      </w:pPr>
      <w:bookmarkStart w:id="112" w:name="_Toc6469292"/>
      <w:r>
        <w:t>Lambda Regular Execution Tests</w:t>
      </w:r>
      <w:bookmarkEnd w:id="112"/>
    </w:p>
    <w:p w14:paraId="47DD74D0" w14:textId="5ADCC73F" w:rsidR="00841A5A" w:rsidRDefault="0097101E" w:rsidP="00841A5A">
      <w:r>
        <w:t xml:space="preserve">For the final set of </w:t>
      </w:r>
      <w:r w:rsidR="00FB2A98">
        <w:t xml:space="preserve">HTTP API </w:t>
      </w:r>
      <w:r>
        <w:t>tests, it was hoped to gather a set of results for the normal execution of a “warm” Lambda function. Whilst this project is focused</w:t>
      </w:r>
      <w:r w:rsidR="00FC1D03">
        <w:t xml:space="preserve"> primarily</w:t>
      </w:r>
      <w:r>
        <w:t xml:space="preserve"> o</w:t>
      </w:r>
      <w:r w:rsidR="00FC1D03">
        <w:t>n</w:t>
      </w:r>
      <w:r>
        <w:t xml:space="preserve"> the impact </w:t>
      </w:r>
      <w:r w:rsidR="00FC1D03">
        <w:t xml:space="preserve">the </w:t>
      </w:r>
      <w:r>
        <w:t xml:space="preserve">choice of runtime has on the cold start – it is also important to consider and evaluate the impact the runtime has on regular execution times. </w:t>
      </w:r>
      <w:r w:rsidR="009865F0">
        <w:t>With that in mind, the final test took a similar form to the memory tests but</w:t>
      </w:r>
      <w:r w:rsidR="00181FF3">
        <w:t>,</w:t>
      </w:r>
      <w:r w:rsidR="009865F0">
        <w:t xml:space="preserve"> instead of waiting on a cold start</w:t>
      </w:r>
      <w:r w:rsidR="00181FF3">
        <w:t>,</w:t>
      </w:r>
      <w:r w:rsidR="009865F0">
        <w:t xml:space="preserve"> there </w:t>
      </w:r>
      <w:r w:rsidR="00FC1D03">
        <w:t>would</w:t>
      </w:r>
      <w:r w:rsidR="009865F0">
        <w:t xml:space="preserve"> only </w:t>
      </w:r>
      <w:r w:rsidR="00FC1D03">
        <w:t xml:space="preserve">be </w:t>
      </w:r>
      <w:r w:rsidR="009865F0">
        <w:t xml:space="preserve">a small one second pause. The reason for keeping a small interval was to reduce the </w:t>
      </w:r>
      <w:r w:rsidR="00FC1D03">
        <w:t>potential</w:t>
      </w:r>
      <w:r w:rsidR="009865F0">
        <w:t xml:space="preserve"> </w:t>
      </w:r>
      <w:r w:rsidR="00FC1D03">
        <w:t xml:space="preserve">for </w:t>
      </w:r>
      <w:r w:rsidR="009865F0">
        <w:t>any further cold starts. As outline</w:t>
      </w:r>
      <w:r w:rsidR="00FC1D03">
        <w:t>d</w:t>
      </w:r>
      <w:r w:rsidR="009865F0">
        <w:t xml:space="preserve"> in the introduction, one of the main benefits of </w:t>
      </w:r>
      <w:proofErr w:type="spellStart"/>
      <w:r w:rsidR="009865F0">
        <w:t>serverless</w:t>
      </w:r>
      <w:proofErr w:type="spellEnd"/>
      <w:r w:rsidR="009865F0">
        <w:t xml:space="preserve"> computing and Amazon Lambda is its ability to seemingly auto-scale to meet the demand of traffic spikes. The downside of this is that in doing so, this introduces further cold starts as new containers </w:t>
      </w:r>
      <w:r w:rsidR="00FC1D03">
        <w:t>are</w:t>
      </w:r>
      <w:r w:rsidR="009865F0">
        <w:t xml:space="preserve"> provisioned. The one second interval in </w:t>
      </w:r>
      <w:r w:rsidR="00FC1D03">
        <w:t>this</w:t>
      </w:r>
      <w:r w:rsidR="009865F0">
        <w:t xml:space="preserve"> final test would ensure that the Lambdas would not be forced into provisioning further instances thus skewing the results of the regular execution test.</w:t>
      </w:r>
    </w:p>
    <w:p w14:paraId="0007C7AB" w14:textId="4583942F" w:rsidR="009865F0" w:rsidRDefault="009865F0" w:rsidP="00841A5A"/>
    <w:p w14:paraId="63D8973B" w14:textId="48A3E401" w:rsidR="009865F0" w:rsidRPr="00841A5A" w:rsidRDefault="009865F0" w:rsidP="00841A5A">
      <w:r>
        <w:t xml:space="preserve">The </w:t>
      </w:r>
      <w:r w:rsidR="00FC1D03">
        <w:t xml:space="preserve">inclusion of </w:t>
      </w:r>
      <w:r>
        <w:t xml:space="preserve">varying memory levels </w:t>
      </w:r>
      <w:r w:rsidR="00FC1D03">
        <w:t xml:space="preserve">from the previous memory allocation test would be </w:t>
      </w:r>
      <w:r>
        <w:t xml:space="preserve">maintained in this test with the hope of identifying any potential correlation between </w:t>
      </w:r>
      <w:r w:rsidR="00FC1D03">
        <w:t xml:space="preserve">not only </w:t>
      </w:r>
      <w:r>
        <w:t xml:space="preserve">memory allocation and </w:t>
      </w:r>
      <w:r w:rsidR="00FC1D03">
        <w:t xml:space="preserve">a </w:t>
      </w:r>
      <w:r>
        <w:t>cold start – but also memory allocation and its impact on runtime and regular execution.</w:t>
      </w:r>
      <w:r w:rsidR="00106CAB">
        <w:t xml:space="preserve"> Results would, again, be </w:t>
      </w:r>
      <w:r w:rsidR="00077A2D">
        <w:t>logged to text files as outlined in previous tests for posthumous evaluation.</w:t>
      </w:r>
    </w:p>
    <w:p w14:paraId="62DB50B8" w14:textId="5317F15E" w:rsidR="0090644B" w:rsidRDefault="0090644B" w:rsidP="00726297"/>
    <w:p w14:paraId="589387ED" w14:textId="7585E77B" w:rsidR="00572F5A" w:rsidRDefault="00B2609A" w:rsidP="00572F5A">
      <w:pPr>
        <w:pStyle w:val="Heading3"/>
      </w:pPr>
      <w:bookmarkStart w:id="113" w:name="_Toc6469293"/>
      <w:r>
        <w:t xml:space="preserve">Direct Invocation </w:t>
      </w:r>
      <w:r w:rsidR="00572F5A">
        <w:t>Lambda Tests</w:t>
      </w:r>
      <w:bookmarkEnd w:id="113"/>
    </w:p>
    <w:p w14:paraId="5A274018" w14:textId="13AE4DA5" w:rsidR="00572F5A" w:rsidRDefault="00904240" w:rsidP="00572F5A">
      <w:r>
        <w:t>During the literature review it was noted that</w:t>
      </w:r>
      <w:r w:rsidR="00ED630A">
        <w:t>,</w:t>
      </w:r>
      <w:r w:rsidR="0098244A">
        <w:t xml:space="preserve"> in</w:t>
      </w:r>
      <w:r>
        <w:t xml:space="preserve"> a recent experiment into </w:t>
      </w:r>
      <w:proofErr w:type="spellStart"/>
      <w:r>
        <w:t>serverless</w:t>
      </w:r>
      <w:proofErr w:type="spellEnd"/>
      <w:r>
        <w:t xml:space="preserve"> performanc</w:t>
      </w:r>
      <w:r w:rsidR="00ED630A">
        <w:t>e,</w:t>
      </w:r>
      <w:r>
        <w:t xml:space="preserve"> </w:t>
      </w:r>
      <w:proofErr w:type="spellStart"/>
      <w:r>
        <w:t>Bardsley</w:t>
      </w:r>
      <w:proofErr w:type="spellEnd"/>
      <w:r>
        <w:t xml:space="preserve"> et al. had </w:t>
      </w:r>
      <w:r w:rsidR="00ED630A">
        <w:t>observed</w:t>
      </w:r>
      <w:r>
        <w:t xml:space="preserve"> an unexpected delay in some of their results. They hinted that this may not be due to a cold start and went on to speculate that this could be as a result of some form of API Gateway delay. Given that</w:t>
      </w:r>
      <w:r w:rsidR="00181FF3">
        <w:t>,</w:t>
      </w:r>
      <w:r>
        <w:t xml:space="preserve"> it was important to explore this further in order to eliminate a potential skew in the </w:t>
      </w:r>
      <w:r w:rsidR="00162DCF">
        <w:t>findings</w:t>
      </w:r>
      <w:r>
        <w:t xml:space="preserve"> of this project.</w:t>
      </w:r>
    </w:p>
    <w:p w14:paraId="4B6D7005" w14:textId="406F57E4" w:rsidR="00904240" w:rsidRDefault="00904240" w:rsidP="00572F5A"/>
    <w:p w14:paraId="0A8BAB22" w14:textId="302E76FA" w:rsidR="00904240" w:rsidRDefault="00904240" w:rsidP="00572F5A">
      <w:r>
        <w:t>On that basis</w:t>
      </w:r>
      <w:r w:rsidR="00181FF3">
        <w:t xml:space="preserve">, </w:t>
      </w:r>
      <w:r>
        <w:t xml:space="preserve">a test was devised on order to attempt to bypass the API Gateway factor completely. Within the </w:t>
      </w:r>
      <w:proofErr w:type="spellStart"/>
      <w:r>
        <w:t>Serverless</w:t>
      </w:r>
      <w:proofErr w:type="spellEnd"/>
      <w:r>
        <w:t xml:space="preserve"> Framework</w:t>
      </w:r>
      <w:r w:rsidR="003E476D">
        <w:t xml:space="preserve"> it provides</w:t>
      </w:r>
      <w:r>
        <w:t xml:space="preserve"> the ability to invoke Lambda functions directly from the command-line interface.</w:t>
      </w:r>
      <w:r w:rsidR="003E476D">
        <w:t xml:space="preserve"> In addition, it also facilitates the export of logs for each invocation. </w:t>
      </w:r>
      <w:r w:rsidR="00FB2A98">
        <w:t>Again, u</w:t>
      </w:r>
      <w:r w:rsidR="003E476D">
        <w:t xml:space="preserve">sing bash, an automated test was developed which would invoke each </w:t>
      </w:r>
      <w:r w:rsidR="00356566">
        <w:t xml:space="preserve">runtime </w:t>
      </w:r>
      <w:r w:rsidR="003E476D">
        <w:t xml:space="preserve">function </w:t>
      </w:r>
      <w:r w:rsidR="00FB2A98">
        <w:t xml:space="preserve">via a </w:t>
      </w:r>
      <w:proofErr w:type="spellStart"/>
      <w:r w:rsidR="00FB2A98">
        <w:t>Serverless</w:t>
      </w:r>
      <w:proofErr w:type="spellEnd"/>
      <w:r w:rsidR="00FB2A98">
        <w:t xml:space="preserve"> Framework command at the interval </w:t>
      </w:r>
      <w:r w:rsidR="003E476D">
        <w:t>based on the cold start time from the initial timeout tests. In addition, the test would invoke each memory tier as outlined in the earlier memory tests.</w:t>
      </w:r>
      <w:r w:rsidR="00356566">
        <w:t xml:space="preserve"> Any vast deviation between these results and the earlier memory tier tests via API Gateway could </w:t>
      </w:r>
      <w:r w:rsidR="00FB2A98">
        <w:t xml:space="preserve">confirm </w:t>
      </w:r>
      <w:r w:rsidR="00356566">
        <w:t xml:space="preserve">the original theory of </w:t>
      </w:r>
      <w:proofErr w:type="spellStart"/>
      <w:r w:rsidR="00356566">
        <w:t>Bardsley</w:t>
      </w:r>
      <w:proofErr w:type="spellEnd"/>
      <w:r w:rsidR="00356566">
        <w:t xml:space="preserve"> et al.</w:t>
      </w:r>
    </w:p>
    <w:p w14:paraId="17DADCCD" w14:textId="42557027" w:rsidR="00356566" w:rsidRDefault="00356566" w:rsidP="00572F5A"/>
    <w:p w14:paraId="59688EF3" w14:textId="6D8E19EE" w:rsidR="00FB2A98" w:rsidRPr="00FB2A98" w:rsidRDefault="00356566">
      <w:r>
        <w:t>As with the previous tests – a final set of “warm” results would be logged using the pure Lambda however the test would not pause to wait on a cold start.</w:t>
      </w:r>
    </w:p>
    <w:p w14:paraId="091C1CCB" w14:textId="69E17448" w:rsidR="006C6140" w:rsidRDefault="006C6140" w:rsidP="00252FDA">
      <w:pPr>
        <w:pStyle w:val="Heading1"/>
        <w:sectPr w:rsidR="006C6140" w:rsidSect="007D633D">
          <w:pgSz w:w="11900" w:h="16840"/>
          <w:pgMar w:top="1440" w:right="1440" w:bottom="1440" w:left="1440" w:header="708" w:footer="708" w:gutter="0"/>
          <w:cols w:space="708"/>
          <w:docGrid w:linePitch="360"/>
        </w:sectPr>
      </w:pPr>
    </w:p>
    <w:p w14:paraId="045B128C" w14:textId="30297E14" w:rsidR="00252FDA" w:rsidRDefault="00252FDA" w:rsidP="00252FDA">
      <w:pPr>
        <w:pStyle w:val="Heading1"/>
      </w:pPr>
      <w:bookmarkStart w:id="114" w:name="_Toc6469294"/>
      <w:r>
        <w:t>Evaluation and Discussion</w:t>
      </w:r>
      <w:bookmarkEnd w:id="114"/>
    </w:p>
    <w:p w14:paraId="4C8267CE" w14:textId="42153570" w:rsidR="002B0B55" w:rsidRDefault="002B0B55" w:rsidP="002B0B55"/>
    <w:p w14:paraId="65CE3770" w14:textId="019720BA" w:rsidR="000F5072" w:rsidRDefault="00353E68" w:rsidP="00DA707A">
      <w:r>
        <w:t>This section will outline the test results from the execution stage and will seek to present and critica</w:t>
      </w:r>
      <w:r w:rsidR="00181FF3">
        <w:t>lly</w:t>
      </w:r>
      <w:r>
        <w:t xml:space="preserve"> analyse</w:t>
      </w:r>
      <w:r w:rsidR="00B765E7">
        <w:t xml:space="preserve"> the finds of the results in</w:t>
      </w:r>
      <w:r w:rsidR="00D07457">
        <w:t>-</w:t>
      </w:r>
      <w:r w:rsidR="00B765E7">
        <w:t>depth.</w:t>
      </w:r>
    </w:p>
    <w:p w14:paraId="2EFCCF7F" w14:textId="67AC5977" w:rsidR="00112F43" w:rsidRDefault="00112F43" w:rsidP="00112F43">
      <w:pPr>
        <w:pStyle w:val="Heading2"/>
      </w:pPr>
      <w:bookmarkStart w:id="115" w:name="_Toc6469295"/>
      <w:r>
        <w:t>Timeout Test</w:t>
      </w:r>
      <w:bookmarkEnd w:id="115"/>
    </w:p>
    <w:p w14:paraId="4DEBC0A1" w14:textId="76ECFB3F" w:rsidR="00112F43" w:rsidRDefault="00D07457" w:rsidP="009F4FB2">
      <w:r>
        <w:t>The first of the test</w:t>
      </w:r>
      <w:r w:rsidR="00844826">
        <w:t>s</w:t>
      </w:r>
      <w:r>
        <w:t xml:space="preserve"> carried out was the timeout test. This had been devised in order to ascertain the point at which Lambda functions go “cold” – that is to say at which point AWS deems the resources no longer required and thus destroys the containers. Any subsequent requests will trigger the commission and bootstrapping of a new container – the resultant delay in this process is known as the cold start.</w:t>
      </w:r>
    </w:p>
    <w:p w14:paraId="6B479BED" w14:textId="3535B5EE" w:rsidR="00D07457" w:rsidRDefault="00D07457" w:rsidP="009F4FB2"/>
    <w:p w14:paraId="6891356A" w14:textId="4CB1FCB7" w:rsidR="00D07457" w:rsidRDefault="00D07457" w:rsidP="009F4FB2">
      <w:r>
        <w:t xml:space="preserve">The test was </w:t>
      </w:r>
      <w:proofErr w:type="gramStart"/>
      <w:r>
        <w:t>an instrumental part of the research as it ultimately formed one of the important metrics which the subsequent tests would rely on in order to accurately trigger</w:t>
      </w:r>
      <w:proofErr w:type="gramEnd"/>
      <w:r>
        <w:t xml:space="preserve"> a cold start.</w:t>
      </w:r>
      <w:r w:rsidR="00A27B24">
        <w:t xml:space="preserve"> Conducted across all three runtimes</w:t>
      </w:r>
      <w:r w:rsidR="008809BD">
        <w:t>,</w:t>
      </w:r>
      <w:r w:rsidR="00A27B24">
        <w:t xml:space="preserve"> the test essentially sent an HTTP request to API gateway which would trigger the Lambda function</w:t>
      </w:r>
      <w:r w:rsidR="008809BD">
        <w:t xml:space="preserve"> thus rendering it warm. The test would then send subsequent requests after a cumulative wait of five minutes </w:t>
      </w:r>
      <w:proofErr w:type="gramStart"/>
      <w:r w:rsidR="008809BD">
        <w:t>at each iteration</w:t>
      </w:r>
      <w:proofErr w:type="gramEnd"/>
      <w:r w:rsidR="008809BD">
        <w:t xml:space="preserve">. The chart in </w:t>
      </w:r>
      <w:r w:rsidR="008809BD">
        <w:fldChar w:fldCharType="begin"/>
      </w:r>
      <w:r w:rsidR="008809BD">
        <w:instrText xml:space="preserve"> REF _Ref6300650 \h </w:instrText>
      </w:r>
      <w:r w:rsidR="008809BD">
        <w:fldChar w:fldCharType="separate"/>
      </w:r>
      <w:r w:rsidR="00CE2EF1">
        <w:t xml:space="preserve">Figure </w:t>
      </w:r>
      <w:r w:rsidR="00CE2EF1">
        <w:rPr>
          <w:noProof/>
        </w:rPr>
        <w:t>11</w:t>
      </w:r>
      <w:r w:rsidR="008809BD">
        <w:fldChar w:fldCharType="end"/>
      </w:r>
      <w:r w:rsidR="008809BD">
        <w:t xml:space="preserve"> outlines the results of this test. The x-axis illustrates the time interval at which each runtime is called. At zero minutes, the cold start is quite evident in comparison to the results at the </w:t>
      </w:r>
      <w:r w:rsidR="00524AB7">
        <w:t>five-minute</w:t>
      </w:r>
      <w:r w:rsidR="008809BD">
        <w:t xml:space="preserve"> marker. The </w:t>
      </w:r>
      <w:r w:rsidR="00E912D8">
        <w:t xml:space="preserve">fall </w:t>
      </w:r>
      <w:r w:rsidR="008809BD">
        <w:t xml:space="preserve">in duration can be seen across all three runtimes. The durations themselves remain fairly steady until the </w:t>
      </w:r>
      <w:r w:rsidR="00524AB7">
        <w:t>thirty-minute</w:t>
      </w:r>
      <w:r w:rsidR="008809BD">
        <w:t xml:space="preserve"> marker where there is a noticeable jump in duration. This trend continues there after which </w:t>
      </w:r>
      <w:proofErr w:type="gramStart"/>
      <w:r w:rsidR="008809BD">
        <w:t>would support the idea that containers are being</w:t>
      </w:r>
      <w:proofErr w:type="gramEnd"/>
      <w:r w:rsidR="008809BD">
        <w:t xml:space="preserve"> destroy between the </w:t>
      </w:r>
      <w:r w:rsidR="00524AB7">
        <w:t>twenty-five and thirty-minute</w:t>
      </w:r>
      <w:r w:rsidR="008809BD">
        <w:t xml:space="preserve"> point.</w:t>
      </w:r>
    </w:p>
    <w:p w14:paraId="19CAA6F5" w14:textId="0E73CB71" w:rsidR="008809BD" w:rsidRDefault="008809BD" w:rsidP="009F4FB2"/>
    <w:p w14:paraId="0B5057A4" w14:textId="1ADC4C27" w:rsidR="008809BD" w:rsidRDefault="008809BD" w:rsidP="009F4FB2">
      <w:r>
        <w:t xml:space="preserve">It should be noted that a slight increase in the </w:t>
      </w:r>
      <w:proofErr w:type="spellStart"/>
      <w:r>
        <w:t>NodeJS</w:t>
      </w:r>
      <w:proofErr w:type="spellEnd"/>
      <w:r>
        <w:t xml:space="preserve"> runtime can be seen at the </w:t>
      </w:r>
      <w:r w:rsidR="00524AB7">
        <w:t>twenty-five-minute</w:t>
      </w:r>
      <w:r>
        <w:t xml:space="preserve"> point however this may not necessarily hint at a</w:t>
      </w:r>
      <w:r w:rsidR="00E912D8">
        <w:t xml:space="preserve"> short life-space but could also be network congestion and the fact that all three tests were being ran concurrently. Whilst the evidence of all three runtimes being cold at the thirty-minute marker was enough to satisfy the requirements of this test and its use in subsequent tests – this could be explored in finer detail in order to gain a more accurate picture of the exact timeout point. It may also ascertain whether or not </w:t>
      </w:r>
      <w:proofErr w:type="spellStart"/>
      <w:r w:rsidR="00E912D8">
        <w:t>NodeJS</w:t>
      </w:r>
      <w:proofErr w:type="spellEnd"/>
      <w:r w:rsidR="00E912D8">
        <w:t xml:space="preserve"> Lambdas do indeed have a slightly shorter lifespan than the others.</w:t>
      </w:r>
    </w:p>
    <w:p w14:paraId="7C285344" w14:textId="320F56EF" w:rsidR="008809BD" w:rsidRDefault="008809BD" w:rsidP="009F4FB2"/>
    <w:p w14:paraId="1DDEA12B" w14:textId="582F1C46" w:rsidR="00E912D8" w:rsidRDefault="006D17C9" w:rsidP="00E912D8">
      <w:r w:rsidRPr="008809BD">
        <w:rPr>
          <w:noProof/>
          <w:lang w:eastAsia="en-GB"/>
        </w:rPr>
        <w:drawing>
          <wp:anchor distT="0" distB="0" distL="114300" distR="114300" simplePos="0" relativeHeight="251667456" behindDoc="1" locked="0" layoutInCell="1" allowOverlap="1" wp14:anchorId="4FC46BF1" wp14:editId="6AD5D14E">
            <wp:simplePos x="0" y="0"/>
            <wp:positionH relativeFrom="column">
              <wp:posOffset>0</wp:posOffset>
            </wp:positionH>
            <wp:positionV relativeFrom="paragraph">
              <wp:posOffset>164465</wp:posOffset>
            </wp:positionV>
            <wp:extent cx="5384800" cy="2590165"/>
            <wp:effectExtent l="0" t="0" r="0" b="635"/>
            <wp:wrapTight wrapText="bothSides">
              <wp:wrapPolygon edited="0">
                <wp:start x="0" y="0"/>
                <wp:lineTo x="0" y="21499"/>
                <wp:lineTo x="21549" y="21499"/>
                <wp:lineTo x="21549"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384800" cy="2590165"/>
                    </a:xfrm>
                    <a:prstGeom prst="rect">
                      <a:avLst/>
                    </a:prstGeom>
                  </pic:spPr>
                </pic:pic>
              </a:graphicData>
            </a:graphic>
            <wp14:sizeRelH relativeFrom="page">
              <wp14:pctWidth>0</wp14:pctWidth>
            </wp14:sizeRelH>
            <wp14:sizeRelV relativeFrom="page">
              <wp14:pctHeight>0</wp14:pctHeight>
            </wp14:sizeRelV>
          </wp:anchor>
        </w:drawing>
      </w:r>
      <w:r w:rsidR="008809BD">
        <w:rPr>
          <w:noProof/>
          <w:lang w:eastAsia="en-GB"/>
        </w:rPr>
        <mc:AlternateContent>
          <mc:Choice Requires="wps">
            <w:drawing>
              <wp:anchor distT="0" distB="0" distL="114300" distR="114300" simplePos="0" relativeHeight="251669504" behindDoc="1" locked="0" layoutInCell="1" allowOverlap="1" wp14:anchorId="54EC6E56" wp14:editId="2BE04FCC">
                <wp:simplePos x="0" y="0"/>
                <wp:positionH relativeFrom="column">
                  <wp:posOffset>0</wp:posOffset>
                </wp:positionH>
                <wp:positionV relativeFrom="paragraph">
                  <wp:posOffset>2813050</wp:posOffset>
                </wp:positionV>
                <wp:extent cx="5727700" cy="635"/>
                <wp:effectExtent l="0" t="0" r="0" b="12065"/>
                <wp:wrapTight wrapText="bothSides">
                  <wp:wrapPolygon edited="0">
                    <wp:start x="0" y="0"/>
                    <wp:lineTo x="0" y="0"/>
                    <wp:lineTo x="21552" y="0"/>
                    <wp:lineTo x="21552" y="0"/>
                    <wp:lineTo x="0" y="0"/>
                  </wp:wrapPolygon>
                </wp:wrapTight>
                <wp:docPr id="17" name="Text Box 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454C1ED7" w14:textId="43486183" w:rsidR="00A6396E" w:rsidRPr="00B628B8" w:rsidRDefault="00A6396E" w:rsidP="008809BD">
                            <w:pPr>
                              <w:pStyle w:val="Caption"/>
                              <w:rPr>
                                <w:rFonts w:eastAsiaTheme="minorHAnsi"/>
                              </w:rPr>
                            </w:pPr>
                            <w:bookmarkStart w:id="116" w:name="_Ref6300650"/>
                            <w:bookmarkStart w:id="117" w:name="_Toc6466638"/>
                            <w:bookmarkStart w:id="118" w:name="_Toc6469249"/>
                            <w:r>
                              <w:t xml:space="preserve">Figure </w:t>
                            </w:r>
                            <w:fldSimple w:instr=" SEQ Figure \* ARABIC ">
                              <w:r w:rsidR="00CE2EF1">
                                <w:rPr>
                                  <w:noProof/>
                                </w:rPr>
                                <w:t>11</w:t>
                              </w:r>
                            </w:fldSimple>
                            <w:bookmarkEnd w:id="116"/>
                            <w:r>
                              <w:t xml:space="preserve"> Cold start Timeout Test</w:t>
                            </w:r>
                            <w:bookmarkEnd w:id="117"/>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4EC6E56" id="Text Box 17" o:spid="_x0000_s1033" type="#_x0000_t202" style="position:absolute;margin-left:0;margin-top:221.5pt;width:451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" stroked="f">
                <v:textbox style="mso-fit-shape-to-text:t" inset="0,0,0,0">
                  <w:txbxContent>
                    <w:p w14:paraId="454C1ED7" w14:textId="43486183" w:rsidR="00A6396E" w:rsidRPr="00B628B8" w:rsidRDefault="00A6396E" w:rsidP="008809BD">
                      <w:pPr>
                        <w:pStyle w:val="Caption"/>
                        <w:rPr>
                          <w:rFonts w:eastAsiaTheme="minorHAnsi"/>
                        </w:rPr>
                      </w:pPr>
                      <w:bookmarkStart w:id="153" w:name="_Ref6300650"/>
                      <w:bookmarkStart w:id="154" w:name="_Toc6466638"/>
                      <w:bookmarkStart w:id="155" w:name="_Toc6469249"/>
                      <w:r>
                        <w:t xml:space="preserve">Figure </w:t>
                      </w:r>
                      <w:fldSimple w:instr=" SEQ Figure \* ARABIC ">
                        <w:r w:rsidR="00CE2EF1">
                          <w:rPr>
                            <w:noProof/>
                          </w:rPr>
                          <w:t>11</w:t>
                        </w:r>
                      </w:fldSimple>
                      <w:bookmarkEnd w:id="153"/>
                      <w:r>
                        <w:t xml:space="preserve"> Cold start Timeout Test</w:t>
                      </w:r>
                      <w:bookmarkEnd w:id="154"/>
                      <w:bookmarkEnd w:id="155"/>
                    </w:p>
                  </w:txbxContent>
                </v:textbox>
                <w10:wrap type="tight"/>
              </v:shape>
            </w:pict>
          </mc:Fallback>
        </mc:AlternateContent>
      </w:r>
    </w:p>
    <w:p w14:paraId="7369FBD5" w14:textId="690010CB" w:rsidR="00E912D8" w:rsidRDefault="00E912D8" w:rsidP="00E912D8">
      <w:r>
        <w:t xml:space="preserve">What is immediately evident from this test is stark contrast in cold start times between the Java runtime and the </w:t>
      </w:r>
      <w:proofErr w:type="spellStart"/>
      <w:r>
        <w:t>NodeJS</w:t>
      </w:r>
      <w:proofErr w:type="spellEnd"/>
      <w:r>
        <w:t xml:space="preserve"> and Python runtimes. Whilst </w:t>
      </w:r>
      <w:r>
        <w:fldChar w:fldCharType="begin"/>
      </w:r>
      <w:r>
        <w:instrText xml:space="preserve"> REF _Ref6300650 \h </w:instrText>
      </w:r>
      <w:r>
        <w:fldChar w:fldCharType="separate"/>
      </w:r>
      <w:r w:rsidR="00CE2EF1">
        <w:t xml:space="preserve">Figure </w:t>
      </w:r>
      <w:r w:rsidR="00CE2EF1">
        <w:rPr>
          <w:noProof/>
        </w:rPr>
        <w:t>11</w:t>
      </w:r>
      <w:r>
        <w:fldChar w:fldCharType="end"/>
      </w:r>
      <w:r>
        <w:t xml:space="preserve"> would seem to suggest the</w:t>
      </w:r>
      <w:r w:rsidR="00501432">
        <w:t>y</w:t>
      </w:r>
      <w:r>
        <w:t xml:space="preserve"> execute fairly similarly warm </w:t>
      </w:r>
      <w:r w:rsidR="00181FF3">
        <w:t>(</w:t>
      </w:r>
      <w:r>
        <w:t>this will be explored in greater detail in the subsequent tests</w:t>
      </w:r>
      <w:r w:rsidR="00181FF3">
        <w:t>)</w:t>
      </w:r>
      <w:r>
        <w:t xml:space="preserve"> the difference between them when cold is over four seconds in some cases.</w:t>
      </w:r>
    </w:p>
    <w:p w14:paraId="09C5557F" w14:textId="2FC661F9" w:rsidR="00501432" w:rsidRDefault="00501432" w:rsidP="00E912D8"/>
    <w:p w14:paraId="68A96259" w14:textId="41881A61" w:rsidR="00FC68B0" w:rsidRDefault="00524AB7" w:rsidP="00061A01">
      <w:r>
        <w:t>After the suspected cold start point of thirty minutes, there does appear to be some fluctuation in durations. In particular, all three runtimes seem to spike at the forty-minute point.</w:t>
      </w:r>
    </w:p>
    <w:p w14:paraId="70D829BE" w14:textId="77777777" w:rsidR="00FC68B0" w:rsidRDefault="00FC68B0" w:rsidP="00E912D8"/>
    <w:p w14:paraId="557C35F4" w14:textId="52E69056" w:rsidR="00112F43" w:rsidRDefault="00112F43" w:rsidP="00112F43">
      <w:pPr>
        <w:pStyle w:val="Heading2"/>
      </w:pPr>
      <w:bookmarkStart w:id="119" w:name="_Toc6469296"/>
      <w:r>
        <w:t>Cold Start Test</w:t>
      </w:r>
      <w:bookmarkEnd w:id="119"/>
    </w:p>
    <w:p w14:paraId="17A5C902" w14:textId="4153FF60" w:rsidR="00AA4890" w:rsidRDefault="00AA4890" w:rsidP="00112F43">
      <w:r>
        <w:t>Having establis</w:t>
      </w:r>
      <w:r w:rsidR="00181FF3">
        <w:t>hed</w:t>
      </w:r>
      <w:r>
        <w:t xml:space="preserve"> the point at which </w:t>
      </w:r>
      <w:r w:rsidR="001C7655">
        <w:t>containers were being disposed of</w:t>
      </w:r>
      <w:r w:rsidR="00326838">
        <w:t xml:space="preserve"> as </w:t>
      </w:r>
      <w:r w:rsidR="001C7655">
        <w:t>between twenty-five and thirty minutes – the next run of tests could be initiated. Given the timescales involved with the fairly lengthy intervals</w:t>
      </w:r>
      <w:r w:rsidR="00326838">
        <w:t>,</w:t>
      </w:r>
      <w:r w:rsidR="001C7655">
        <w:t xml:space="preserve"> this part of the project took over fifty hours in order to gather results alone. These tests form the most significant part of the research and are intended to ascertain the impact that runtime environment has on the cold start. As a result, each runtime </w:t>
      </w:r>
      <w:r w:rsidR="00326838">
        <w:t>required thorough</w:t>
      </w:r>
      <w:r w:rsidR="001C7655">
        <w:t xml:space="preserve"> explo</w:t>
      </w:r>
      <w:r w:rsidR="00326838">
        <w:t xml:space="preserve">ration </w:t>
      </w:r>
      <w:r w:rsidR="001C7655">
        <w:t>before wider evaluation.</w:t>
      </w:r>
    </w:p>
    <w:p w14:paraId="64774AE9" w14:textId="4F81AC7A" w:rsidR="00A05362" w:rsidRDefault="00A05362" w:rsidP="00112F43"/>
    <w:p w14:paraId="3CC2AA60" w14:textId="779AC00F" w:rsidR="00A05362" w:rsidRDefault="00A05362" w:rsidP="00112F43">
      <w:r>
        <w:t xml:space="preserve">It should be noted that there was some conflict when this test took place – the API’s were accidentally triggered </w:t>
      </w:r>
      <w:r w:rsidR="00D50094">
        <w:t>out</w:t>
      </w:r>
      <w:r w:rsidR="00326838">
        <w:t xml:space="preserve"> </w:t>
      </w:r>
      <w:r w:rsidR="00D50094">
        <w:t>with</w:t>
      </w:r>
      <w:r>
        <w:t xml:space="preserve"> these test</w:t>
      </w:r>
      <w:r w:rsidR="00D50094">
        <w:t>s</w:t>
      </w:r>
      <w:r>
        <w:t xml:space="preserve"> which meant that for some of these tests runs the Lambdas were warm when they should have been cold.</w:t>
      </w:r>
      <w:r w:rsidR="00D10565">
        <w:t xml:space="preserve"> </w:t>
      </w:r>
      <w:r w:rsidR="00D10565">
        <w:fldChar w:fldCharType="begin"/>
      </w:r>
      <w:r w:rsidR="00D10565">
        <w:instrText xml:space="preserve"> REF _Ref6310535 \h </w:instrText>
      </w:r>
      <w:r w:rsidR="00D10565">
        <w:fldChar w:fldCharType="separate"/>
      </w:r>
      <w:r w:rsidR="00CE2EF1">
        <w:t xml:space="preserve">Figure </w:t>
      </w:r>
      <w:r w:rsidR="00CE2EF1">
        <w:rPr>
          <w:noProof/>
        </w:rPr>
        <w:t>12</w:t>
      </w:r>
      <w:r w:rsidR="00D10565">
        <w:fldChar w:fldCharType="end"/>
      </w:r>
      <w:r w:rsidR="00D10565">
        <w:t xml:space="preserve"> shows a range of outlier points highlighted in red which appears to be when the conflict took place.</w:t>
      </w:r>
      <w:r>
        <w:t xml:space="preserve"> As a result, these </w:t>
      </w:r>
      <w:r w:rsidR="00870A74">
        <w:t>outlier</w:t>
      </w:r>
      <w:r>
        <w:t xml:space="preserve"> points will be excluded from the subsequent evaluation for this to so as not to skew the results.</w:t>
      </w:r>
    </w:p>
    <w:p w14:paraId="16F21E37" w14:textId="617DE205" w:rsidR="00CD58CB" w:rsidRDefault="00CD58CB" w:rsidP="00112F43"/>
    <w:p w14:paraId="3554C2F1" w14:textId="46ED9BC1" w:rsidR="00CD58CB" w:rsidRPr="00112F43" w:rsidRDefault="00A05362" w:rsidP="00112F43">
      <w:r>
        <w:rPr>
          <w:noProof/>
          <w:lang w:eastAsia="en-GB"/>
        </w:rPr>
        <mc:AlternateContent>
          <mc:Choice Requires="wps">
            <w:drawing>
              <wp:anchor distT="0" distB="0" distL="114300" distR="114300" simplePos="0" relativeHeight="251672576" behindDoc="1" locked="0" layoutInCell="1" allowOverlap="1" wp14:anchorId="247D2510" wp14:editId="0045BBC9">
                <wp:simplePos x="0" y="0"/>
                <wp:positionH relativeFrom="column">
                  <wp:posOffset>0</wp:posOffset>
                </wp:positionH>
                <wp:positionV relativeFrom="paragraph">
                  <wp:posOffset>3541395</wp:posOffset>
                </wp:positionV>
                <wp:extent cx="5727700" cy="635"/>
                <wp:effectExtent l="0" t="0" r="0" b="12065"/>
                <wp:wrapTight wrapText="bothSides">
                  <wp:wrapPolygon edited="0">
                    <wp:start x="0" y="0"/>
                    <wp:lineTo x="0" y="0"/>
                    <wp:lineTo x="21552" y="0"/>
                    <wp:lineTo x="21552" y="0"/>
                    <wp:lineTo x="0" y="0"/>
                  </wp:wrapPolygon>
                </wp:wrapTight>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71F8075E" w14:textId="7FDE40E1" w:rsidR="00A6396E" w:rsidRPr="00C915A9" w:rsidRDefault="00A6396E" w:rsidP="00A05362">
                            <w:pPr>
                              <w:pStyle w:val="Caption"/>
                              <w:rPr>
                                <w:rFonts w:eastAsiaTheme="minorHAnsi"/>
                              </w:rPr>
                            </w:pPr>
                            <w:bookmarkStart w:id="120" w:name="_Ref6310535"/>
                            <w:bookmarkStart w:id="121" w:name="_Toc6466639"/>
                            <w:bookmarkStart w:id="122" w:name="_Toc6469250"/>
                            <w:r>
                              <w:t xml:space="preserve">Figure </w:t>
                            </w:r>
                            <w:fldSimple w:instr=" SEQ Figure \* ARABIC ">
                              <w:r w:rsidR="00CE2EF1">
                                <w:rPr>
                                  <w:noProof/>
                                </w:rPr>
                                <w:t>12</w:t>
                              </w:r>
                            </w:fldSimple>
                            <w:bookmarkEnd w:id="120"/>
                            <w:r>
                              <w:t xml:space="preserve"> 50 Hour Cold Start Test (with anomalies)</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7D2510" id="Text Box 19" o:spid="_x0000_s1034" type="#_x0000_t202" style="position:absolute;margin-left:0;margin-top:278.85pt;width:451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" stroked="f">
                <v:textbox style="mso-fit-shape-to-text:t" inset="0,0,0,0">
                  <w:txbxContent>
                    <w:p w14:paraId="71F8075E" w14:textId="7FDE40E1" w:rsidR="00A6396E" w:rsidRPr="00C915A9" w:rsidRDefault="00A6396E" w:rsidP="00A05362">
                      <w:pPr>
                        <w:pStyle w:val="Caption"/>
                        <w:rPr>
                          <w:rFonts w:eastAsiaTheme="minorHAnsi"/>
                        </w:rPr>
                      </w:pPr>
                      <w:bookmarkStart w:id="160" w:name="_Ref6310535"/>
                      <w:bookmarkStart w:id="161" w:name="_Toc6466639"/>
                      <w:bookmarkStart w:id="162" w:name="_Toc6469250"/>
                      <w:r>
                        <w:t xml:space="preserve">Figure </w:t>
                      </w:r>
                      <w:fldSimple w:instr=" SEQ Figure \* ARABIC ">
                        <w:r w:rsidR="00CE2EF1">
                          <w:rPr>
                            <w:noProof/>
                          </w:rPr>
                          <w:t>12</w:t>
                        </w:r>
                      </w:fldSimple>
                      <w:bookmarkEnd w:id="160"/>
                      <w:r>
                        <w:t xml:space="preserve"> 50 Hour Cold Start Test (with anomalies)</w:t>
                      </w:r>
                      <w:bookmarkEnd w:id="161"/>
                      <w:bookmarkEnd w:id="162"/>
                    </w:p>
                  </w:txbxContent>
                </v:textbox>
                <w10:wrap type="tight"/>
              </v:shape>
            </w:pict>
          </mc:Fallback>
        </mc:AlternateContent>
      </w:r>
      <w:r w:rsidR="00CD58CB" w:rsidRPr="00CD58CB">
        <w:rPr>
          <w:noProof/>
          <w:lang w:eastAsia="en-GB"/>
        </w:rPr>
        <w:drawing>
          <wp:anchor distT="0" distB="0" distL="114300" distR="114300" simplePos="0" relativeHeight="251670528" behindDoc="1" locked="0" layoutInCell="1" allowOverlap="1" wp14:anchorId="0E338F6F" wp14:editId="3BF98BDA">
            <wp:simplePos x="0" y="0"/>
            <wp:positionH relativeFrom="column">
              <wp:posOffset>0</wp:posOffset>
            </wp:positionH>
            <wp:positionV relativeFrom="paragraph">
              <wp:posOffset>3810</wp:posOffset>
            </wp:positionV>
            <wp:extent cx="5727700" cy="3480435"/>
            <wp:effectExtent l="0" t="0" r="0" b="0"/>
            <wp:wrapTight wrapText="bothSides">
              <wp:wrapPolygon edited="0">
                <wp:start x="0" y="0"/>
                <wp:lineTo x="0" y="21517"/>
                <wp:lineTo x="21552" y="21517"/>
                <wp:lineTo x="21552"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27700" cy="3480435"/>
                    </a:xfrm>
                    <a:prstGeom prst="rect">
                      <a:avLst/>
                    </a:prstGeom>
                  </pic:spPr>
                </pic:pic>
              </a:graphicData>
            </a:graphic>
            <wp14:sizeRelH relativeFrom="page">
              <wp14:pctWidth>0</wp14:pctWidth>
            </wp14:sizeRelH>
            <wp14:sizeRelV relativeFrom="page">
              <wp14:pctHeight>0</wp14:pctHeight>
            </wp14:sizeRelV>
          </wp:anchor>
        </w:drawing>
      </w:r>
    </w:p>
    <w:p w14:paraId="2937FDEC" w14:textId="77777777" w:rsidR="00BC0AEF" w:rsidRDefault="00BC0AEF">
      <w:pPr>
        <w:rPr>
          <w:rFonts w:eastAsiaTheme="majorEastAsia" w:cstheme="majorBidi"/>
          <w:b/>
          <w:color w:val="1F3763" w:themeColor="accent1" w:themeShade="7F"/>
        </w:rPr>
      </w:pPr>
      <w:r>
        <w:br w:type="page"/>
      </w:r>
    </w:p>
    <w:p w14:paraId="39CFE5F1" w14:textId="13867B61" w:rsidR="00112F43" w:rsidRDefault="00112F43" w:rsidP="00112F43">
      <w:pPr>
        <w:pStyle w:val="Heading3"/>
      </w:pPr>
      <w:bookmarkStart w:id="123" w:name="_Toc6469297"/>
      <w:r>
        <w:t>Java</w:t>
      </w:r>
      <w:bookmarkEnd w:id="123"/>
    </w:p>
    <w:p w14:paraId="641546DF" w14:textId="3C9CEA3E" w:rsidR="00D444D6" w:rsidRDefault="00AE65D5" w:rsidP="00D444D6">
      <w:r>
        <w:t>Overall, the Java runtime displayed a consistently high cold start time.</w:t>
      </w:r>
      <w:r w:rsidR="00D90F41">
        <w:t xml:space="preserve"> </w:t>
      </w:r>
      <w:r w:rsidR="00D90F41">
        <w:fldChar w:fldCharType="begin"/>
      </w:r>
      <w:r w:rsidR="00D90F41">
        <w:instrText xml:space="preserve"> REF _Ref6305168 \h </w:instrText>
      </w:r>
      <w:r w:rsidR="00D90F41">
        <w:fldChar w:fldCharType="separate"/>
      </w:r>
      <w:r w:rsidR="00CE2EF1">
        <w:t xml:space="preserve">Table </w:t>
      </w:r>
      <w:r w:rsidR="00CE2EF1">
        <w:rPr>
          <w:noProof/>
        </w:rPr>
        <w:t>3</w:t>
      </w:r>
      <w:r w:rsidR="00D90F41">
        <w:fldChar w:fldCharType="end"/>
      </w:r>
      <w:r w:rsidR="00D90F41">
        <w:t xml:space="preserve"> details the overall statistics from the Java test run at shows that both the mean and median averages of the cold starts above five seconds which is quite a significant delay. In the worst case, there was a difference of over two seconds between the minimum and maximum duration.</w:t>
      </w:r>
    </w:p>
    <w:p w14:paraId="15B52DAC" w14:textId="77777777" w:rsidR="00AE65D5" w:rsidRDefault="00AE65D5" w:rsidP="00D444D6"/>
    <w:p w14:paraId="0F055761" w14:textId="6F4EBC28" w:rsidR="00AE65D5" w:rsidRDefault="00AE65D5" w:rsidP="00AE65D5">
      <w:pPr>
        <w:pStyle w:val="Caption"/>
        <w:keepNext/>
      </w:pPr>
      <w:bookmarkStart w:id="124" w:name="_Ref6305168"/>
      <w:bookmarkStart w:id="125" w:name="_Ref6305159"/>
      <w:bookmarkStart w:id="126" w:name="_Toc6469231"/>
      <w:r>
        <w:t xml:space="preserve">Table </w:t>
      </w:r>
      <w:fldSimple w:instr=" SEQ Table \* ARABIC ">
        <w:r w:rsidR="00CE2EF1">
          <w:rPr>
            <w:noProof/>
          </w:rPr>
          <w:t>3</w:t>
        </w:r>
      </w:fldSimple>
      <w:bookmarkEnd w:id="124"/>
      <w:r>
        <w:t xml:space="preserve"> Java Cold Start Statistics</w:t>
      </w:r>
      <w:bookmarkEnd w:id="125"/>
      <w:bookmarkEnd w:id="126"/>
    </w:p>
    <w:tbl>
      <w:tblPr>
        <w:tblStyle w:val="RuntimeTablesNEW"/>
        <w:tblW w:w="5000" w:type="pct"/>
        <w:tblLook w:val="04A0" w:firstRow="1" w:lastRow="0" w:firstColumn="1" w:lastColumn="0" w:noHBand="0" w:noVBand="1"/>
      </w:tblPr>
      <w:tblGrid>
        <w:gridCol w:w="1320"/>
        <w:gridCol w:w="1320"/>
        <w:gridCol w:w="1320"/>
        <w:gridCol w:w="1319"/>
        <w:gridCol w:w="1319"/>
        <w:gridCol w:w="1319"/>
        <w:gridCol w:w="1319"/>
      </w:tblGrid>
      <w:tr w:rsidR="00AE65D5" w:rsidRPr="00AE65D5" w14:paraId="2E182A9F" w14:textId="77777777" w:rsidTr="00BC4E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4" w:type="pct"/>
            <w:tcMar>
              <w:top w:w="113" w:type="dxa"/>
              <w:bottom w:w="113" w:type="dxa"/>
            </w:tcMar>
          </w:tcPr>
          <w:p w14:paraId="341C77AA" w14:textId="35913814" w:rsidR="00AE65D5" w:rsidRPr="00AE65D5" w:rsidRDefault="00AE65D5" w:rsidP="004757C4">
            <w:r w:rsidRPr="00AE65D5">
              <w:t>Runtime</w:t>
            </w:r>
          </w:p>
        </w:tc>
        <w:tc>
          <w:tcPr>
            <w:tcW w:w="714" w:type="pct"/>
            <w:tcMar>
              <w:top w:w="113" w:type="dxa"/>
              <w:bottom w:w="113" w:type="dxa"/>
            </w:tcMar>
          </w:tcPr>
          <w:p w14:paraId="432781B6" w14:textId="77777777" w:rsidR="00AE65D5" w:rsidRPr="00AE65D5" w:rsidRDefault="00AE65D5" w:rsidP="004757C4">
            <w:pPr>
              <w:cnfStyle w:val="100000000000" w:firstRow="1" w:lastRow="0" w:firstColumn="0" w:lastColumn="0" w:oddVBand="0" w:evenVBand="0" w:oddHBand="0" w:evenHBand="0" w:firstRowFirstColumn="0" w:firstRowLastColumn="0" w:lastRowFirstColumn="0" w:lastRowLastColumn="0"/>
            </w:pPr>
            <w:r w:rsidRPr="00AE65D5">
              <w:t>Average</w:t>
            </w:r>
          </w:p>
        </w:tc>
        <w:tc>
          <w:tcPr>
            <w:tcW w:w="714" w:type="pct"/>
            <w:tcMar>
              <w:top w:w="113" w:type="dxa"/>
              <w:bottom w:w="113" w:type="dxa"/>
            </w:tcMar>
          </w:tcPr>
          <w:p w14:paraId="5DA7EB7F" w14:textId="77777777" w:rsidR="00AE65D5" w:rsidRPr="00AE65D5" w:rsidRDefault="00AE65D5" w:rsidP="004757C4">
            <w:pPr>
              <w:cnfStyle w:val="100000000000" w:firstRow="1" w:lastRow="0" w:firstColumn="0" w:lastColumn="0" w:oddVBand="0" w:evenVBand="0" w:oddHBand="0" w:evenHBand="0" w:firstRowFirstColumn="0" w:firstRowLastColumn="0" w:lastRowFirstColumn="0" w:lastRowLastColumn="0"/>
            </w:pPr>
            <w:r w:rsidRPr="00AE65D5">
              <w:t>Median</w:t>
            </w:r>
          </w:p>
        </w:tc>
        <w:tc>
          <w:tcPr>
            <w:tcW w:w="714" w:type="pct"/>
            <w:tcMar>
              <w:top w:w="113" w:type="dxa"/>
              <w:bottom w:w="113" w:type="dxa"/>
            </w:tcMar>
          </w:tcPr>
          <w:p w14:paraId="0E0252D0" w14:textId="77777777" w:rsidR="00AE65D5" w:rsidRPr="00AE65D5" w:rsidRDefault="00AE65D5" w:rsidP="004757C4">
            <w:pPr>
              <w:cnfStyle w:val="100000000000" w:firstRow="1" w:lastRow="0" w:firstColumn="0" w:lastColumn="0" w:oddVBand="0" w:evenVBand="0" w:oddHBand="0" w:evenHBand="0" w:firstRowFirstColumn="0" w:firstRowLastColumn="0" w:lastRowFirstColumn="0" w:lastRowLastColumn="0"/>
            </w:pPr>
            <w:r w:rsidRPr="00AE65D5">
              <w:t>Min</w:t>
            </w:r>
          </w:p>
        </w:tc>
        <w:tc>
          <w:tcPr>
            <w:tcW w:w="714" w:type="pct"/>
            <w:tcMar>
              <w:top w:w="113" w:type="dxa"/>
              <w:bottom w:w="113" w:type="dxa"/>
            </w:tcMar>
          </w:tcPr>
          <w:p w14:paraId="0A2FA9B7" w14:textId="77777777" w:rsidR="00AE65D5" w:rsidRPr="00AE65D5" w:rsidRDefault="00AE65D5" w:rsidP="004757C4">
            <w:pPr>
              <w:cnfStyle w:val="100000000000" w:firstRow="1" w:lastRow="0" w:firstColumn="0" w:lastColumn="0" w:oddVBand="0" w:evenVBand="0" w:oddHBand="0" w:evenHBand="0" w:firstRowFirstColumn="0" w:firstRowLastColumn="0" w:lastRowFirstColumn="0" w:lastRowLastColumn="0"/>
            </w:pPr>
            <w:r w:rsidRPr="00AE65D5">
              <w:t>Max</w:t>
            </w:r>
          </w:p>
        </w:tc>
        <w:tc>
          <w:tcPr>
            <w:tcW w:w="714" w:type="pct"/>
            <w:tcMar>
              <w:top w:w="113" w:type="dxa"/>
              <w:bottom w:w="113" w:type="dxa"/>
            </w:tcMar>
          </w:tcPr>
          <w:p w14:paraId="618E9524" w14:textId="3C6F6917" w:rsidR="00AE65D5" w:rsidRPr="00AE65D5" w:rsidRDefault="00AE65D5" w:rsidP="004757C4">
            <w:pPr>
              <w:cnfStyle w:val="100000000000" w:firstRow="1" w:lastRow="0" w:firstColumn="0" w:lastColumn="0" w:oddVBand="0" w:evenVBand="0" w:oddHBand="0" w:evenHBand="0" w:firstRowFirstColumn="0" w:firstRowLastColumn="0" w:lastRowFirstColumn="0" w:lastRowLastColumn="0"/>
            </w:pPr>
            <w:r w:rsidRPr="00AE65D5">
              <w:t>Std. Dev.</w:t>
            </w:r>
          </w:p>
        </w:tc>
        <w:tc>
          <w:tcPr>
            <w:tcW w:w="714" w:type="pct"/>
            <w:tcMar>
              <w:top w:w="113" w:type="dxa"/>
              <w:bottom w:w="113" w:type="dxa"/>
            </w:tcMar>
          </w:tcPr>
          <w:p w14:paraId="35FC60BE" w14:textId="77777777" w:rsidR="00AE65D5" w:rsidRPr="00AE65D5" w:rsidRDefault="00AE65D5" w:rsidP="004757C4">
            <w:pPr>
              <w:cnfStyle w:val="100000000000" w:firstRow="1" w:lastRow="0" w:firstColumn="0" w:lastColumn="0" w:oddVBand="0" w:evenVBand="0" w:oddHBand="0" w:evenHBand="0" w:firstRowFirstColumn="0" w:firstRowLastColumn="0" w:lastRowFirstColumn="0" w:lastRowLastColumn="0"/>
            </w:pPr>
            <w:r w:rsidRPr="00AE65D5">
              <w:t>99p</w:t>
            </w:r>
          </w:p>
        </w:tc>
      </w:tr>
      <w:tr w:rsidR="00AE65D5" w:rsidRPr="00AE65D5" w14:paraId="6B993AFE" w14:textId="77777777" w:rsidTr="00BC4EAF">
        <w:tc>
          <w:tcPr>
            <w:cnfStyle w:val="001000000000" w:firstRow="0" w:lastRow="0" w:firstColumn="1" w:lastColumn="0" w:oddVBand="0" w:evenVBand="0" w:oddHBand="0" w:evenHBand="0" w:firstRowFirstColumn="0" w:firstRowLastColumn="0" w:lastRowFirstColumn="0" w:lastRowLastColumn="0"/>
            <w:tcW w:w="714" w:type="pct"/>
            <w:tcMar>
              <w:top w:w="113" w:type="dxa"/>
              <w:bottom w:w="113" w:type="dxa"/>
            </w:tcMar>
          </w:tcPr>
          <w:p w14:paraId="1F8E3470" w14:textId="77777777" w:rsidR="00AE65D5" w:rsidRPr="00AE65D5" w:rsidRDefault="00AE65D5" w:rsidP="004757C4">
            <w:pPr>
              <w:rPr>
                <w:i w:val="0"/>
                <w:iCs/>
              </w:rPr>
            </w:pPr>
            <w:r w:rsidRPr="00AE65D5">
              <w:rPr>
                <w:i w:val="0"/>
                <w:iCs/>
              </w:rPr>
              <w:t>Java</w:t>
            </w:r>
          </w:p>
        </w:tc>
        <w:tc>
          <w:tcPr>
            <w:tcW w:w="714" w:type="pct"/>
            <w:tcMar>
              <w:top w:w="113" w:type="dxa"/>
              <w:bottom w:w="113" w:type="dxa"/>
            </w:tcMar>
          </w:tcPr>
          <w:p w14:paraId="2D7E76CB" w14:textId="77777777" w:rsidR="00AE65D5" w:rsidRPr="00AE65D5" w:rsidRDefault="00AE65D5" w:rsidP="004757C4">
            <w:pPr>
              <w:cnfStyle w:val="000000000000" w:firstRow="0" w:lastRow="0" w:firstColumn="0" w:lastColumn="0" w:oddVBand="0" w:evenVBand="0" w:oddHBand="0" w:evenHBand="0" w:firstRowFirstColumn="0" w:firstRowLastColumn="0" w:lastRowFirstColumn="0" w:lastRowLastColumn="0"/>
            </w:pPr>
            <w:r w:rsidRPr="00AE65D5">
              <w:t>5136ms</w:t>
            </w:r>
          </w:p>
        </w:tc>
        <w:tc>
          <w:tcPr>
            <w:tcW w:w="714" w:type="pct"/>
            <w:tcMar>
              <w:top w:w="113" w:type="dxa"/>
              <w:bottom w:w="113" w:type="dxa"/>
            </w:tcMar>
          </w:tcPr>
          <w:p w14:paraId="67A015DF" w14:textId="77777777" w:rsidR="00AE65D5" w:rsidRPr="00AE65D5" w:rsidRDefault="00AE65D5" w:rsidP="004757C4">
            <w:pPr>
              <w:cnfStyle w:val="000000000000" w:firstRow="0" w:lastRow="0" w:firstColumn="0" w:lastColumn="0" w:oddVBand="0" w:evenVBand="0" w:oddHBand="0" w:evenHBand="0" w:firstRowFirstColumn="0" w:firstRowLastColumn="0" w:lastRowFirstColumn="0" w:lastRowLastColumn="0"/>
            </w:pPr>
            <w:r w:rsidRPr="00AE65D5">
              <w:t>5068ms</w:t>
            </w:r>
          </w:p>
        </w:tc>
        <w:tc>
          <w:tcPr>
            <w:tcW w:w="714" w:type="pct"/>
            <w:tcMar>
              <w:top w:w="113" w:type="dxa"/>
              <w:bottom w:w="113" w:type="dxa"/>
            </w:tcMar>
          </w:tcPr>
          <w:p w14:paraId="0373FAD6" w14:textId="77777777" w:rsidR="00AE65D5" w:rsidRPr="00AE65D5" w:rsidRDefault="00AE65D5" w:rsidP="004757C4">
            <w:pPr>
              <w:cnfStyle w:val="000000000000" w:firstRow="0" w:lastRow="0" w:firstColumn="0" w:lastColumn="0" w:oddVBand="0" w:evenVBand="0" w:oddHBand="0" w:evenHBand="0" w:firstRowFirstColumn="0" w:firstRowLastColumn="0" w:lastRowFirstColumn="0" w:lastRowLastColumn="0"/>
            </w:pPr>
            <w:r w:rsidRPr="00AE65D5">
              <w:t>4208ms</w:t>
            </w:r>
          </w:p>
        </w:tc>
        <w:tc>
          <w:tcPr>
            <w:tcW w:w="714" w:type="pct"/>
            <w:tcMar>
              <w:top w:w="113" w:type="dxa"/>
              <w:bottom w:w="113" w:type="dxa"/>
            </w:tcMar>
          </w:tcPr>
          <w:p w14:paraId="136A89A9" w14:textId="77777777" w:rsidR="00AE65D5" w:rsidRPr="00AE65D5" w:rsidRDefault="00AE65D5" w:rsidP="004757C4">
            <w:pPr>
              <w:cnfStyle w:val="000000000000" w:firstRow="0" w:lastRow="0" w:firstColumn="0" w:lastColumn="0" w:oddVBand="0" w:evenVBand="0" w:oddHBand="0" w:evenHBand="0" w:firstRowFirstColumn="0" w:firstRowLastColumn="0" w:lastRowFirstColumn="0" w:lastRowLastColumn="0"/>
            </w:pPr>
            <w:r w:rsidRPr="00AE65D5">
              <w:t>6766ms</w:t>
            </w:r>
          </w:p>
        </w:tc>
        <w:tc>
          <w:tcPr>
            <w:tcW w:w="714" w:type="pct"/>
            <w:tcMar>
              <w:top w:w="113" w:type="dxa"/>
              <w:bottom w:w="113" w:type="dxa"/>
            </w:tcMar>
          </w:tcPr>
          <w:p w14:paraId="792FC86C" w14:textId="77777777" w:rsidR="00AE65D5" w:rsidRPr="00AE65D5" w:rsidRDefault="00AE65D5" w:rsidP="004757C4">
            <w:pPr>
              <w:cnfStyle w:val="000000000000" w:firstRow="0" w:lastRow="0" w:firstColumn="0" w:lastColumn="0" w:oddVBand="0" w:evenVBand="0" w:oddHBand="0" w:evenHBand="0" w:firstRowFirstColumn="0" w:firstRowLastColumn="0" w:lastRowFirstColumn="0" w:lastRowLastColumn="0"/>
            </w:pPr>
            <w:r w:rsidRPr="00AE65D5">
              <w:t>417ms</w:t>
            </w:r>
          </w:p>
        </w:tc>
        <w:tc>
          <w:tcPr>
            <w:tcW w:w="714" w:type="pct"/>
            <w:tcMar>
              <w:top w:w="113" w:type="dxa"/>
              <w:bottom w:w="113" w:type="dxa"/>
            </w:tcMar>
          </w:tcPr>
          <w:p w14:paraId="3928C1A2" w14:textId="77777777" w:rsidR="00AE65D5" w:rsidRPr="00AE65D5" w:rsidRDefault="00AE65D5" w:rsidP="004757C4">
            <w:pPr>
              <w:cnfStyle w:val="000000000000" w:firstRow="0" w:lastRow="0" w:firstColumn="0" w:lastColumn="0" w:oddVBand="0" w:evenVBand="0" w:oddHBand="0" w:evenHBand="0" w:firstRowFirstColumn="0" w:firstRowLastColumn="0" w:lastRowFirstColumn="0" w:lastRowLastColumn="0"/>
            </w:pPr>
            <w:r w:rsidRPr="00AE65D5">
              <w:t>6129ms</w:t>
            </w:r>
          </w:p>
        </w:tc>
      </w:tr>
    </w:tbl>
    <w:p w14:paraId="419E53AE" w14:textId="71FD1C24" w:rsidR="00D90F41" w:rsidRDefault="00D90F41" w:rsidP="00D90F41"/>
    <w:p w14:paraId="2687BC65" w14:textId="2B9B93C4" w:rsidR="00112F43" w:rsidRDefault="00112F43" w:rsidP="00112F43">
      <w:pPr>
        <w:pStyle w:val="Heading3"/>
      </w:pPr>
      <w:bookmarkStart w:id="127" w:name="_Toc6469298"/>
      <w:r>
        <w:t>Node</w:t>
      </w:r>
      <w:bookmarkEnd w:id="127"/>
    </w:p>
    <w:p w14:paraId="17720C50" w14:textId="4462B8A7" w:rsidR="00BC4EAF" w:rsidRDefault="00BC4EAF" w:rsidP="00BC4EAF">
      <w:r>
        <w:t>In stark contrast, the Node times were overall significantly lower than Java</w:t>
      </w:r>
      <w:r w:rsidR="001110EE">
        <w:t xml:space="preserve"> – an overview of which can be seen in </w:t>
      </w:r>
      <w:r w:rsidR="001110EE">
        <w:fldChar w:fldCharType="begin"/>
      </w:r>
      <w:r w:rsidR="001110EE">
        <w:instrText xml:space="preserve"> REF _Ref6306301 \h </w:instrText>
      </w:r>
      <w:r w:rsidR="001110EE">
        <w:fldChar w:fldCharType="separate"/>
      </w:r>
      <w:r w:rsidR="00CE2EF1">
        <w:t xml:space="preserve">Table </w:t>
      </w:r>
      <w:r w:rsidR="00CE2EF1">
        <w:rPr>
          <w:noProof/>
        </w:rPr>
        <w:t>4</w:t>
      </w:r>
      <w:r w:rsidR="001110EE">
        <w:fldChar w:fldCharType="end"/>
      </w:r>
      <w:r>
        <w:t>. Even comparing the maximum execution time</w:t>
      </w:r>
      <w:r w:rsidR="009F693C">
        <w:t xml:space="preserve"> Node with the minimum execution time of Node, there is almost a two and a half second gap. Further</w:t>
      </w:r>
      <w:r w:rsidR="001110EE">
        <w:t xml:space="preserve">more even with the removal of the outlier points mentioned earlier, there </w:t>
      </w:r>
      <w:r w:rsidR="00326838">
        <w:t>does</w:t>
      </w:r>
      <w:r w:rsidR="001110EE">
        <w:t xml:space="preserve"> seem to be some unusual duration spikes in the data. This could be the result of further cross-lines between the tests but given that the result is higher spikes, this could perhaps be the result of network latency or interference.</w:t>
      </w:r>
    </w:p>
    <w:p w14:paraId="7FF918BC" w14:textId="2C562CB5" w:rsidR="00BC4EAF" w:rsidRDefault="00BC4EAF" w:rsidP="00BC4EAF"/>
    <w:p w14:paraId="020F0D23" w14:textId="7BDEC4ED" w:rsidR="00BC4EAF" w:rsidRDefault="00BC4EAF" w:rsidP="00BC4EAF">
      <w:pPr>
        <w:pStyle w:val="Caption"/>
        <w:keepNext/>
      </w:pPr>
      <w:bookmarkStart w:id="128" w:name="_Ref6306301"/>
      <w:bookmarkStart w:id="129" w:name="_Toc6469232"/>
      <w:r>
        <w:t xml:space="preserve">Table </w:t>
      </w:r>
      <w:fldSimple w:instr=" SEQ Table \* ARABIC ">
        <w:r w:rsidR="00CE2EF1">
          <w:rPr>
            <w:noProof/>
          </w:rPr>
          <w:t>4</w:t>
        </w:r>
      </w:fldSimple>
      <w:bookmarkEnd w:id="128"/>
      <w:r>
        <w:t xml:space="preserve"> Node Cold Start Statistics</w:t>
      </w:r>
      <w:bookmarkEnd w:id="129"/>
    </w:p>
    <w:tbl>
      <w:tblPr>
        <w:tblStyle w:val="TablePadding"/>
        <w:tblW w:w="5000" w:type="pct"/>
        <w:tblCellMar>
          <w:top w:w="113" w:type="dxa"/>
          <w:bottom w:w="113" w:type="dxa"/>
        </w:tblCellMar>
        <w:tblLook w:val="04A0" w:firstRow="1" w:lastRow="0" w:firstColumn="1" w:lastColumn="0" w:noHBand="0" w:noVBand="1"/>
      </w:tblPr>
      <w:tblGrid>
        <w:gridCol w:w="1233"/>
        <w:gridCol w:w="1333"/>
        <w:gridCol w:w="1334"/>
        <w:gridCol w:w="1334"/>
        <w:gridCol w:w="1334"/>
        <w:gridCol w:w="1334"/>
        <w:gridCol w:w="1334"/>
      </w:tblGrid>
      <w:tr w:rsidR="00BC4EAF" w:rsidRPr="00BC4EAF" w14:paraId="5120412A" w14:textId="77777777" w:rsidTr="00BC4EAF">
        <w:trPr>
          <w:cnfStyle w:val="100000000000" w:firstRow="1" w:lastRow="0" w:firstColumn="0" w:lastColumn="0" w:oddVBand="0" w:evenVBand="0" w:oddHBand="0" w:evenHBand="0" w:firstRowFirstColumn="0" w:firstRowLastColumn="0" w:lastRowFirstColumn="0" w:lastRowLastColumn="0"/>
        </w:trPr>
        <w:tc>
          <w:tcPr>
            <w:tcW w:w="668" w:type="pct"/>
          </w:tcPr>
          <w:p w14:paraId="54AF1B6B" w14:textId="4166C129" w:rsidR="00BC4EAF" w:rsidRPr="00BC4EAF" w:rsidRDefault="00BC4EAF" w:rsidP="004757C4">
            <w:pPr>
              <w:rPr>
                <w:i/>
                <w:iCs/>
              </w:rPr>
            </w:pPr>
            <w:r w:rsidRPr="00BC4EAF">
              <w:rPr>
                <w:i/>
                <w:iCs/>
              </w:rPr>
              <w:t>Runtime</w:t>
            </w:r>
          </w:p>
        </w:tc>
        <w:tc>
          <w:tcPr>
            <w:tcW w:w="722" w:type="pct"/>
          </w:tcPr>
          <w:p w14:paraId="5CBBB0CF" w14:textId="77777777" w:rsidR="00BC4EAF" w:rsidRPr="00BC4EAF" w:rsidRDefault="00BC4EAF" w:rsidP="004757C4">
            <w:r w:rsidRPr="00BC4EAF">
              <w:t>Average</w:t>
            </w:r>
          </w:p>
        </w:tc>
        <w:tc>
          <w:tcPr>
            <w:tcW w:w="722" w:type="pct"/>
          </w:tcPr>
          <w:p w14:paraId="277AE658" w14:textId="77777777" w:rsidR="00BC4EAF" w:rsidRPr="00BC4EAF" w:rsidRDefault="00BC4EAF" w:rsidP="004757C4">
            <w:r w:rsidRPr="00BC4EAF">
              <w:t>Median</w:t>
            </w:r>
          </w:p>
        </w:tc>
        <w:tc>
          <w:tcPr>
            <w:tcW w:w="722" w:type="pct"/>
          </w:tcPr>
          <w:p w14:paraId="30E37C16" w14:textId="77777777" w:rsidR="00BC4EAF" w:rsidRPr="00BC4EAF" w:rsidRDefault="00BC4EAF" w:rsidP="004757C4">
            <w:r w:rsidRPr="00BC4EAF">
              <w:t>Min</w:t>
            </w:r>
          </w:p>
        </w:tc>
        <w:tc>
          <w:tcPr>
            <w:tcW w:w="722" w:type="pct"/>
          </w:tcPr>
          <w:p w14:paraId="221C21B9" w14:textId="77777777" w:rsidR="00BC4EAF" w:rsidRPr="00BC4EAF" w:rsidRDefault="00BC4EAF" w:rsidP="004757C4">
            <w:r w:rsidRPr="00BC4EAF">
              <w:t>Max</w:t>
            </w:r>
          </w:p>
        </w:tc>
        <w:tc>
          <w:tcPr>
            <w:tcW w:w="722" w:type="pct"/>
          </w:tcPr>
          <w:p w14:paraId="2C4685DB" w14:textId="496BBE8D" w:rsidR="00BC4EAF" w:rsidRPr="00BC4EAF" w:rsidRDefault="00BC4EAF" w:rsidP="004757C4">
            <w:r w:rsidRPr="00BC4EAF">
              <w:t>Std</w:t>
            </w:r>
            <w:r>
              <w:t xml:space="preserve">. </w:t>
            </w:r>
            <w:r w:rsidRPr="00BC4EAF">
              <w:t>Dev</w:t>
            </w:r>
            <w:r>
              <w:t>.</w:t>
            </w:r>
          </w:p>
        </w:tc>
        <w:tc>
          <w:tcPr>
            <w:tcW w:w="722" w:type="pct"/>
          </w:tcPr>
          <w:p w14:paraId="2889FF9F" w14:textId="77777777" w:rsidR="00BC4EAF" w:rsidRPr="00BC4EAF" w:rsidRDefault="00BC4EAF" w:rsidP="004757C4">
            <w:r w:rsidRPr="00BC4EAF">
              <w:t>99p</w:t>
            </w:r>
          </w:p>
        </w:tc>
      </w:tr>
      <w:tr w:rsidR="00BC4EAF" w:rsidRPr="00BC4EAF" w14:paraId="48287AEC" w14:textId="77777777" w:rsidTr="00BC4EAF">
        <w:tc>
          <w:tcPr>
            <w:tcW w:w="668" w:type="pct"/>
          </w:tcPr>
          <w:p w14:paraId="5D70D042" w14:textId="77777777" w:rsidR="00BC4EAF" w:rsidRPr="00BC4EAF" w:rsidRDefault="00BC4EAF" w:rsidP="004757C4">
            <w:r w:rsidRPr="00BC4EAF">
              <w:t>Node</w:t>
            </w:r>
          </w:p>
        </w:tc>
        <w:tc>
          <w:tcPr>
            <w:tcW w:w="722" w:type="pct"/>
          </w:tcPr>
          <w:p w14:paraId="4BF25250" w14:textId="77777777" w:rsidR="00BC4EAF" w:rsidRPr="00BC4EAF" w:rsidRDefault="00BC4EAF" w:rsidP="004757C4">
            <w:r w:rsidRPr="00BC4EAF">
              <w:t>943ms</w:t>
            </w:r>
          </w:p>
        </w:tc>
        <w:tc>
          <w:tcPr>
            <w:tcW w:w="722" w:type="pct"/>
          </w:tcPr>
          <w:p w14:paraId="2A4C94D7" w14:textId="77777777" w:rsidR="00BC4EAF" w:rsidRPr="00BC4EAF" w:rsidRDefault="00BC4EAF" w:rsidP="004757C4">
            <w:r w:rsidRPr="00BC4EAF">
              <w:t>917ms</w:t>
            </w:r>
          </w:p>
        </w:tc>
        <w:tc>
          <w:tcPr>
            <w:tcW w:w="722" w:type="pct"/>
          </w:tcPr>
          <w:p w14:paraId="56F6C469" w14:textId="77777777" w:rsidR="00BC4EAF" w:rsidRPr="00BC4EAF" w:rsidRDefault="00BC4EAF" w:rsidP="004757C4">
            <w:r w:rsidRPr="00BC4EAF">
              <w:t>732ms</w:t>
            </w:r>
          </w:p>
        </w:tc>
        <w:tc>
          <w:tcPr>
            <w:tcW w:w="722" w:type="pct"/>
          </w:tcPr>
          <w:p w14:paraId="53D9D4D9" w14:textId="77777777" w:rsidR="00BC4EAF" w:rsidRPr="00BC4EAF" w:rsidRDefault="00BC4EAF" w:rsidP="004757C4">
            <w:r w:rsidRPr="00BC4EAF">
              <w:t>1789ms</w:t>
            </w:r>
          </w:p>
        </w:tc>
        <w:tc>
          <w:tcPr>
            <w:tcW w:w="722" w:type="pct"/>
          </w:tcPr>
          <w:p w14:paraId="66C76777" w14:textId="77777777" w:rsidR="00BC4EAF" w:rsidRPr="00BC4EAF" w:rsidRDefault="00BC4EAF" w:rsidP="004757C4">
            <w:r w:rsidRPr="00BC4EAF">
              <w:t>173ms</w:t>
            </w:r>
          </w:p>
        </w:tc>
        <w:tc>
          <w:tcPr>
            <w:tcW w:w="722" w:type="pct"/>
          </w:tcPr>
          <w:p w14:paraId="0AD929E2" w14:textId="77777777" w:rsidR="00BC4EAF" w:rsidRPr="00BC4EAF" w:rsidRDefault="00BC4EAF" w:rsidP="004757C4">
            <w:r w:rsidRPr="00BC4EAF">
              <w:t>1773ms</w:t>
            </w:r>
          </w:p>
        </w:tc>
      </w:tr>
    </w:tbl>
    <w:p w14:paraId="5FE2E912" w14:textId="10EAF6A6" w:rsidR="00BC4EAF" w:rsidRDefault="00BC4EAF" w:rsidP="00BC4EAF"/>
    <w:p w14:paraId="32CBC7A3" w14:textId="4244A5BE" w:rsidR="00112F43" w:rsidRDefault="00112F43" w:rsidP="00112F43">
      <w:pPr>
        <w:pStyle w:val="Heading3"/>
      </w:pPr>
      <w:bookmarkStart w:id="130" w:name="_Toc6469299"/>
      <w:r>
        <w:t>Python</w:t>
      </w:r>
      <w:bookmarkEnd w:id="130"/>
    </w:p>
    <w:p w14:paraId="413D9BCB" w14:textId="2505562C" w:rsidR="005326B7" w:rsidRDefault="00F70A62" w:rsidP="005326B7">
      <w:r>
        <w:t>The numbers gleaned f</w:t>
      </w:r>
      <w:r w:rsidR="00BA7F49">
        <w:t>rom</w:t>
      </w:r>
      <w:r>
        <w:t xml:space="preserve"> the test of the Python runtime </w:t>
      </w:r>
      <w:r w:rsidR="00BA7F49">
        <w:t>are</w:t>
      </w:r>
      <w:r>
        <w:t xml:space="preserve"> extremely similar to the results demonstrated by the Node tests</w:t>
      </w:r>
      <w:r w:rsidR="009A774B">
        <w:t>. The statistics from the Python cold start tests as show</w:t>
      </w:r>
      <w:r w:rsidR="00E71F05">
        <w:t>n</w:t>
      </w:r>
      <w:r w:rsidR="009A774B">
        <w:t xml:space="preserve"> </w:t>
      </w:r>
      <w:proofErr w:type="gramStart"/>
      <w:r w:rsidR="009A774B">
        <w:t xml:space="preserve">in  </w:t>
      </w:r>
      <w:proofErr w:type="gramEnd"/>
      <w:r w:rsidR="009A774B">
        <w:fldChar w:fldCharType="begin"/>
      </w:r>
      <w:r w:rsidR="009A774B">
        <w:instrText xml:space="preserve"> REF _Ref6320736 \h </w:instrText>
      </w:r>
      <w:r w:rsidR="009A774B">
        <w:fldChar w:fldCharType="separate"/>
      </w:r>
      <w:r w:rsidR="00CE2EF1">
        <w:t xml:space="preserve">Table </w:t>
      </w:r>
      <w:r w:rsidR="00CE2EF1">
        <w:rPr>
          <w:noProof/>
        </w:rPr>
        <w:t>5</w:t>
      </w:r>
      <w:r w:rsidR="009A774B">
        <w:fldChar w:fldCharType="end"/>
      </w:r>
      <w:r w:rsidR="009A774B">
        <w:t xml:space="preserve"> are evidently similar to the Node tests with </w:t>
      </w:r>
      <w:r w:rsidR="006865F7">
        <w:t xml:space="preserve">one </w:t>
      </w:r>
      <w:r w:rsidR="009A774B">
        <w:t>difference</w:t>
      </w:r>
      <w:r w:rsidR="006865F7">
        <w:t xml:space="preserve"> - </w:t>
      </w:r>
      <w:r w:rsidR="009A774B">
        <w:t xml:space="preserve">it would seem that Python ran slightly slower in these tests. There is a marginally higher standard deviation in the overall spread of results in Python. This could be one of several things – Python could be </w:t>
      </w:r>
      <w:r w:rsidR="006865F7">
        <w:t>slightly</w:t>
      </w:r>
      <w:r w:rsidR="009A774B">
        <w:t xml:space="preserve"> less stable than </w:t>
      </w:r>
      <w:r w:rsidR="00326838">
        <w:t>N</w:t>
      </w:r>
      <w:r w:rsidR="009A774B">
        <w:t>ode accounting for the larger spread, or network latency in send</w:t>
      </w:r>
      <w:r w:rsidR="0010620B">
        <w:t>ing</w:t>
      </w:r>
      <w:r w:rsidR="009A774B">
        <w:t xml:space="preserve"> or receiving the request and subsequent response is skewing the results slightly.</w:t>
      </w:r>
    </w:p>
    <w:p w14:paraId="2C768561" w14:textId="59E7B294" w:rsidR="00F70A62" w:rsidRDefault="00F70A62" w:rsidP="005326B7"/>
    <w:p w14:paraId="59954974" w14:textId="1C9D1E2A" w:rsidR="00975D3E" w:rsidRDefault="00975D3E" w:rsidP="00975D3E">
      <w:pPr>
        <w:pStyle w:val="Caption"/>
        <w:keepNext/>
      </w:pPr>
      <w:bookmarkStart w:id="131" w:name="_Ref6320736"/>
      <w:bookmarkStart w:id="132" w:name="_Toc6469233"/>
      <w:r>
        <w:t xml:space="preserve">Table </w:t>
      </w:r>
      <w:fldSimple w:instr=" SEQ Table \* ARABIC ">
        <w:r w:rsidR="00CE2EF1">
          <w:rPr>
            <w:noProof/>
          </w:rPr>
          <w:t>5</w:t>
        </w:r>
      </w:fldSimple>
      <w:bookmarkEnd w:id="131"/>
      <w:r>
        <w:t xml:space="preserve"> Python Cold Start Statistic</w:t>
      </w:r>
      <w:bookmarkEnd w:id="132"/>
    </w:p>
    <w:tbl>
      <w:tblPr>
        <w:tblStyle w:val="TablePadding"/>
        <w:tblW w:w="0" w:type="auto"/>
        <w:tblCellMar>
          <w:top w:w="113" w:type="dxa"/>
          <w:bottom w:w="113" w:type="dxa"/>
        </w:tblCellMar>
        <w:tblLook w:val="04A0" w:firstRow="1" w:lastRow="0" w:firstColumn="1" w:lastColumn="0" w:noHBand="0" w:noVBand="1"/>
      </w:tblPr>
      <w:tblGrid>
        <w:gridCol w:w="1287"/>
        <w:gridCol w:w="1287"/>
        <w:gridCol w:w="1287"/>
        <w:gridCol w:w="1287"/>
        <w:gridCol w:w="1287"/>
        <w:gridCol w:w="1287"/>
        <w:gridCol w:w="1288"/>
      </w:tblGrid>
      <w:tr w:rsidR="00F70A62" w:rsidRPr="00F70A62" w14:paraId="4B7FD18C" w14:textId="77777777" w:rsidTr="00F70A62">
        <w:trPr>
          <w:cnfStyle w:val="100000000000" w:firstRow="1" w:lastRow="0" w:firstColumn="0" w:lastColumn="0" w:oddVBand="0" w:evenVBand="0" w:oddHBand="0" w:evenHBand="0" w:firstRowFirstColumn="0" w:firstRowLastColumn="0" w:lastRowFirstColumn="0" w:lastRowLastColumn="0"/>
        </w:trPr>
        <w:tc>
          <w:tcPr>
            <w:tcW w:w="1287" w:type="dxa"/>
          </w:tcPr>
          <w:p w14:paraId="79515EC7" w14:textId="5807BDFD" w:rsidR="00F70A62" w:rsidRPr="00F70A62" w:rsidRDefault="00F70A62" w:rsidP="004757C4">
            <w:pPr>
              <w:rPr>
                <w:i/>
                <w:iCs/>
              </w:rPr>
            </w:pPr>
            <w:r w:rsidRPr="00F70A62">
              <w:rPr>
                <w:i/>
                <w:iCs/>
              </w:rPr>
              <w:t>Runtime</w:t>
            </w:r>
          </w:p>
        </w:tc>
        <w:tc>
          <w:tcPr>
            <w:tcW w:w="1287" w:type="dxa"/>
          </w:tcPr>
          <w:p w14:paraId="41AE0130" w14:textId="77777777" w:rsidR="00F70A62" w:rsidRPr="00F70A62" w:rsidRDefault="00F70A62" w:rsidP="004757C4">
            <w:r w:rsidRPr="00F70A62">
              <w:t>Average</w:t>
            </w:r>
          </w:p>
        </w:tc>
        <w:tc>
          <w:tcPr>
            <w:tcW w:w="1287" w:type="dxa"/>
          </w:tcPr>
          <w:p w14:paraId="4B7062E2" w14:textId="77777777" w:rsidR="00F70A62" w:rsidRPr="00F70A62" w:rsidRDefault="00F70A62" w:rsidP="004757C4">
            <w:r w:rsidRPr="00F70A62">
              <w:t>Median</w:t>
            </w:r>
          </w:p>
        </w:tc>
        <w:tc>
          <w:tcPr>
            <w:tcW w:w="1287" w:type="dxa"/>
          </w:tcPr>
          <w:p w14:paraId="318E46C7" w14:textId="77777777" w:rsidR="00F70A62" w:rsidRPr="00F70A62" w:rsidRDefault="00F70A62" w:rsidP="004757C4">
            <w:r w:rsidRPr="00F70A62">
              <w:t>Min</w:t>
            </w:r>
          </w:p>
        </w:tc>
        <w:tc>
          <w:tcPr>
            <w:tcW w:w="1287" w:type="dxa"/>
          </w:tcPr>
          <w:p w14:paraId="3A3E0F7E" w14:textId="77777777" w:rsidR="00F70A62" w:rsidRPr="00F70A62" w:rsidRDefault="00F70A62" w:rsidP="004757C4">
            <w:r w:rsidRPr="00F70A62">
              <w:t>Max</w:t>
            </w:r>
          </w:p>
        </w:tc>
        <w:tc>
          <w:tcPr>
            <w:tcW w:w="1287" w:type="dxa"/>
          </w:tcPr>
          <w:p w14:paraId="79E52E62" w14:textId="2EFCCA5F" w:rsidR="00F70A62" w:rsidRPr="00F70A62" w:rsidRDefault="00F70A62" w:rsidP="004757C4">
            <w:r>
              <w:t>Std. Dev.</w:t>
            </w:r>
          </w:p>
        </w:tc>
        <w:tc>
          <w:tcPr>
            <w:tcW w:w="1288" w:type="dxa"/>
          </w:tcPr>
          <w:p w14:paraId="68316F18" w14:textId="77777777" w:rsidR="00F70A62" w:rsidRPr="00F70A62" w:rsidRDefault="00F70A62" w:rsidP="004757C4">
            <w:r w:rsidRPr="00F70A62">
              <w:t>99p</w:t>
            </w:r>
          </w:p>
        </w:tc>
      </w:tr>
      <w:tr w:rsidR="00F70A62" w:rsidRPr="00F70A62" w14:paraId="45291CFE" w14:textId="77777777" w:rsidTr="00F70A62">
        <w:tc>
          <w:tcPr>
            <w:tcW w:w="1287" w:type="dxa"/>
          </w:tcPr>
          <w:p w14:paraId="2C7E5327" w14:textId="48EEEC45" w:rsidR="00F70A62" w:rsidRPr="00F70A62" w:rsidRDefault="00F70A62" w:rsidP="004757C4">
            <w:r>
              <w:t>Python</w:t>
            </w:r>
          </w:p>
        </w:tc>
        <w:tc>
          <w:tcPr>
            <w:tcW w:w="1287" w:type="dxa"/>
          </w:tcPr>
          <w:p w14:paraId="0548DABC" w14:textId="77777777" w:rsidR="00F70A62" w:rsidRPr="00F70A62" w:rsidRDefault="00F70A62" w:rsidP="004757C4">
            <w:r w:rsidRPr="00F70A62">
              <w:t>998ms</w:t>
            </w:r>
          </w:p>
        </w:tc>
        <w:tc>
          <w:tcPr>
            <w:tcW w:w="1287" w:type="dxa"/>
          </w:tcPr>
          <w:p w14:paraId="56FC106C" w14:textId="77777777" w:rsidR="00F70A62" w:rsidRPr="00F70A62" w:rsidRDefault="00F70A62" w:rsidP="004757C4">
            <w:r w:rsidRPr="00F70A62">
              <w:t>924ms</w:t>
            </w:r>
          </w:p>
        </w:tc>
        <w:tc>
          <w:tcPr>
            <w:tcW w:w="1287" w:type="dxa"/>
          </w:tcPr>
          <w:p w14:paraId="1F0EECEF" w14:textId="77777777" w:rsidR="00F70A62" w:rsidRPr="00F70A62" w:rsidRDefault="00F70A62" w:rsidP="004757C4">
            <w:r w:rsidRPr="00F70A62">
              <w:t>837ms</w:t>
            </w:r>
          </w:p>
        </w:tc>
        <w:tc>
          <w:tcPr>
            <w:tcW w:w="1287" w:type="dxa"/>
          </w:tcPr>
          <w:p w14:paraId="1AA43D4E" w14:textId="77777777" w:rsidR="00F70A62" w:rsidRPr="00F70A62" w:rsidRDefault="00F70A62" w:rsidP="004757C4">
            <w:r w:rsidRPr="00F70A62">
              <w:t>1926ms</w:t>
            </w:r>
          </w:p>
        </w:tc>
        <w:tc>
          <w:tcPr>
            <w:tcW w:w="1287" w:type="dxa"/>
          </w:tcPr>
          <w:p w14:paraId="29D0A0D2" w14:textId="77777777" w:rsidR="00F70A62" w:rsidRPr="00F70A62" w:rsidRDefault="00F70A62" w:rsidP="004757C4">
            <w:r w:rsidRPr="00F70A62">
              <w:t>204ms</w:t>
            </w:r>
          </w:p>
        </w:tc>
        <w:tc>
          <w:tcPr>
            <w:tcW w:w="1288" w:type="dxa"/>
          </w:tcPr>
          <w:p w14:paraId="43B656B4" w14:textId="77777777" w:rsidR="00F70A62" w:rsidRPr="00F70A62" w:rsidRDefault="00F70A62" w:rsidP="004757C4">
            <w:r w:rsidRPr="00F70A62">
              <w:t>1761ms</w:t>
            </w:r>
          </w:p>
        </w:tc>
      </w:tr>
    </w:tbl>
    <w:p w14:paraId="5EC2B2A5" w14:textId="77777777" w:rsidR="00F70A62" w:rsidRDefault="00F70A62" w:rsidP="005326B7"/>
    <w:p w14:paraId="412901AE" w14:textId="5FE760E4" w:rsidR="005326B7" w:rsidRDefault="005326B7" w:rsidP="005326B7">
      <w:pPr>
        <w:pStyle w:val="Heading3"/>
      </w:pPr>
      <w:bookmarkStart w:id="133" w:name="_Toc6469300"/>
      <w:r>
        <w:t>Conclusion</w:t>
      </w:r>
      <w:bookmarkEnd w:id="133"/>
    </w:p>
    <w:p w14:paraId="2EFAE7C9" w14:textId="4CB2F353" w:rsidR="004757C4" w:rsidRDefault="00975D3E" w:rsidP="004757C4">
      <w:r>
        <w:t xml:space="preserve">Overall, from this test is it quite evident that there is a clear distinction between the </w:t>
      </w:r>
      <w:r w:rsidR="00C751DF">
        <w:t xml:space="preserve">cold </w:t>
      </w:r>
      <w:r w:rsidR="00F30866">
        <w:t xml:space="preserve">start </w:t>
      </w:r>
      <w:r>
        <w:t xml:space="preserve">performance of the interpreted languages – Node and Python – versus the </w:t>
      </w:r>
      <w:r w:rsidR="00240C52">
        <w:t>compiled</w:t>
      </w:r>
      <w:r>
        <w:t xml:space="preserve"> language Java. The difference i</w:t>
      </w:r>
      <w:r w:rsidR="00240C52">
        <w:t>s</w:t>
      </w:r>
      <w:r>
        <w:t xml:space="preserve"> </w:t>
      </w:r>
      <w:r w:rsidR="00240C52">
        <w:t>fairly</w:t>
      </w:r>
      <w:r>
        <w:t xml:space="preserve"> </w:t>
      </w:r>
      <w:r w:rsidR="00240C52">
        <w:t xml:space="preserve">stable across the entire test – this is also consistent </w:t>
      </w:r>
      <w:r w:rsidR="00A6305D">
        <w:t xml:space="preserve">with </w:t>
      </w:r>
      <w:r w:rsidR="00240C52">
        <w:t xml:space="preserve">the </w:t>
      </w:r>
      <w:r w:rsidR="00C128ED">
        <w:t>initial theory</w:t>
      </w:r>
      <w:r w:rsidR="00240C52">
        <w:t xml:space="preserve"> of the project which was that the Java runtime would</w:t>
      </w:r>
      <w:r w:rsidR="00321CBE">
        <w:t xml:space="preserve"> indeed</w:t>
      </w:r>
      <w:r w:rsidR="00240C52">
        <w:t xml:space="preserve"> take much longer to</w:t>
      </w:r>
      <w:r w:rsidR="00F22D08">
        <w:t xml:space="preserve"> </w:t>
      </w:r>
      <w:r w:rsidR="00321CBE">
        <w:t>commission and bootstrap</w:t>
      </w:r>
      <w:r w:rsidR="00240C52">
        <w:t xml:space="preserve"> the resources required to launch the </w:t>
      </w:r>
      <w:r w:rsidR="00321CBE">
        <w:t xml:space="preserve">Java </w:t>
      </w:r>
      <w:r w:rsidR="00240C52">
        <w:t>container.</w:t>
      </w:r>
    </w:p>
    <w:p w14:paraId="6C08C384" w14:textId="4A244332" w:rsidR="0074645D" w:rsidRDefault="0074645D" w:rsidP="004757C4"/>
    <w:p w14:paraId="196A0B64" w14:textId="44A4D729" w:rsidR="0074645D" w:rsidRDefault="0074645D" w:rsidP="004757C4">
      <w:r>
        <w:t xml:space="preserve">Whilst removal of the outlier points did seem </w:t>
      </w:r>
      <w:r w:rsidR="00F22D08">
        <w:t xml:space="preserve">to </w:t>
      </w:r>
      <w:r>
        <w:t>level the results</w:t>
      </w:r>
      <w:r w:rsidR="00321CBE">
        <w:t xml:space="preserve"> somewhat -</w:t>
      </w:r>
      <w:r>
        <w:t xml:space="preserve"> look</w:t>
      </w:r>
      <w:r w:rsidR="00321CBE">
        <w:t>ing</w:t>
      </w:r>
      <w:r>
        <w:t xml:space="preserve"> at </w:t>
      </w:r>
      <w:r w:rsidR="00321CBE">
        <w:t>the</w:t>
      </w:r>
      <w:r>
        <w:t xml:space="preserve"> graph of the average results per hour</w:t>
      </w:r>
      <w:r w:rsidR="00A2036B">
        <w:t xml:space="preserve">, outlined in </w:t>
      </w:r>
      <w:r w:rsidR="00A2036B">
        <w:fldChar w:fldCharType="begin"/>
      </w:r>
      <w:r w:rsidR="00A2036B">
        <w:instrText xml:space="preserve"> REF _Ref6310829 \h </w:instrText>
      </w:r>
      <w:r w:rsidR="00A2036B">
        <w:fldChar w:fldCharType="separate"/>
      </w:r>
      <w:r w:rsidR="00CE2EF1">
        <w:t xml:space="preserve">Figure </w:t>
      </w:r>
      <w:r w:rsidR="00CE2EF1">
        <w:rPr>
          <w:noProof/>
        </w:rPr>
        <w:t>13</w:t>
      </w:r>
      <w:r w:rsidR="00A2036B">
        <w:fldChar w:fldCharType="end"/>
      </w:r>
      <w:r w:rsidR="00A2036B">
        <w:t>,</w:t>
      </w:r>
      <w:r>
        <w:t xml:space="preserve"> </w:t>
      </w:r>
      <w:r w:rsidR="00CB4583">
        <w:t xml:space="preserve">this </w:t>
      </w:r>
      <w:r>
        <w:t>shows that there</w:t>
      </w:r>
      <w:r w:rsidR="00A2036B">
        <w:t xml:space="preserve"> are still some unusual performance spikes. Whilst these could be a result </w:t>
      </w:r>
      <w:r w:rsidR="00F22D08">
        <w:t xml:space="preserve">of </w:t>
      </w:r>
      <w:r w:rsidR="00A2036B">
        <w:t>a spike in the cold start, it may also be that some other ambient interference is the cause – possibly with network connectivity or network load on the testing local area network.</w:t>
      </w:r>
    </w:p>
    <w:p w14:paraId="6F3142E4" w14:textId="6CA02A26" w:rsidR="00975D3E" w:rsidRDefault="00CB4583" w:rsidP="00CB4583">
      <w:r>
        <w:rPr>
          <w:noProof/>
          <w:lang w:eastAsia="en-GB"/>
        </w:rPr>
        <mc:AlternateContent>
          <mc:Choice Requires="wps">
            <w:drawing>
              <wp:anchor distT="0" distB="0" distL="114300" distR="114300" simplePos="0" relativeHeight="251675648" behindDoc="1" locked="0" layoutInCell="1" allowOverlap="1" wp14:anchorId="6BA992A8" wp14:editId="508743CA">
                <wp:simplePos x="0" y="0"/>
                <wp:positionH relativeFrom="column">
                  <wp:posOffset>0</wp:posOffset>
                </wp:positionH>
                <wp:positionV relativeFrom="paragraph">
                  <wp:posOffset>3709035</wp:posOffset>
                </wp:positionV>
                <wp:extent cx="5727700" cy="635"/>
                <wp:effectExtent l="0" t="0" r="0" b="12065"/>
                <wp:wrapTight wrapText="bothSides">
                  <wp:wrapPolygon edited="0">
                    <wp:start x="0" y="0"/>
                    <wp:lineTo x="0" y="0"/>
                    <wp:lineTo x="21552" y="0"/>
                    <wp:lineTo x="21552" y="0"/>
                    <wp:lineTo x="0" y="0"/>
                  </wp:wrapPolygon>
                </wp:wrapTight>
                <wp:docPr id="22" name="Text Box 2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12B6DBB3" w14:textId="6EDC742A" w:rsidR="00A6396E" w:rsidRPr="008519E1" w:rsidRDefault="00A6396E" w:rsidP="00975D3E">
                            <w:pPr>
                              <w:pStyle w:val="Caption"/>
                              <w:rPr>
                                <w:rFonts w:eastAsiaTheme="minorHAnsi"/>
                              </w:rPr>
                            </w:pPr>
                            <w:bookmarkStart w:id="134" w:name="_Ref6310829"/>
                            <w:bookmarkStart w:id="135" w:name="_Toc6466640"/>
                            <w:bookmarkStart w:id="136" w:name="_Toc6469251"/>
                            <w:r>
                              <w:t xml:space="preserve">Figure </w:t>
                            </w:r>
                            <w:fldSimple w:instr=" SEQ Figure \* ARABIC ">
                              <w:r w:rsidR="00CE2EF1">
                                <w:rPr>
                                  <w:noProof/>
                                </w:rPr>
                                <w:t>13</w:t>
                              </w:r>
                            </w:fldSimple>
                            <w:bookmarkEnd w:id="134"/>
                            <w:r>
                              <w:t xml:space="preserve"> Cold Start Overview Graph (All runtimes)</w:t>
                            </w:r>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A992A8" id="Text Box 22" o:spid="_x0000_s1035" type="#_x0000_t202" style="position:absolute;margin-left:0;margin-top:292.05pt;width:451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" stroked="f">
                <v:textbox style="mso-fit-shape-to-text:t" inset="0,0,0,0">
                  <w:txbxContent>
                    <w:p w14:paraId="12B6DBB3" w14:textId="6EDC742A" w:rsidR="00A6396E" w:rsidRPr="008519E1" w:rsidRDefault="00A6396E" w:rsidP="00975D3E">
                      <w:pPr>
                        <w:pStyle w:val="Caption"/>
                        <w:rPr>
                          <w:rFonts w:eastAsiaTheme="minorHAnsi"/>
                        </w:rPr>
                      </w:pPr>
                      <w:bookmarkStart w:id="177" w:name="_Ref6310829"/>
                      <w:bookmarkStart w:id="178" w:name="_Toc6466640"/>
                      <w:bookmarkStart w:id="179" w:name="_Toc6469251"/>
                      <w:r>
                        <w:t xml:space="preserve">Figure </w:t>
                      </w:r>
                      <w:fldSimple w:instr=" SEQ Figure \* ARABIC ">
                        <w:r w:rsidR="00CE2EF1">
                          <w:rPr>
                            <w:noProof/>
                          </w:rPr>
                          <w:t>13</w:t>
                        </w:r>
                      </w:fldSimple>
                      <w:bookmarkEnd w:id="177"/>
                      <w:r>
                        <w:t xml:space="preserve"> Cold Start Overview Graph (All runtimes)</w:t>
                      </w:r>
                      <w:bookmarkEnd w:id="178"/>
                      <w:bookmarkEnd w:id="179"/>
                    </w:p>
                  </w:txbxContent>
                </v:textbox>
                <w10:wrap type="tight"/>
              </v:shape>
            </w:pict>
          </mc:Fallback>
        </mc:AlternateContent>
      </w:r>
    </w:p>
    <w:p w14:paraId="4AD69026" w14:textId="247ED564" w:rsidR="00975D3E" w:rsidRPr="004757C4" w:rsidRDefault="00321CBE" w:rsidP="004757C4">
      <w:r>
        <w:t>What is plainly clear from the initial analysis of this first test run is that there is a clear difference in the cold start performance of these runtimes</w:t>
      </w:r>
      <w:r w:rsidR="0065452C">
        <w:t>.</w:t>
      </w:r>
    </w:p>
    <w:p w14:paraId="4190C427" w14:textId="1474637F" w:rsidR="009A774B" w:rsidRDefault="00CB4583">
      <w:pPr>
        <w:rPr>
          <w:rFonts w:eastAsiaTheme="majorEastAsia" w:cstheme="majorBidi"/>
          <w:b/>
          <w:color w:val="2F5496" w:themeColor="accent1" w:themeShade="BF"/>
          <w:sz w:val="26"/>
          <w:szCs w:val="26"/>
        </w:rPr>
      </w:pPr>
      <w:r w:rsidRPr="00975D3E">
        <w:rPr>
          <w:noProof/>
          <w:lang w:eastAsia="en-GB"/>
        </w:rPr>
        <w:drawing>
          <wp:anchor distT="0" distB="0" distL="114300" distR="114300" simplePos="0" relativeHeight="251679744" behindDoc="1" locked="0" layoutInCell="1" allowOverlap="1" wp14:anchorId="2E7A360A" wp14:editId="00057683">
            <wp:simplePos x="0" y="0"/>
            <wp:positionH relativeFrom="column">
              <wp:posOffset>650663</wp:posOffset>
            </wp:positionH>
            <wp:positionV relativeFrom="paragraph">
              <wp:posOffset>158962</wp:posOffset>
            </wp:positionV>
            <wp:extent cx="4178935" cy="2706370"/>
            <wp:effectExtent l="0" t="0" r="0" b="0"/>
            <wp:wrapTight wrapText="bothSides">
              <wp:wrapPolygon edited="0">
                <wp:start x="0" y="0"/>
                <wp:lineTo x="0" y="21489"/>
                <wp:lineTo x="21531" y="21489"/>
                <wp:lineTo x="21531"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178935" cy="2706370"/>
                    </a:xfrm>
                    <a:prstGeom prst="rect">
                      <a:avLst/>
                    </a:prstGeom>
                  </pic:spPr>
                </pic:pic>
              </a:graphicData>
            </a:graphic>
            <wp14:sizeRelH relativeFrom="page">
              <wp14:pctWidth>0</wp14:pctWidth>
            </wp14:sizeRelH>
            <wp14:sizeRelV relativeFrom="page">
              <wp14:pctHeight>0</wp14:pctHeight>
            </wp14:sizeRelV>
          </wp:anchor>
        </w:drawing>
      </w:r>
      <w:r w:rsidR="009A774B">
        <w:br w:type="page"/>
      </w:r>
    </w:p>
    <w:p w14:paraId="26BF9DF7" w14:textId="482609FA" w:rsidR="00112F43" w:rsidRDefault="00112F43" w:rsidP="00112F43">
      <w:pPr>
        <w:pStyle w:val="Heading2"/>
      </w:pPr>
      <w:bookmarkStart w:id="137" w:name="_Ref6383300"/>
      <w:bookmarkStart w:id="138" w:name="_Toc6469301"/>
      <w:r>
        <w:t>Cold Start Memory Tests</w:t>
      </w:r>
      <w:bookmarkEnd w:id="137"/>
      <w:bookmarkEnd w:id="138"/>
    </w:p>
    <w:p w14:paraId="1B66592D" w14:textId="26DB66C6" w:rsidR="00E11F21" w:rsidRPr="00E11F21" w:rsidRDefault="00E11F21" w:rsidP="00E11F21">
      <w:r>
        <w:t xml:space="preserve">Whilst the </w:t>
      </w:r>
      <w:r w:rsidR="00391AF4">
        <w:t xml:space="preserve">cold start tests evaluated in the previous section do show a strong correlation between the compiled and interpreted languages, </w:t>
      </w:r>
      <w:r w:rsidR="00876E08">
        <w:t>these test</w:t>
      </w:r>
      <w:r w:rsidR="00CD71CA">
        <w:t>s</w:t>
      </w:r>
      <w:r w:rsidR="00391AF4">
        <w:t xml:space="preserve"> </w:t>
      </w:r>
      <w:r w:rsidR="00876E08">
        <w:t xml:space="preserve">were </w:t>
      </w:r>
      <w:r w:rsidR="00391AF4">
        <w:t xml:space="preserve">carried out using the default memory allocation as </w:t>
      </w:r>
      <w:r w:rsidR="00876E08">
        <w:t>inherited from</w:t>
      </w:r>
      <w:r w:rsidR="00391AF4">
        <w:t xml:space="preserve"> the </w:t>
      </w:r>
      <w:proofErr w:type="spellStart"/>
      <w:r w:rsidR="00391AF4">
        <w:t>Serverless</w:t>
      </w:r>
      <w:proofErr w:type="spellEnd"/>
      <w:r w:rsidR="00391AF4">
        <w:t xml:space="preserve"> Framework – 1024 megabytes. </w:t>
      </w:r>
      <w:r w:rsidR="00FB1709">
        <w:t xml:space="preserve">In the literature review, it was noticed that in previous work by </w:t>
      </w:r>
      <w:proofErr w:type="spellStart"/>
      <w:r w:rsidR="00FB1709">
        <w:t>Ish</w:t>
      </w:r>
      <w:r w:rsidR="00876E08">
        <w:t>akian</w:t>
      </w:r>
      <w:proofErr w:type="spellEnd"/>
      <w:r w:rsidR="00876E08">
        <w:t xml:space="preserve"> et al. it had been observed that there was a relationship between warm execution times and memory allocation. On that basis, this test aimed to explore that theory further by deploying the same functions not only across the three different runtimes but across three memory tiers. It was hoped that there would be demonstrable link which could be drawn between memory allocation and a reduction of the cold start time.</w:t>
      </w:r>
    </w:p>
    <w:p w14:paraId="5EFC62EE" w14:textId="23E1C27D" w:rsidR="00112F43" w:rsidRDefault="00112F43" w:rsidP="00112F43">
      <w:pPr>
        <w:pStyle w:val="Heading3"/>
      </w:pPr>
      <w:bookmarkStart w:id="139" w:name="_Ref6383898"/>
      <w:bookmarkStart w:id="140" w:name="_Ref6383913"/>
      <w:bookmarkStart w:id="141" w:name="_Toc6469302"/>
      <w:r w:rsidRPr="00112F43">
        <w:t>Java</w:t>
      </w:r>
      <w:bookmarkEnd w:id="139"/>
      <w:bookmarkEnd w:id="140"/>
      <w:bookmarkEnd w:id="141"/>
    </w:p>
    <w:p w14:paraId="7A6E4A81" w14:textId="14EFA585" w:rsidR="00BB07DB" w:rsidRDefault="00147FB7" w:rsidP="00BB07DB">
      <w:r w:rsidRPr="00E54D55">
        <w:rPr>
          <w:noProof/>
          <w:lang w:eastAsia="en-GB"/>
        </w:rPr>
        <w:drawing>
          <wp:anchor distT="0" distB="0" distL="114300" distR="114300" simplePos="0" relativeHeight="251676672" behindDoc="1" locked="0" layoutInCell="1" allowOverlap="1" wp14:anchorId="0BFE9D1F" wp14:editId="1FE340EF">
            <wp:simplePos x="0" y="0"/>
            <wp:positionH relativeFrom="column">
              <wp:posOffset>0</wp:posOffset>
            </wp:positionH>
            <wp:positionV relativeFrom="paragraph">
              <wp:posOffset>1236980</wp:posOffset>
            </wp:positionV>
            <wp:extent cx="5727700" cy="3717925"/>
            <wp:effectExtent l="0" t="0" r="0" b="317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27700" cy="3717925"/>
                    </a:xfrm>
                    <a:prstGeom prst="rect">
                      <a:avLst/>
                    </a:prstGeom>
                  </pic:spPr>
                </pic:pic>
              </a:graphicData>
            </a:graphic>
            <wp14:sizeRelH relativeFrom="page">
              <wp14:pctWidth>0</wp14:pctWidth>
            </wp14:sizeRelH>
            <wp14:sizeRelV relativeFrom="page">
              <wp14:pctHeight>0</wp14:pctHeight>
            </wp14:sizeRelV>
          </wp:anchor>
        </w:drawing>
      </w:r>
      <w:r w:rsidR="00CD115A">
        <w:t xml:space="preserve">As with previous tests, the Java runtime continued to display comparatively large cold start times. There was however </w:t>
      </w:r>
      <w:r w:rsidR="00463823">
        <w:t xml:space="preserve">a clear visible difference across the different memory tiers as displayed in </w:t>
      </w:r>
      <w:r w:rsidR="00463823">
        <w:fldChar w:fldCharType="begin"/>
      </w:r>
      <w:r w:rsidR="00463823">
        <w:instrText xml:space="preserve"> REF _Ref6322211 \h </w:instrText>
      </w:r>
      <w:r w:rsidR="00463823">
        <w:fldChar w:fldCharType="separate"/>
      </w:r>
      <w:r w:rsidR="00CE2EF1">
        <w:t xml:space="preserve">Figure </w:t>
      </w:r>
      <w:r w:rsidR="00CE2EF1">
        <w:rPr>
          <w:noProof/>
        </w:rPr>
        <w:t>14</w:t>
      </w:r>
      <w:r w:rsidR="00463823">
        <w:fldChar w:fldCharType="end"/>
      </w:r>
      <w:r w:rsidR="00463823">
        <w:t>. Both the mean and median averages were almost identical</w:t>
      </w:r>
      <w:r w:rsidR="00BB07DB">
        <w:t xml:space="preserve"> with both displaying the same trend. By doubling the memory from 512 megabytes to 1024 megabytes there was on average a decrease of 20% in responses times; doubling this value again to 2048 megabytes so a further decrease of an average 37%.</w:t>
      </w:r>
    </w:p>
    <w:p w14:paraId="5EC32867" w14:textId="42CE0236" w:rsidR="009A774B" w:rsidRDefault="009A774B" w:rsidP="009A774B"/>
    <w:p w14:paraId="7E7F19E8" w14:textId="7437BB6A" w:rsidR="009A774B" w:rsidRDefault="00147FB7" w:rsidP="009A774B">
      <w:r>
        <w:rPr>
          <w:noProof/>
          <w:lang w:eastAsia="en-GB"/>
        </w:rPr>
        <mc:AlternateContent>
          <mc:Choice Requires="wps">
            <w:drawing>
              <wp:anchor distT="0" distB="0" distL="114300" distR="114300" simplePos="0" relativeHeight="251678720" behindDoc="0" locked="0" layoutInCell="1" allowOverlap="1" wp14:anchorId="70E1F18E" wp14:editId="763D1218">
                <wp:simplePos x="0" y="0"/>
                <wp:positionH relativeFrom="column">
                  <wp:posOffset>0</wp:posOffset>
                </wp:positionH>
                <wp:positionV relativeFrom="paragraph">
                  <wp:posOffset>3925570</wp:posOffset>
                </wp:positionV>
                <wp:extent cx="5727700" cy="203200"/>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5727700" cy="203200"/>
                        </a:xfrm>
                        <a:prstGeom prst="rect">
                          <a:avLst/>
                        </a:prstGeom>
                        <a:solidFill>
                          <a:prstClr val="white"/>
                        </a:solidFill>
                        <a:ln>
                          <a:noFill/>
                        </a:ln>
                      </wps:spPr>
                      <wps:txbx>
                        <w:txbxContent>
                          <w:p w14:paraId="032182BA" w14:textId="1BBEE5CB" w:rsidR="00A6396E" w:rsidRPr="00945281" w:rsidRDefault="00A6396E" w:rsidP="00A03FB8">
                            <w:pPr>
                              <w:pStyle w:val="Caption"/>
                              <w:jc w:val="left"/>
                              <w:rPr>
                                <w:rFonts w:eastAsiaTheme="minorHAnsi"/>
                              </w:rPr>
                            </w:pPr>
                            <w:bookmarkStart w:id="142" w:name="_Ref6322211"/>
                            <w:bookmarkStart w:id="143" w:name="_Toc6466641"/>
                            <w:bookmarkStart w:id="144" w:name="_Toc6469252"/>
                            <w:r>
                              <w:t xml:space="preserve">Figure </w:t>
                            </w:r>
                            <w:fldSimple w:instr=" SEQ Figure \* ARABIC ">
                              <w:r w:rsidR="00CE2EF1">
                                <w:rPr>
                                  <w:noProof/>
                                </w:rPr>
                                <w:t>14</w:t>
                              </w:r>
                            </w:fldSimple>
                            <w:bookmarkEnd w:id="142"/>
                            <w:r>
                              <w:t xml:space="preserve"> Java Cold Start Memory Test Statistics Chart</w:t>
                            </w:r>
                            <w:bookmarkEnd w:id="143"/>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E1F18E" id="Text Box 24" o:spid="_x0000_s1036" type="#_x0000_t202" style="position:absolute;margin-left:0;margin-top:309.1pt;width:451pt;height:16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" stroked="f">
                <v:textbox inset="0,0,0,0">
                  <w:txbxContent>
                    <w:p w14:paraId="032182BA" w14:textId="1BBEE5CB" w:rsidR="00A6396E" w:rsidRPr="00945281" w:rsidRDefault="00A6396E" w:rsidP="00A03FB8">
                      <w:pPr>
                        <w:pStyle w:val="Caption"/>
                        <w:jc w:val="left"/>
                        <w:rPr>
                          <w:rFonts w:eastAsiaTheme="minorHAnsi"/>
                        </w:rPr>
                      </w:pPr>
                      <w:bookmarkStart w:id="188" w:name="_Ref6322211"/>
                      <w:bookmarkStart w:id="189" w:name="_Toc6466641"/>
                      <w:bookmarkStart w:id="190" w:name="_Toc6469252"/>
                      <w:r>
                        <w:t xml:space="preserve">Figure </w:t>
                      </w:r>
                      <w:fldSimple w:instr=" SEQ Figure \* ARABIC ">
                        <w:r w:rsidR="00CE2EF1">
                          <w:rPr>
                            <w:noProof/>
                          </w:rPr>
                          <w:t>14</w:t>
                        </w:r>
                      </w:fldSimple>
                      <w:bookmarkEnd w:id="188"/>
                      <w:r>
                        <w:t xml:space="preserve"> Java Cold Start Memory Test Statistics Chart</w:t>
                      </w:r>
                      <w:bookmarkEnd w:id="189"/>
                      <w:bookmarkEnd w:id="190"/>
                    </w:p>
                  </w:txbxContent>
                </v:textbox>
                <w10:wrap type="square"/>
              </v:shape>
            </w:pict>
          </mc:Fallback>
        </mc:AlternateContent>
      </w:r>
    </w:p>
    <w:p w14:paraId="6A2D1499" w14:textId="75462CCE" w:rsidR="009A774B" w:rsidRDefault="00CB4FF5" w:rsidP="009A774B">
      <w:r>
        <w:t>There did however seem to be a slight deviation from that trend with regards to both the minimum and maximum times on the 1024 megabyte memory tier with the minimum slightly elevated and the maximum almost on par with the 512 MB tier maximum time. Having cross-reference this with a graph of the 1024 megabyte tier, there were two spikes in duration which could account for this anomaly but it’s again, there is the possibility of some interference with regards to network latency.</w:t>
      </w:r>
    </w:p>
    <w:p w14:paraId="2031CE01" w14:textId="5BC6C459" w:rsidR="00063BCD" w:rsidRPr="009A774B" w:rsidRDefault="00063BCD" w:rsidP="009A774B">
      <w:r>
        <w:t xml:space="preserve">One important thing which should be noted is with regards to the HTTP status codes. Whilst all </w:t>
      </w:r>
      <w:r w:rsidR="00326838">
        <w:t>requests</w:t>
      </w:r>
      <w:r>
        <w:t xml:space="preserve"> to the 1024 megabyte and </w:t>
      </w:r>
      <w:r w:rsidR="00E5444E">
        <w:t>2048-megabyte</w:t>
      </w:r>
      <w:r>
        <w:t xml:space="preserve"> tiers executed successfully – the 512 megabyte tier lambdas were all responding with an HTTP status code of 502; </w:t>
      </w:r>
      <w:r w:rsidR="005F5270">
        <w:t xml:space="preserve">bad gateway. On further excavation of the logs in AWS itself, it was discovered that each request to the </w:t>
      </w:r>
      <w:r w:rsidR="00E5444E">
        <w:t>512-megabyte</w:t>
      </w:r>
      <w:r w:rsidR="005F5270">
        <w:t xml:space="preserve"> lambdas were all timing out at 6000ms which was interesting on two fronts.</w:t>
      </w:r>
      <w:r w:rsidR="00323834">
        <w:t xml:space="preserve"> Although the function was timing out, presumably as a result of lack of memory, further inspections revealed that the memory used by the function </w:t>
      </w:r>
      <w:r w:rsidR="00A5148F">
        <w:t>never exceeded 130 megabytes. Similarly unusual was that</w:t>
      </w:r>
      <w:r w:rsidR="005F5270">
        <w:t xml:space="preserve"> </w:t>
      </w:r>
      <w:r w:rsidR="00A5148F">
        <w:t>w</w:t>
      </w:r>
      <w:r w:rsidR="005F5270">
        <w:t xml:space="preserve">hilst the logs were timing out at 6000ms, results </w:t>
      </w:r>
      <w:r w:rsidR="00A5148F">
        <w:t xml:space="preserve">from the tests </w:t>
      </w:r>
      <w:r w:rsidR="005F5270">
        <w:t xml:space="preserve">were showing times between six and eight seconds – in </w:t>
      </w:r>
      <w:r w:rsidR="00326838">
        <w:t xml:space="preserve">the </w:t>
      </w:r>
      <w:r w:rsidR="00A5148F">
        <w:t xml:space="preserve">worst </w:t>
      </w:r>
      <w:r w:rsidR="005F5270">
        <w:t>instance, this was an additional 2,115ms unaccounted for.</w:t>
      </w:r>
      <w:r w:rsidR="00A5148F">
        <w:t xml:space="preserve"> Whilst the latter is most likely a result </w:t>
      </w:r>
      <w:r w:rsidR="00F51BDE">
        <w:t xml:space="preserve">of </w:t>
      </w:r>
      <w:r w:rsidR="00A5148F">
        <w:t xml:space="preserve">network latency between the </w:t>
      </w:r>
      <w:r w:rsidR="00F51BDE">
        <w:t xml:space="preserve">both </w:t>
      </w:r>
      <w:r w:rsidR="00A5148F">
        <w:t>location of the testing equipment and Amazon’s servers</w:t>
      </w:r>
      <w:r w:rsidR="00F51BDE">
        <w:t>,</w:t>
      </w:r>
      <w:r w:rsidR="00A5148F">
        <w:t xml:space="preserve"> it could also indicate a delay within Amazon’s </w:t>
      </w:r>
      <w:r w:rsidR="00F51BDE">
        <w:t xml:space="preserve">own </w:t>
      </w:r>
      <w:r w:rsidR="00A5148F">
        <w:t xml:space="preserve">platform as was hypothesised by </w:t>
      </w:r>
      <w:proofErr w:type="spellStart"/>
      <w:r w:rsidR="00A5148F">
        <w:t>Bardsley</w:t>
      </w:r>
      <w:proofErr w:type="spellEnd"/>
      <w:r w:rsidR="00A5148F">
        <w:t xml:space="preserve"> et al. in the literature review. </w:t>
      </w:r>
      <w:r w:rsidR="00763E9A">
        <w:t>This will be explore</w:t>
      </w:r>
      <w:r w:rsidR="00E5444E">
        <w:t>d</w:t>
      </w:r>
      <w:r w:rsidR="00763E9A">
        <w:t xml:space="preserve"> further in a subsequent test.</w:t>
      </w:r>
    </w:p>
    <w:p w14:paraId="136C3C33" w14:textId="6A41573C" w:rsidR="00112F43" w:rsidRDefault="00112F43" w:rsidP="00112F43">
      <w:pPr>
        <w:pStyle w:val="Heading3"/>
      </w:pPr>
      <w:bookmarkStart w:id="145" w:name="_Toc6469303"/>
      <w:r w:rsidRPr="00112F43">
        <w:t>Node</w:t>
      </w:r>
      <w:bookmarkEnd w:id="145"/>
    </w:p>
    <w:p w14:paraId="12A263FE" w14:textId="15A12639" w:rsidR="00C00F19" w:rsidRDefault="00C00F19" w:rsidP="00014A32">
      <w:r>
        <w:t xml:space="preserve">Whilst the Java runtime </w:t>
      </w:r>
      <w:r w:rsidR="006328A5">
        <w:t>displayed some good findings in terms of the relationship between runtime and the effect on cold start</w:t>
      </w:r>
      <w:r w:rsidR="0052456C">
        <w:t xml:space="preserve"> times</w:t>
      </w:r>
      <w:r w:rsidR="006328A5">
        <w:t>, the Node result</w:t>
      </w:r>
      <w:r w:rsidR="00014A32">
        <w:t>s</w:t>
      </w:r>
      <w:r w:rsidR="006328A5">
        <w:t xml:space="preserve"> were not as conclusive. Where Java displayed a fairly significant difference, the Node results were in fact quite close – even across the memory brackets. There was a </w:t>
      </w:r>
      <w:r w:rsidR="00014A32">
        <w:t xml:space="preserve">variation across the mean and median averages, with a slightly wider spread on the maximum times as displayed on </w:t>
      </w:r>
      <w:r w:rsidR="00014A32">
        <w:fldChar w:fldCharType="begin"/>
      </w:r>
      <w:r w:rsidR="00014A32">
        <w:instrText xml:space="preserve"> REF _Ref6322211 \h </w:instrText>
      </w:r>
      <w:r w:rsidR="00014A32">
        <w:fldChar w:fldCharType="separate"/>
      </w:r>
      <w:r w:rsidR="00CE2EF1">
        <w:t xml:space="preserve">Figure </w:t>
      </w:r>
      <w:r w:rsidR="00CE2EF1">
        <w:rPr>
          <w:noProof/>
        </w:rPr>
        <w:t>14</w:t>
      </w:r>
      <w:r w:rsidR="00014A32">
        <w:fldChar w:fldCharType="end"/>
      </w:r>
      <w:r w:rsidR="00014A32">
        <w:t xml:space="preserve"> however the numbers still seemed</w:t>
      </w:r>
      <w:r w:rsidR="00326838">
        <w:t xml:space="preserve"> far</w:t>
      </w:r>
      <w:r w:rsidR="00014A32">
        <w:t xml:space="preserve"> from what was expected.</w:t>
      </w:r>
    </w:p>
    <w:p w14:paraId="1D0D1D07" w14:textId="21876131" w:rsidR="006328A5" w:rsidRDefault="006328A5" w:rsidP="00C00F19"/>
    <w:p w14:paraId="0DDF8B22" w14:textId="77777777" w:rsidR="00014A32" w:rsidRDefault="006328A5" w:rsidP="00014A32">
      <w:pPr>
        <w:keepNext/>
      </w:pPr>
      <w:r w:rsidRPr="006328A5">
        <w:rPr>
          <w:noProof/>
          <w:lang w:eastAsia="en-GB"/>
        </w:rPr>
        <w:drawing>
          <wp:inline distT="0" distB="0" distL="0" distR="0" wp14:anchorId="3DFD455F" wp14:editId="6686EAC1">
            <wp:extent cx="5705978" cy="37274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05978" cy="3727450"/>
                    </a:xfrm>
                    <a:prstGeom prst="rect">
                      <a:avLst/>
                    </a:prstGeom>
                  </pic:spPr>
                </pic:pic>
              </a:graphicData>
            </a:graphic>
          </wp:inline>
        </w:drawing>
      </w:r>
    </w:p>
    <w:p w14:paraId="61A84E92" w14:textId="6116A6BC" w:rsidR="006328A5" w:rsidRDefault="00014A32" w:rsidP="00A03FB8">
      <w:pPr>
        <w:pStyle w:val="Caption"/>
        <w:jc w:val="left"/>
      </w:pPr>
      <w:bookmarkStart w:id="146" w:name="_Toc6469253"/>
      <w:r>
        <w:t xml:space="preserve">Figure </w:t>
      </w:r>
      <w:fldSimple w:instr=" SEQ Figure \* ARABIC ">
        <w:r w:rsidR="00CE2EF1">
          <w:rPr>
            <w:noProof/>
          </w:rPr>
          <w:t>15</w:t>
        </w:r>
      </w:fldSimple>
      <w:r>
        <w:t xml:space="preserve"> Node Cold Start Memory Statistics</w:t>
      </w:r>
      <w:r w:rsidR="00A03FB8">
        <w:t xml:space="preserve"> Chart</w:t>
      </w:r>
      <w:bookmarkEnd w:id="146"/>
    </w:p>
    <w:p w14:paraId="06587D2B" w14:textId="77777777" w:rsidR="00014A32" w:rsidRDefault="00014A32">
      <w:r>
        <w:br w:type="page"/>
      </w:r>
    </w:p>
    <w:p w14:paraId="22B2C955" w14:textId="75B1CB48" w:rsidR="00014A32" w:rsidRDefault="00014A32" w:rsidP="00014A32">
      <w:r>
        <w:t xml:space="preserve">Furthermore, on comparison of the 1024-megabyte memory tier with the results from the initial cold start tests, it is clear there </w:t>
      </w:r>
      <w:proofErr w:type="gramStart"/>
      <w:r>
        <w:t>is</w:t>
      </w:r>
      <w:proofErr w:type="gramEnd"/>
      <w:r>
        <w:t xml:space="preserve"> some discrepanc</w:t>
      </w:r>
      <w:r w:rsidR="00326838">
        <w:t>ies</w:t>
      </w:r>
      <w:r>
        <w:t xml:space="preserve"> with the results.</w:t>
      </w:r>
      <w:r w:rsidR="00853FC4">
        <w:t xml:space="preserve"> Both the mean and median averages are exhibiting significant increase in times, with the median showing an increase of over eighty percent</w:t>
      </w:r>
      <w:r w:rsidR="00DF4159">
        <w:t xml:space="preserve"> as shown in </w:t>
      </w:r>
      <w:r w:rsidR="00DF4159">
        <w:fldChar w:fldCharType="begin"/>
      </w:r>
      <w:r w:rsidR="00DF4159">
        <w:instrText xml:space="preserve"> REF _Ref6327615 \h </w:instrText>
      </w:r>
      <w:r w:rsidR="00DF4159">
        <w:fldChar w:fldCharType="separate"/>
      </w:r>
      <w:r w:rsidR="00CE2EF1">
        <w:t xml:space="preserve">Table </w:t>
      </w:r>
      <w:r w:rsidR="00CE2EF1">
        <w:rPr>
          <w:noProof/>
        </w:rPr>
        <w:t>6</w:t>
      </w:r>
      <w:r w:rsidR="00DF4159">
        <w:fldChar w:fldCharType="end"/>
      </w:r>
      <w:r w:rsidR="00853FC4">
        <w:t>.</w:t>
      </w:r>
    </w:p>
    <w:p w14:paraId="590460BF" w14:textId="77777777" w:rsidR="00014A32" w:rsidRDefault="00014A32" w:rsidP="00014A32"/>
    <w:p w14:paraId="4C5AF7E3" w14:textId="53479A9D" w:rsidR="00DF4159" w:rsidRDefault="00DF4159" w:rsidP="00DF4159">
      <w:pPr>
        <w:pStyle w:val="Caption"/>
        <w:keepNext/>
      </w:pPr>
      <w:bookmarkStart w:id="147" w:name="_Ref6327615"/>
      <w:bookmarkStart w:id="148" w:name="_Toc6469234"/>
      <w:r>
        <w:t xml:space="preserve">Table </w:t>
      </w:r>
      <w:fldSimple w:instr=" SEQ Table \* ARABIC ">
        <w:r w:rsidR="00CE2EF1">
          <w:rPr>
            <w:noProof/>
          </w:rPr>
          <w:t>6</w:t>
        </w:r>
      </w:fldSimple>
      <w:bookmarkEnd w:id="147"/>
      <w:r>
        <w:t xml:space="preserve"> Comparison on Node Results with 1,024 MB memory allocation</w:t>
      </w:r>
      <w:bookmarkEnd w:id="148"/>
    </w:p>
    <w:tbl>
      <w:tblPr>
        <w:tblStyle w:val="TablePadding"/>
        <w:tblW w:w="5000" w:type="pct"/>
        <w:tblCellMar>
          <w:top w:w="113" w:type="dxa"/>
          <w:bottom w:w="113" w:type="dxa"/>
        </w:tblCellMar>
        <w:tblLook w:val="04A0" w:firstRow="1" w:lastRow="0" w:firstColumn="1" w:lastColumn="0" w:noHBand="0" w:noVBand="1"/>
      </w:tblPr>
      <w:tblGrid>
        <w:gridCol w:w="2754"/>
        <w:gridCol w:w="1125"/>
        <w:gridCol w:w="1057"/>
        <w:gridCol w:w="1038"/>
        <w:gridCol w:w="1029"/>
        <w:gridCol w:w="1206"/>
        <w:gridCol w:w="1027"/>
      </w:tblGrid>
      <w:tr w:rsidR="00014A32" w:rsidRPr="00BC4EAF" w14:paraId="212C8B0C" w14:textId="77777777" w:rsidTr="00DF4159">
        <w:trPr>
          <w:cnfStyle w:val="100000000000" w:firstRow="1" w:lastRow="0" w:firstColumn="0" w:lastColumn="0" w:oddVBand="0" w:evenVBand="0" w:oddHBand="0" w:evenHBand="0" w:firstRowFirstColumn="0" w:firstRowLastColumn="0" w:lastRowFirstColumn="0" w:lastRowLastColumn="0"/>
        </w:trPr>
        <w:tc>
          <w:tcPr>
            <w:tcW w:w="1491" w:type="pct"/>
          </w:tcPr>
          <w:p w14:paraId="3E85A3B8" w14:textId="1C35198B" w:rsidR="00014A32" w:rsidRPr="00BC4EAF" w:rsidRDefault="002C7B46" w:rsidP="009704D9">
            <w:pPr>
              <w:rPr>
                <w:i/>
                <w:iCs/>
              </w:rPr>
            </w:pPr>
            <w:r>
              <w:rPr>
                <w:i/>
                <w:iCs/>
              </w:rPr>
              <w:t>1024 MB Memory</w:t>
            </w:r>
          </w:p>
        </w:tc>
        <w:tc>
          <w:tcPr>
            <w:tcW w:w="609" w:type="pct"/>
          </w:tcPr>
          <w:p w14:paraId="27E6AEB3" w14:textId="77777777" w:rsidR="00014A32" w:rsidRPr="00BC4EAF" w:rsidRDefault="00014A32" w:rsidP="009704D9">
            <w:r w:rsidRPr="00BC4EAF">
              <w:t>Average</w:t>
            </w:r>
          </w:p>
        </w:tc>
        <w:tc>
          <w:tcPr>
            <w:tcW w:w="572" w:type="pct"/>
          </w:tcPr>
          <w:p w14:paraId="57C8CF3C" w14:textId="77777777" w:rsidR="00014A32" w:rsidRPr="00BC4EAF" w:rsidRDefault="00014A32" w:rsidP="009704D9">
            <w:r w:rsidRPr="00BC4EAF">
              <w:t>Median</w:t>
            </w:r>
          </w:p>
        </w:tc>
        <w:tc>
          <w:tcPr>
            <w:tcW w:w="562" w:type="pct"/>
          </w:tcPr>
          <w:p w14:paraId="4DC31234" w14:textId="77777777" w:rsidR="00014A32" w:rsidRPr="00BC4EAF" w:rsidRDefault="00014A32" w:rsidP="009704D9">
            <w:r w:rsidRPr="00BC4EAF">
              <w:t>Min</w:t>
            </w:r>
          </w:p>
        </w:tc>
        <w:tc>
          <w:tcPr>
            <w:tcW w:w="557" w:type="pct"/>
          </w:tcPr>
          <w:p w14:paraId="4F9E33D3" w14:textId="77777777" w:rsidR="00014A32" w:rsidRPr="00BC4EAF" w:rsidRDefault="00014A32" w:rsidP="009704D9">
            <w:r w:rsidRPr="00BC4EAF">
              <w:t>Max</w:t>
            </w:r>
          </w:p>
        </w:tc>
        <w:tc>
          <w:tcPr>
            <w:tcW w:w="653" w:type="pct"/>
          </w:tcPr>
          <w:p w14:paraId="033704D1" w14:textId="77777777" w:rsidR="00014A32" w:rsidRPr="00BC4EAF" w:rsidRDefault="00014A32" w:rsidP="009704D9">
            <w:r w:rsidRPr="00BC4EAF">
              <w:t>Std</w:t>
            </w:r>
            <w:r>
              <w:t xml:space="preserve">. </w:t>
            </w:r>
            <w:r w:rsidRPr="00BC4EAF">
              <w:t>Dev</w:t>
            </w:r>
            <w:r>
              <w:t>.</w:t>
            </w:r>
          </w:p>
        </w:tc>
        <w:tc>
          <w:tcPr>
            <w:tcW w:w="556" w:type="pct"/>
          </w:tcPr>
          <w:p w14:paraId="70C06D43" w14:textId="77777777" w:rsidR="00014A32" w:rsidRPr="00BC4EAF" w:rsidRDefault="00014A32" w:rsidP="009704D9">
            <w:r w:rsidRPr="00BC4EAF">
              <w:t>99p</w:t>
            </w:r>
          </w:p>
        </w:tc>
      </w:tr>
      <w:tr w:rsidR="00014A32" w:rsidRPr="00BC4EAF" w14:paraId="43E6D529" w14:textId="77777777" w:rsidTr="00DF4159">
        <w:tc>
          <w:tcPr>
            <w:tcW w:w="1491" w:type="pct"/>
          </w:tcPr>
          <w:p w14:paraId="44DEFE89" w14:textId="0B63998D" w:rsidR="00014A32" w:rsidRPr="00BC4EAF" w:rsidRDefault="00014A32" w:rsidP="009704D9">
            <w:r>
              <w:t>1</w:t>
            </w:r>
            <w:r w:rsidRPr="00014A32">
              <w:rPr>
                <w:vertAlign w:val="superscript"/>
              </w:rPr>
              <w:t>st</w:t>
            </w:r>
            <w:r>
              <w:t xml:space="preserve"> Node Cold Start Test</w:t>
            </w:r>
            <w:r>
              <w:br/>
            </w:r>
            <w:r w:rsidRPr="00014A32">
              <w:rPr>
                <w:i/>
                <w:iCs/>
              </w:rPr>
              <w:t>(Cold Start Test)</w:t>
            </w:r>
          </w:p>
        </w:tc>
        <w:tc>
          <w:tcPr>
            <w:tcW w:w="609" w:type="pct"/>
          </w:tcPr>
          <w:p w14:paraId="39D7A9EF" w14:textId="77777777" w:rsidR="00014A32" w:rsidRPr="00BC4EAF" w:rsidRDefault="00014A32" w:rsidP="009704D9">
            <w:r w:rsidRPr="00BC4EAF">
              <w:t>943ms</w:t>
            </w:r>
          </w:p>
        </w:tc>
        <w:tc>
          <w:tcPr>
            <w:tcW w:w="572" w:type="pct"/>
          </w:tcPr>
          <w:p w14:paraId="219EF956" w14:textId="77777777" w:rsidR="00014A32" w:rsidRPr="00BC4EAF" w:rsidRDefault="00014A32" w:rsidP="009704D9">
            <w:r w:rsidRPr="00BC4EAF">
              <w:t>917ms</w:t>
            </w:r>
          </w:p>
        </w:tc>
        <w:tc>
          <w:tcPr>
            <w:tcW w:w="562" w:type="pct"/>
          </w:tcPr>
          <w:p w14:paraId="6AD024F7" w14:textId="77777777" w:rsidR="00014A32" w:rsidRPr="00BC4EAF" w:rsidRDefault="00014A32" w:rsidP="009704D9">
            <w:r w:rsidRPr="00BC4EAF">
              <w:t>732ms</w:t>
            </w:r>
          </w:p>
        </w:tc>
        <w:tc>
          <w:tcPr>
            <w:tcW w:w="557" w:type="pct"/>
          </w:tcPr>
          <w:p w14:paraId="4E2717EF" w14:textId="77777777" w:rsidR="00014A32" w:rsidRPr="00BC4EAF" w:rsidRDefault="00014A32" w:rsidP="009704D9">
            <w:r w:rsidRPr="00BC4EAF">
              <w:t>1789ms</w:t>
            </w:r>
          </w:p>
        </w:tc>
        <w:tc>
          <w:tcPr>
            <w:tcW w:w="653" w:type="pct"/>
          </w:tcPr>
          <w:p w14:paraId="4CCDFD92" w14:textId="77777777" w:rsidR="00014A32" w:rsidRPr="00BC4EAF" w:rsidRDefault="00014A32" w:rsidP="009704D9">
            <w:r w:rsidRPr="00BC4EAF">
              <w:t>173ms</w:t>
            </w:r>
          </w:p>
        </w:tc>
        <w:tc>
          <w:tcPr>
            <w:tcW w:w="556" w:type="pct"/>
          </w:tcPr>
          <w:p w14:paraId="1585AA66" w14:textId="77777777" w:rsidR="00014A32" w:rsidRPr="00BC4EAF" w:rsidRDefault="00014A32" w:rsidP="009704D9">
            <w:r w:rsidRPr="00BC4EAF">
              <w:t>1773ms</w:t>
            </w:r>
          </w:p>
        </w:tc>
      </w:tr>
      <w:tr w:rsidR="00DF4159" w:rsidRPr="00BC4EAF" w14:paraId="268539F8" w14:textId="77777777" w:rsidTr="00DF4159">
        <w:tc>
          <w:tcPr>
            <w:tcW w:w="1491" w:type="pct"/>
          </w:tcPr>
          <w:p w14:paraId="46CD50A2" w14:textId="60B78AFF" w:rsidR="00014A32" w:rsidRDefault="00014A32" w:rsidP="00014A32">
            <w:r>
              <w:t>2</w:t>
            </w:r>
            <w:r w:rsidRPr="00014A32">
              <w:rPr>
                <w:vertAlign w:val="superscript"/>
              </w:rPr>
              <w:t>nd</w:t>
            </w:r>
            <w:r>
              <w:t xml:space="preserve"> Node Cold Start Test</w:t>
            </w:r>
            <w:r>
              <w:br/>
            </w:r>
            <w:r w:rsidRPr="00014A32">
              <w:rPr>
                <w:i/>
                <w:iCs/>
              </w:rPr>
              <w:t>(Memory Tier Test)</w:t>
            </w:r>
          </w:p>
        </w:tc>
        <w:tc>
          <w:tcPr>
            <w:tcW w:w="609" w:type="pct"/>
          </w:tcPr>
          <w:p w14:paraId="4D9B406D" w14:textId="35A4B547" w:rsidR="00014A32" w:rsidRPr="00BC4EAF" w:rsidRDefault="00014A32" w:rsidP="00014A32">
            <w:r w:rsidRPr="00145047">
              <w:t>1617ms</w:t>
            </w:r>
          </w:p>
        </w:tc>
        <w:tc>
          <w:tcPr>
            <w:tcW w:w="572" w:type="pct"/>
          </w:tcPr>
          <w:p w14:paraId="58036CD0" w14:textId="0ACB320C" w:rsidR="00014A32" w:rsidRPr="00BC4EAF" w:rsidRDefault="00014A32" w:rsidP="00014A32">
            <w:r w:rsidRPr="00145047">
              <w:t>1660ms</w:t>
            </w:r>
          </w:p>
        </w:tc>
        <w:tc>
          <w:tcPr>
            <w:tcW w:w="562" w:type="pct"/>
          </w:tcPr>
          <w:p w14:paraId="167251E3" w14:textId="304BB440" w:rsidR="00014A32" w:rsidRPr="00BC4EAF" w:rsidRDefault="00014A32" w:rsidP="00014A32">
            <w:r w:rsidRPr="00145047">
              <w:t>951ms</w:t>
            </w:r>
          </w:p>
        </w:tc>
        <w:tc>
          <w:tcPr>
            <w:tcW w:w="557" w:type="pct"/>
          </w:tcPr>
          <w:p w14:paraId="3ABC41A4" w14:textId="634ED670" w:rsidR="00014A32" w:rsidRPr="00BC4EAF" w:rsidRDefault="00014A32" w:rsidP="00014A32">
            <w:r w:rsidRPr="00145047">
              <w:t>1962ms</w:t>
            </w:r>
          </w:p>
        </w:tc>
        <w:tc>
          <w:tcPr>
            <w:tcW w:w="653" w:type="pct"/>
          </w:tcPr>
          <w:p w14:paraId="632EF1B0" w14:textId="628562B3" w:rsidR="00014A32" w:rsidRPr="00BC4EAF" w:rsidRDefault="00014A32" w:rsidP="00014A32">
            <w:r w:rsidRPr="00145047">
              <w:t>187ms</w:t>
            </w:r>
          </w:p>
        </w:tc>
        <w:tc>
          <w:tcPr>
            <w:tcW w:w="556" w:type="pct"/>
          </w:tcPr>
          <w:p w14:paraId="1AFAE739" w14:textId="322848F7" w:rsidR="00014A32" w:rsidRPr="00BC4EAF" w:rsidRDefault="00014A32" w:rsidP="00014A32">
            <w:r w:rsidRPr="00145047">
              <w:t>1939ms</w:t>
            </w:r>
          </w:p>
        </w:tc>
      </w:tr>
      <w:tr w:rsidR="00DF4159" w:rsidRPr="00BC4EAF" w14:paraId="0F56674B" w14:textId="77777777" w:rsidTr="00DF4159">
        <w:tc>
          <w:tcPr>
            <w:tcW w:w="1491" w:type="pct"/>
          </w:tcPr>
          <w:p w14:paraId="27CE18A9" w14:textId="065C7CE0" w:rsidR="00014A32" w:rsidRPr="00014A32" w:rsidRDefault="00014A32" w:rsidP="00014A32">
            <w:pPr>
              <w:rPr>
                <w:b/>
                <w:bCs/>
              </w:rPr>
            </w:pPr>
            <w:r w:rsidRPr="00014A32">
              <w:rPr>
                <w:b/>
                <w:bCs/>
              </w:rPr>
              <w:t xml:space="preserve">Percentage </w:t>
            </w:r>
            <w:r>
              <w:rPr>
                <w:b/>
                <w:bCs/>
              </w:rPr>
              <w:t>Change (%)</w:t>
            </w:r>
          </w:p>
        </w:tc>
        <w:tc>
          <w:tcPr>
            <w:tcW w:w="609" w:type="pct"/>
            <w:vAlign w:val="center"/>
          </w:tcPr>
          <w:p w14:paraId="2894D3A1" w14:textId="07067F82" w:rsidR="00014A32" w:rsidRPr="00014A32" w:rsidRDefault="00014A32" w:rsidP="00014A32">
            <w:pPr>
              <w:jc w:val="center"/>
              <w:rPr>
                <w:b/>
                <w:bCs/>
                <w:color w:val="C00000"/>
              </w:rPr>
            </w:pPr>
            <w:r>
              <w:rPr>
                <w:b/>
                <w:bCs/>
                <w:color w:val="C00000"/>
              </w:rPr>
              <w:t>+</w:t>
            </w:r>
            <w:r w:rsidRPr="00014A32">
              <w:rPr>
                <w:b/>
                <w:bCs/>
                <w:color w:val="C00000"/>
              </w:rPr>
              <w:t>71.5%</w:t>
            </w:r>
          </w:p>
        </w:tc>
        <w:tc>
          <w:tcPr>
            <w:tcW w:w="572" w:type="pct"/>
            <w:vAlign w:val="center"/>
          </w:tcPr>
          <w:p w14:paraId="70877EDC" w14:textId="1F564411" w:rsidR="00014A32" w:rsidRPr="00014A32" w:rsidRDefault="00014A32" w:rsidP="00014A32">
            <w:pPr>
              <w:jc w:val="center"/>
              <w:rPr>
                <w:b/>
                <w:bCs/>
                <w:color w:val="C00000"/>
              </w:rPr>
            </w:pPr>
            <w:r>
              <w:rPr>
                <w:b/>
                <w:bCs/>
                <w:color w:val="C00000"/>
              </w:rPr>
              <w:t>+</w:t>
            </w:r>
            <w:r w:rsidRPr="00014A32">
              <w:rPr>
                <w:b/>
                <w:bCs/>
                <w:color w:val="C00000"/>
              </w:rPr>
              <w:t>81%</w:t>
            </w:r>
          </w:p>
        </w:tc>
        <w:tc>
          <w:tcPr>
            <w:tcW w:w="562" w:type="pct"/>
            <w:vAlign w:val="center"/>
          </w:tcPr>
          <w:p w14:paraId="191AA0AE" w14:textId="4B7E0F99" w:rsidR="00014A32" w:rsidRPr="00014A32" w:rsidRDefault="00014A32" w:rsidP="00014A32">
            <w:pPr>
              <w:jc w:val="center"/>
              <w:rPr>
                <w:b/>
                <w:bCs/>
                <w:color w:val="C00000"/>
              </w:rPr>
            </w:pPr>
            <w:r>
              <w:rPr>
                <w:b/>
                <w:bCs/>
                <w:color w:val="C00000"/>
              </w:rPr>
              <w:t>+</w:t>
            </w:r>
            <w:r w:rsidRPr="00014A32">
              <w:rPr>
                <w:b/>
                <w:bCs/>
                <w:color w:val="C00000"/>
              </w:rPr>
              <w:t>29.9%</w:t>
            </w:r>
          </w:p>
        </w:tc>
        <w:tc>
          <w:tcPr>
            <w:tcW w:w="557" w:type="pct"/>
            <w:vAlign w:val="center"/>
          </w:tcPr>
          <w:p w14:paraId="2D92F646" w14:textId="3E294F1A" w:rsidR="00014A32" w:rsidRPr="00014A32" w:rsidRDefault="00014A32" w:rsidP="00014A32">
            <w:pPr>
              <w:jc w:val="center"/>
              <w:rPr>
                <w:b/>
                <w:bCs/>
              </w:rPr>
            </w:pPr>
            <w:r>
              <w:rPr>
                <w:b/>
                <w:bCs/>
              </w:rPr>
              <w:t>+</w:t>
            </w:r>
            <w:r w:rsidRPr="00014A32">
              <w:rPr>
                <w:b/>
                <w:bCs/>
              </w:rPr>
              <w:t>9.7%</w:t>
            </w:r>
          </w:p>
        </w:tc>
        <w:tc>
          <w:tcPr>
            <w:tcW w:w="653" w:type="pct"/>
            <w:vAlign w:val="center"/>
          </w:tcPr>
          <w:p w14:paraId="79FEA4B5" w14:textId="51CC6F36" w:rsidR="00014A32" w:rsidRPr="00014A32" w:rsidRDefault="00014A32" w:rsidP="00014A32">
            <w:pPr>
              <w:jc w:val="center"/>
              <w:rPr>
                <w:b/>
                <w:bCs/>
              </w:rPr>
            </w:pPr>
            <w:r>
              <w:rPr>
                <w:b/>
                <w:bCs/>
              </w:rPr>
              <w:t>+</w:t>
            </w:r>
            <w:r w:rsidRPr="00014A32">
              <w:rPr>
                <w:b/>
                <w:bCs/>
              </w:rPr>
              <w:t>8.1%</w:t>
            </w:r>
          </w:p>
        </w:tc>
        <w:tc>
          <w:tcPr>
            <w:tcW w:w="556" w:type="pct"/>
            <w:vAlign w:val="center"/>
          </w:tcPr>
          <w:p w14:paraId="3901A652" w14:textId="2AD3517F" w:rsidR="00014A32" w:rsidRPr="00014A32" w:rsidRDefault="00014A32" w:rsidP="00014A32">
            <w:pPr>
              <w:jc w:val="center"/>
              <w:rPr>
                <w:b/>
                <w:bCs/>
              </w:rPr>
            </w:pPr>
            <w:r>
              <w:rPr>
                <w:b/>
                <w:bCs/>
              </w:rPr>
              <w:t>+</w:t>
            </w:r>
            <w:r w:rsidRPr="00014A32">
              <w:rPr>
                <w:b/>
                <w:bCs/>
              </w:rPr>
              <w:t>9.4%</w:t>
            </w:r>
          </w:p>
        </w:tc>
      </w:tr>
    </w:tbl>
    <w:p w14:paraId="1C0FE1AB" w14:textId="77777777" w:rsidR="006328A5" w:rsidRPr="00C00F19" w:rsidRDefault="006328A5" w:rsidP="00C00F19"/>
    <w:p w14:paraId="3A4E2E0B" w14:textId="33F3657C" w:rsidR="00112F43" w:rsidRDefault="00112F43" w:rsidP="00DE53FE">
      <w:pPr>
        <w:pStyle w:val="Heading3"/>
      </w:pPr>
      <w:bookmarkStart w:id="149" w:name="_Toc6469304"/>
      <w:r w:rsidRPr="00112F43">
        <w:t>Python</w:t>
      </w:r>
      <w:bookmarkEnd w:id="149"/>
    </w:p>
    <w:p w14:paraId="2B4D3E9A" w14:textId="0294CEFA" w:rsidR="00DF4159" w:rsidRDefault="00147FB7" w:rsidP="00DF4159">
      <w:r>
        <w:t xml:space="preserve">On evaluation of the Python results, it unfortunately seems as though this test has suffered the same distortion of test results as the Node runtime. </w:t>
      </w:r>
      <w:r w:rsidR="00543FC1">
        <w:t xml:space="preserve">Looking at the graph in </w:t>
      </w:r>
      <w:r w:rsidR="00D70D2F">
        <w:fldChar w:fldCharType="begin"/>
      </w:r>
      <w:r w:rsidR="00D70D2F">
        <w:instrText xml:space="preserve"> REF _Ref6322211 \h </w:instrText>
      </w:r>
      <w:r w:rsidR="00D70D2F">
        <w:fldChar w:fldCharType="separate"/>
      </w:r>
      <w:r w:rsidR="00CE2EF1">
        <w:t xml:space="preserve">Figure </w:t>
      </w:r>
      <w:r w:rsidR="00CE2EF1">
        <w:rPr>
          <w:noProof/>
        </w:rPr>
        <w:t>14</w:t>
      </w:r>
      <w:r w:rsidR="00D70D2F">
        <w:fldChar w:fldCharType="end"/>
      </w:r>
      <w:r w:rsidR="00D70D2F">
        <w:t xml:space="preserve"> there is no real discernible trend which would support the link between memory allocation and the effect it has on runtime from there results. This is an increased standard deviation in the </w:t>
      </w:r>
      <w:r w:rsidR="00EA23E1">
        <w:t>512-megabyte</w:t>
      </w:r>
      <w:r w:rsidR="00D70D2F">
        <w:t xml:space="preserve"> tier which may go some way to explain why the 512 megabyte and </w:t>
      </w:r>
      <w:r w:rsidR="00EA23E1">
        <w:t>2048-megabyte</w:t>
      </w:r>
      <w:r w:rsidR="00D70D2F">
        <w:t xml:space="preserve"> </w:t>
      </w:r>
      <w:r w:rsidR="00A912D0">
        <w:t>tier</w:t>
      </w:r>
      <w:r w:rsidR="00D70D2F">
        <w:t xml:space="preserve"> have an extremely similar maximum duration of 1</w:t>
      </w:r>
      <w:r w:rsidR="009723F3">
        <w:t>,</w:t>
      </w:r>
      <w:r w:rsidR="00D70D2F">
        <w:t>923 milliseconds and 1</w:t>
      </w:r>
      <w:r w:rsidR="009723F3">
        <w:t>,</w:t>
      </w:r>
      <w:r w:rsidR="00D70D2F">
        <w:t>919 milliseconds respectively.</w:t>
      </w:r>
    </w:p>
    <w:p w14:paraId="50655590" w14:textId="0DB437EF" w:rsidR="00496A8B" w:rsidRDefault="00496A8B" w:rsidP="00DF4159"/>
    <w:p w14:paraId="77FA0306" w14:textId="77777777" w:rsidR="00A03FB8" w:rsidRDefault="00147FB7" w:rsidP="00A03FB8">
      <w:pPr>
        <w:keepNext/>
      </w:pPr>
      <w:r w:rsidRPr="00147FB7">
        <w:rPr>
          <w:noProof/>
          <w:lang w:eastAsia="en-GB"/>
        </w:rPr>
        <w:drawing>
          <wp:inline distT="0" distB="0" distL="0" distR="0" wp14:anchorId="74D444DC" wp14:editId="5C5257FA">
            <wp:extent cx="5727700" cy="37007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27700" cy="3700780"/>
                    </a:xfrm>
                    <a:prstGeom prst="rect">
                      <a:avLst/>
                    </a:prstGeom>
                  </pic:spPr>
                </pic:pic>
              </a:graphicData>
            </a:graphic>
          </wp:inline>
        </w:drawing>
      </w:r>
    </w:p>
    <w:p w14:paraId="55D27C74" w14:textId="53BDE002" w:rsidR="00147FB7" w:rsidRDefault="00A03FB8" w:rsidP="00A03FB8">
      <w:pPr>
        <w:pStyle w:val="Caption"/>
      </w:pPr>
      <w:bookmarkStart w:id="150" w:name="_Toc6469254"/>
      <w:r>
        <w:t xml:space="preserve">Figure </w:t>
      </w:r>
      <w:fldSimple w:instr=" SEQ Figure \* ARABIC ">
        <w:r w:rsidR="00CE2EF1">
          <w:rPr>
            <w:noProof/>
          </w:rPr>
          <w:t>16</w:t>
        </w:r>
      </w:fldSimple>
      <w:r>
        <w:t xml:space="preserve"> Python Cold Start Statistics Chart</w:t>
      </w:r>
      <w:bookmarkEnd w:id="150"/>
    </w:p>
    <w:p w14:paraId="1E8CF9CD" w14:textId="35224BB4" w:rsidR="00496A8B" w:rsidRDefault="00E600D4" w:rsidP="000E5760">
      <w:pPr>
        <w:pStyle w:val="Heading3"/>
      </w:pPr>
      <w:bookmarkStart w:id="151" w:name="_Toc6469305"/>
      <w:r>
        <w:t>Conclusion</w:t>
      </w:r>
      <w:bookmarkEnd w:id="151"/>
    </w:p>
    <w:p w14:paraId="19B0C430" w14:textId="075B26CF" w:rsidR="009F2B80" w:rsidRDefault="006E25B0" w:rsidP="00BC6B21">
      <w:r>
        <w:t>Whilst the initial results from the Java runtime test seemed promising – the</w:t>
      </w:r>
      <w:r w:rsidR="008574EB">
        <w:t>y</w:t>
      </w:r>
      <w:r>
        <w:t xml:space="preserve"> </w:t>
      </w:r>
      <w:r w:rsidR="008574EB">
        <w:t xml:space="preserve">certainly </w:t>
      </w:r>
      <w:r>
        <w:t xml:space="preserve">exhibited </w:t>
      </w:r>
      <w:r w:rsidR="008574EB">
        <w:t xml:space="preserve">the linkage expected between memory allocation and the impact this </w:t>
      </w:r>
      <w:r w:rsidR="00815E54">
        <w:t xml:space="preserve">reportedly has on reducing cold start times. </w:t>
      </w:r>
      <w:r w:rsidR="009F2B80">
        <w:t>Unfortunately, as is becoming quite clear, the testing setup and approach would appear quite susceptible to result variations as a result of network congestion or connectivity issues. On that basis, whilst the Java data was encouraging, there can be no conclusive assertions drawn from the subsequent Node and Python tests</w:t>
      </w:r>
      <w:r w:rsidR="0052456C">
        <w:t xml:space="preserve"> as yet</w:t>
      </w:r>
      <w:r w:rsidR="009F2B80">
        <w:t>.</w:t>
      </w:r>
    </w:p>
    <w:p w14:paraId="1D849D14" w14:textId="77777777" w:rsidR="00A73B0C" w:rsidRDefault="00A73B0C">
      <w:pPr>
        <w:rPr>
          <w:rFonts w:eastAsiaTheme="majorEastAsia" w:cstheme="majorBidi"/>
          <w:b/>
          <w:color w:val="2F5496" w:themeColor="accent1" w:themeShade="BF"/>
          <w:sz w:val="26"/>
          <w:szCs w:val="26"/>
        </w:rPr>
      </w:pPr>
      <w:r>
        <w:br w:type="page"/>
      </w:r>
    </w:p>
    <w:p w14:paraId="51C275EF" w14:textId="57A09BE3" w:rsidR="00D95162" w:rsidRDefault="00A73B0C" w:rsidP="009F2B80">
      <w:pPr>
        <w:pStyle w:val="Heading2"/>
      </w:pPr>
      <w:bookmarkStart w:id="152" w:name="_Toc6469306"/>
      <w:r>
        <w:t>Direct Invocation</w:t>
      </w:r>
      <w:r w:rsidR="00466387">
        <w:t xml:space="preserve"> Lambda Tests</w:t>
      </w:r>
      <w:bookmarkEnd w:id="152"/>
    </w:p>
    <w:p w14:paraId="58716D20" w14:textId="78F0FB4B" w:rsidR="00342B4C" w:rsidRDefault="00342B4C" w:rsidP="002337F7">
      <w:r>
        <w:t>It was noted</w:t>
      </w:r>
      <w:r w:rsidR="00EF65B5">
        <w:t xml:space="preserve"> earlier</w:t>
      </w:r>
      <w:r>
        <w:t xml:space="preserve"> in the literature review that several studies had come across some unexpected delays in their results in different guises. This project too has observed varying results when triggering the functions across HTTP via API Gateway.</w:t>
      </w:r>
    </w:p>
    <w:p w14:paraId="30F9B874" w14:textId="77777777" w:rsidR="00EF65B5" w:rsidRDefault="00EF65B5" w:rsidP="002337F7"/>
    <w:p w14:paraId="3706EA88" w14:textId="7D5DD565" w:rsidR="00342B4C" w:rsidRDefault="00A73B0C" w:rsidP="002337F7">
      <w:r>
        <w:t>As mentioned in the execution section, t</w:t>
      </w:r>
      <w:r w:rsidR="00342B4C">
        <w:t xml:space="preserve">he </w:t>
      </w:r>
      <w:proofErr w:type="spellStart"/>
      <w:r w:rsidR="00342B4C">
        <w:t>Serverless</w:t>
      </w:r>
      <w:proofErr w:type="spellEnd"/>
      <w:r w:rsidR="00342B4C">
        <w:t xml:space="preserve"> Framework, whilst enabling the </w:t>
      </w:r>
      <w:r>
        <w:t xml:space="preserve">configuration </w:t>
      </w:r>
      <w:r w:rsidR="00342B4C">
        <w:t xml:space="preserve">of API Gateway and other AWS resources to trigger Lambda functions – it also facilitates the ability to invoke Lambda functions directly from the command-line interface. </w:t>
      </w:r>
      <w:r>
        <w:t>The subsequent sections will discuss the results of those tests.</w:t>
      </w:r>
    </w:p>
    <w:p w14:paraId="189F8F90" w14:textId="77777777" w:rsidR="00342B4C" w:rsidRPr="002337F7" w:rsidRDefault="00342B4C" w:rsidP="002337F7"/>
    <w:p w14:paraId="27F9E63C" w14:textId="43993D31" w:rsidR="000D16ED" w:rsidRDefault="00342B4C" w:rsidP="00F25FDA">
      <w:pPr>
        <w:pStyle w:val="Heading3"/>
      </w:pPr>
      <w:bookmarkStart w:id="153" w:name="_Toc6469307"/>
      <w:r>
        <w:t>Direct</w:t>
      </w:r>
      <w:r w:rsidR="00F25FDA">
        <w:t xml:space="preserve"> </w:t>
      </w:r>
      <w:r>
        <w:t xml:space="preserve">Invocation </w:t>
      </w:r>
      <w:r w:rsidR="00F25FDA">
        <w:t>Cold Start</w:t>
      </w:r>
      <w:bookmarkEnd w:id="153"/>
    </w:p>
    <w:p w14:paraId="7EDE80EB" w14:textId="1A191736" w:rsidR="00440492" w:rsidRDefault="00342B4C" w:rsidP="00EF65B5">
      <w:r>
        <w:t xml:space="preserve">The first direct lambda test was to re-investigate the cold start issue. A test was carried out similar to the test in section </w:t>
      </w:r>
      <w:r>
        <w:fldChar w:fldCharType="begin"/>
      </w:r>
      <w:r>
        <w:instrText xml:space="preserve"> REF _Ref6383300 \r \h </w:instrText>
      </w:r>
      <w:r>
        <w:fldChar w:fldCharType="separate"/>
      </w:r>
      <w:r w:rsidR="00CE2EF1">
        <w:rPr>
          <w:cs/>
        </w:rPr>
        <w:t>‎</w:t>
      </w:r>
      <w:r w:rsidR="00CE2EF1">
        <w:t>4.3</w:t>
      </w:r>
      <w:r>
        <w:fldChar w:fldCharType="end"/>
      </w:r>
      <w:r>
        <w:t xml:space="preserve"> - </w:t>
      </w:r>
      <w:r>
        <w:fldChar w:fldCharType="begin"/>
      </w:r>
      <w:r>
        <w:instrText xml:space="preserve"> REF _Ref6383300 \h </w:instrText>
      </w:r>
      <w:r>
        <w:fldChar w:fldCharType="separate"/>
      </w:r>
      <w:r w:rsidR="00CE2EF1">
        <w:t>Cold Start Memory Tests</w:t>
      </w:r>
      <w:r>
        <w:fldChar w:fldCharType="end"/>
      </w:r>
      <w:r w:rsidR="00444314">
        <w:t xml:space="preserve"> – this time excluding any HTTP request/response latency and eliminating the need for API Gateway completely.</w:t>
      </w:r>
    </w:p>
    <w:p w14:paraId="14EE065D" w14:textId="77777777" w:rsidR="00EF65B5" w:rsidRPr="00EF65B5" w:rsidRDefault="00EF65B5" w:rsidP="00EF65B5"/>
    <w:p w14:paraId="2BDBF5CC" w14:textId="7BFB9DB7" w:rsidR="005705B2" w:rsidRDefault="005705B2" w:rsidP="001B643E">
      <w:pPr>
        <w:pStyle w:val="Heading4"/>
      </w:pPr>
      <w:r>
        <w:t>Java</w:t>
      </w:r>
    </w:p>
    <w:p w14:paraId="0829B445" w14:textId="34C194A4" w:rsidR="00444314" w:rsidRDefault="00444314" w:rsidP="00444314">
      <w:r>
        <w:t xml:space="preserve">The Java runtime again showed a similar correlation between memory allocation and the cold start times – the higher the memory allocation, the shorter the cold start time. It should be noted here that, in a similar fashion to the Java test carried out in section </w:t>
      </w:r>
      <w:r>
        <w:fldChar w:fldCharType="begin"/>
      </w:r>
      <w:r>
        <w:instrText xml:space="preserve"> REF _Ref6383913 \r \h </w:instrText>
      </w:r>
      <w:r>
        <w:fldChar w:fldCharType="separate"/>
      </w:r>
      <w:r w:rsidR="00CE2EF1">
        <w:rPr>
          <w:cs/>
        </w:rPr>
        <w:t>‎</w:t>
      </w:r>
      <w:r w:rsidR="00CE2EF1">
        <w:t>4.3.1</w:t>
      </w:r>
      <w:r>
        <w:fldChar w:fldCharType="end"/>
      </w:r>
      <w:r>
        <w:t xml:space="preserve"> – the 512 megabyte tier timed out as a result of lack of memory, even though only around 130 megabytes was consumed according to the AWS logs. For this reason, the </w:t>
      </w:r>
      <w:r w:rsidR="00744CBD">
        <w:t>512-megabyte</w:t>
      </w:r>
      <w:r>
        <w:t xml:space="preserve"> tier will be excluded from </w:t>
      </w:r>
      <w:r w:rsidR="00440492">
        <w:t>any charts.</w:t>
      </w:r>
    </w:p>
    <w:p w14:paraId="053711D3" w14:textId="1185C78F" w:rsidR="00440492" w:rsidRDefault="00440492" w:rsidP="00444314"/>
    <w:p w14:paraId="544567EE" w14:textId="7D4FC205" w:rsidR="00440492" w:rsidRDefault="00440492" w:rsidP="00444314">
      <w:r>
        <w:t xml:space="preserve">The statistics in </w:t>
      </w:r>
      <w:r>
        <w:fldChar w:fldCharType="begin"/>
      </w:r>
      <w:r>
        <w:instrText xml:space="preserve"> REF _Ref6384435 \h </w:instrText>
      </w:r>
      <w:r>
        <w:fldChar w:fldCharType="separate"/>
      </w:r>
      <w:r w:rsidR="00CE2EF1">
        <w:t xml:space="preserve">Figure </w:t>
      </w:r>
      <w:r w:rsidR="00CE2EF1">
        <w:rPr>
          <w:noProof/>
        </w:rPr>
        <w:t>17</w:t>
      </w:r>
      <w:r>
        <w:fldChar w:fldCharType="end"/>
      </w:r>
      <w:r>
        <w:t xml:space="preserve"> show the very consistent results of the test. The</w:t>
      </w:r>
      <w:r w:rsidR="004916A9">
        <w:t>re</w:t>
      </w:r>
      <w:r>
        <w:t xml:space="preserve"> is very little deviation from the mean and median averages which suggest th</w:t>
      </w:r>
      <w:r w:rsidR="004916A9">
        <w:t>e</w:t>
      </w:r>
      <w:r>
        <w:t xml:space="preserve"> results of </w:t>
      </w:r>
      <w:proofErr w:type="gramStart"/>
      <w:r>
        <w:t>this tests</w:t>
      </w:r>
      <w:proofErr w:type="gramEnd"/>
      <w:r>
        <w:t xml:space="preserve"> are</w:t>
      </w:r>
      <w:r w:rsidR="004916A9">
        <w:t xml:space="preserve"> far</w:t>
      </w:r>
      <w:r>
        <w:t xml:space="preserve"> more stable than in previous sections.</w:t>
      </w:r>
    </w:p>
    <w:p w14:paraId="7E7CB702" w14:textId="77777777" w:rsidR="00440492" w:rsidRDefault="00440492" w:rsidP="00444314"/>
    <w:p w14:paraId="339B614F" w14:textId="77777777" w:rsidR="00440492" w:rsidRDefault="00440492" w:rsidP="00440492">
      <w:pPr>
        <w:keepNext/>
      </w:pPr>
      <w:r w:rsidRPr="00440492">
        <w:rPr>
          <w:noProof/>
          <w:lang w:eastAsia="en-GB"/>
        </w:rPr>
        <w:drawing>
          <wp:inline distT="0" distB="0" distL="0" distR="0" wp14:anchorId="13CE37CD" wp14:editId="5B9C4B24">
            <wp:extent cx="5383911" cy="3674533"/>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val="0"/>
                        </a:ext>
                      </a:extLst>
                    </a:blip>
                    <a:srcRect b="-3737"/>
                    <a:stretch/>
                  </pic:blipFill>
                  <pic:spPr bwMode="auto">
                    <a:xfrm>
                      <a:off x="0" y="0"/>
                      <a:ext cx="5398483" cy="3684478"/>
                    </a:xfrm>
                    <a:prstGeom prst="rect">
                      <a:avLst/>
                    </a:prstGeom>
                    <a:ln>
                      <a:noFill/>
                    </a:ln>
                    <a:extLst>
                      <a:ext uri="{53640926-AAD7-44D8-BBD7-CCE9431645EC}">
                        <a14:shadowObscured xmlns:a14="http://schemas.microsoft.com/office/drawing/2010/main"/>
                      </a:ext>
                    </a:extLst>
                  </pic:spPr>
                </pic:pic>
              </a:graphicData>
            </a:graphic>
          </wp:inline>
        </w:drawing>
      </w:r>
    </w:p>
    <w:p w14:paraId="350DFE01" w14:textId="7915C46A" w:rsidR="00440492" w:rsidRDefault="00440492" w:rsidP="00440492">
      <w:pPr>
        <w:pStyle w:val="Caption"/>
      </w:pPr>
      <w:bookmarkStart w:id="154" w:name="_Ref6384435"/>
      <w:bookmarkStart w:id="155" w:name="_Toc6469255"/>
      <w:r>
        <w:t xml:space="preserve">Figure </w:t>
      </w:r>
      <w:fldSimple w:instr=" SEQ Figure \* ARABIC ">
        <w:r w:rsidR="00CE2EF1">
          <w:rPr>
            <w:noProof/>
          </w:rPr>
          <w:t>17</w:t>
        </w:r>
      </w:fldSimple>
      <w:bookmarkEnd w:id="154"/>
      <w:r>
        <w:t xml:space="preserve"> Java Runtime Direct Invocation</w:t>
      </w:r>
      <w:r w:rsidR="001E1584">
        <w:t xml:space="preserve"> Statistic (Cold Start)</w:t>
      </w:r>
      <w:bookmarkEnd w:id="155"/>
    </w:p>
    <w:p w14:paraId="0720BE3D" w14:textId="071A85B3" w:rsidR="00440492" w:rsidRDefault="004A4449" w:rsidP="00444314">
      <w:r>
        <w:t xml:space="preserve">In addition to this, the times themselves are generally smaller across the varying memory tiers. A comparison of the memory tiers against the first cold start memory test via API Gateway </w:t>
      </w:r>
      <w:r w:rsidR="003802B7">
        <w:t xml:space="preserve">in </w:t>
      </w:r>
      <w:r w:rsidR="003802B7">
        <w:fldChar w:fldCharType="begin"/>
      </w:r>
      <w:r w:rsidR="003802B7">
        <w:instrText xml:space="preserve"> REF _Ref6385349 \h </w:instrText>
      </w:r>
      <w:r w:rsidR="003802B7">
        <w:fldChar w:fldCharType="separate"/>
      </w:r>
      <w:r w:rsidR="00CE2EF1">
        <w:t xml:space="preserve">Table </w:t>
      </w:r>
      <w:r w:rsidR="00CE2EF1">
        <w:rPr>
          <w:noProof/>
        </w:rPr>
        <w:t>7</w:t>
      </w:r>
      <w:r w:rsidR="003802B7">
        <w:fldChar w:fldCharType="end"/>
      </w:r>
      <w:r w:rsidR="003802B7">
        <w:t xml:space="preserve"> </w:t>
      </w:r>
      <w:r>
        <w:t>shows a significant percentage decrease across the boar</w:t>
      </w:r>
      <w:r w:rsidR="003802B7">
        <w:t>d. The 2048 megabyte tier presented a forty-five percent reduction in cold start time by eliminating API Gateway alone.</w:t>
      </w:r>
    </w:p>
    <w:p w14:paraId="74513508" w14:textId="6A6C73E2" w:rsidR="004A4449" w:rsidRDefault="004A4449" w:rsidP="00444314"/>
    <w:p w14:paraId="0A7500D0" w14:textId="3C95AC64" w:rsidR="004A4449" w:rsidRDefault="004A4449" w:rsidP="004A4449">
      <w:pPr>
        <w:pStyle w:val="Caption"/>
        <w:keepNext/>
      </w:pPr>
      <w:bookmarkStart w:id="156" w:name="_Ref6385349"/>
      <w:bookmarkStart w:id="157" w:name="_Toc6469235"/>
      <w:r>
        <w:t xml:space="preserve">Table </w:t>
      </w:r>
      <w:fldSimple w:instr=" SEQ Table \* ARABIC ">
        <w:r w:rsidR="00CE2EF1">
          <w:rPr>
            <w:noProof/>
          </w:rPr>
          <w:t>7</w:t>
        </w:r>
      </w:fldSimple>
      <w:bookmarkEnd w:id="156"/>
      <w:r>
        <w:t xml:space="preserve"> Comparison</w:t>
      </w:r>
      <w:r>
        <w:rPr>
          <w:noProof/>
        </w:rPr>
        <w:t xml:space="preserve"> of Java results from original memory test</w:t>
      </w:r>
      <w:bookmarkEnd w:id="157"/>
    </w:p>
    <w:tbl>
      <w:tblPr>
        <w:tblStyle w:val="TablePadding"/>
        <w:tblW w:w="2209" w:type="pct"/>
        <w:tblCellMar>
          <w:top w:w="113" w:type="dxa"/>
          <w:bottom w:w="113" w:type="dxa"/>
        </w:tblCellMar>
        <w:tblLook w:val="04A0" w:firstRow="1" w:lastRow="0" w:firstColumn="1" w:lastColumn="0" w:noHBand="0" w:noVBand="1"/>
      </w:tblPr>
      <w:tblGrid>
        <w:gridCol w:w="1774"/>
        <w:gridCol w:w="1124"/>
        <w:gridCol w:w="1182"/>
      </w:tblGrid>
      <w:tr w:rsidR="004A4449" w:rsidRPr="00BC4EAF" w14:paraId="6CA440EB" w14:textId="77777777" w:rsidTr="004A4449">
        <w:trPr>
          <w:cnfStyle w:val="100000000000" w:firstRow="1" w:lastRow="0" w:firstColumn="0" w:lastColumn="0" w:oddVBand="0" w:evenVBand="0" w:oddHBand="0" w:evenHBand="0" w:firstRowFirstColumn="0" w:firstRowLastColumn="0" w:lastRowFirstColumn="0" w:lastRowLastColumn="0"/>
        </w:trPr>
        <w:tc>
          <w:tcPr>
            <w:tcW w:w="2174" w:type="pct"/>
          </w:tcPr>
          <w:p w14:paraId="58C5252F" w14:textId="0677842B" w:rsidR="004A4449" w:rsidRPr="00BC4EAF" w:rsidRDefault="004A4449" w:rsidP="004A4449">
            <w:pPr>
              <w:rPr>
                <w:i/>
                <w:iCs/>
              </w:rPr>
            </w:pPr>
            <w:r>
              <w:rPr>
                <w:i/>
                <w:iCs/>
              </w:rPr>
              <w:t>Memory Tiers</w:t>
            </w:r>
          </w:p>
        </w:tc>
        <w:tc>
          <w:tcPr>
            <w:tcW w:w="1377" w:type="pct"/>
          </w:tcPr>
          <w:p w14:paraId="1E306F8B" w14:textId="142E1376" w:rsidR="004A4449" w:rsidRPr="00BC4EAF" w:rsidRDefault="004A4449" w:rsidP="004A4449">
            <w:r>
              <w:t>Average</w:t>
            </w:r>
          </w:p>
        </w:tc>
        <w:tc>
          <w:tcPr>
            <w:tcW w:w="1449" w:type="pct"/>
          </w:tcPr>
          <w:p w14:paraId="4333D773" w14:textId="758CC16C" w:rsidR="004A4449" w:rsidRPr="00BC4EAF" w:rsidRDefault="004A4449" w:rsidP="004A4449">
            <w:r>
              <w:t>Median</w:t>
            </w:r>
          </w:p>
        </w:tc>
      </w:tr>
      <w:tr w:rsidR="004A4449" w:rsidRPr="00BC4EAF" w14:paraId="028D534E" w14:textId="77777777" w:rsidTr="004A4449">
        <w:tc>
          <w:tcPr>
            <w:tcW w:w="2174" w:type="pct"/>
          </w:tcPr>
          <w:p w14:paraId="745B734D" w14:textId="7B825DAF" w:rsidR="004A4449" w:rsidRPr="004A4449" w:rsidRDefault="004A4449" w:rsidP="004A4449">
            <w:pPr>
              <w:rPr>
                <w:b/>
                <w:bCs/>
              </w:rPr>
            </w:pPr>
            <w:r w:rsidRPr="004A4449">
              <w:rPr>
                <w:b/>
                <w:bCs/>
              </w:rPr>
              <w:t>1024 MB</w:t>
            </w:r>
          </w:p>
        </w:tc>
        <w:tc>
          <w:tcPr>
            <w:tcW w:w="1377" w:type="pct"/>
          </w:tcPr>
          <w:p w14:paraId="73633B98" w14:textId="09A9C92B" w:rsidR="004A4449" w:rsidRPr="004A4449" w:rsidRDefault="004A4449" w:rsidP="004A4449">
            <w:pPr>
              <w:rPr>
                <w:color w:val="538135" w:themeColor="accent6" w:themeShade="BF"/>
              </w:rPr>
            </w:pPr>
            <w:r w:rsidRPr="004A4449">
              <w:rPr>
                <w:color w:val="538135" w:themeColor="accent6" w:themeShade="BF"/>
              </w:rPr>
              <w:t>-29.38%</w:t>
            </w:r>
          </w:p>
        </w:tc>
        <w:tc>
          <w:tcPr>
            <w:tcW w:w="1449" w:type="pct"/>
          </w:tcPr>
          <w:p w14:paraId="40F22257" w14:textId="51971B77" w:rsidR="004A4449" w:rsidRPr="004A4449" w:rsidRDefault="004A4449" w:rsidP="004A4449">
            <w:pPr>
              <w:rPr>
                <w:color w:val="538135" w:themeColor="accent6" w:themeShade="BF"/>
              </w:rPr>
            </w:pPr>
            <w:r w:rsidRPr="004A4449">
              <w:rPr>
                <w:color w:val="538135" w:themeColor="accent6" w:themeShade="BF"/>
              </w:rPr>
              <w:t>-29.26%</w:t>
            </w:r>
          </w:p>
        </w:tc>
      </w:tr>
      <w:tr w:rsidR="004A4449" w:rsidRPr="00BC4EAF" w14:paraId="7C05768B" w14:textId="77777777" w:rsidTr="004A4449">
        <w:tc>
          <w:tcPr>
            <w:tcW w:w="2174" w:type="pct"/>
          </w:tcPr>
          <w:p w14:paraId="02C19C33" w14:textId="01A7324B" w:rsidR="004A4449" w:rsidRPr="004A4449" w:rsidRDefault="004A4449" w:rsidP="004A4449">
            <w:pPr>
              <w:rPr>
                <w:b/>
                <w:bCs/>
              </w:rPr>
            </w:pPr>
            <w:r w:rsidRPr="004A4449">
              <w:rPr>
                <w:b/>
                <w:bCs/>
              </w:rPr>
              <w:t>2048 MB</w:t>
            </w:r>
          </w:p>
        </w:tc>
        <w:tc>
          <w:tcPr>
            <w:tcW w:w="1377" w:type="pct"/>
          </w:tcPr>
          <w:p w14:paraId="5892013B" w14:textId="4A0BCC5F" w:rsidR="004A4449" w:rsidRPr="004A4449" w:rsidRDefault="004A4449" w:rsidP="004A4449">
            <w:pPr>
              <w:rPr>
                <w:color w:val="538135" w:themeColor="accent6" w:themeShade="BF"/>
              </w:rPr>
            </w:pPr>
            <w:r w:rsidRPr="004A4449">
              <w:rPr>
                <w:color w:val="538135" w:themeColor="accent6" w:themeShade="BF"/>
              </w:rPr>
              <w:t>-44.66%</w:t>
            </w:r>
          </w:p>
        </w:tc>
        <w:tc>
          <w:tcPr>
            <w:tcW w:w="1449" w:type="pct"/>
          </w:tcPr>
          <w:p w14:paraId="744627D1" w14:textId="2D059402" w:rsidR="004A4449" w:rsidRPr="004A4449" w:rsidRDefault="004A4449" w:rsidP="004A4449">
            <w:pPr>
              <w:rPr>
                <w:color w:val="538135" w:themeColor="accent6" w:themeShade="BF"/>
              </w:rPr>
            </w:pPr>
            <w:r w:rsidRPr="004A4449">
              <w:rPr>
                <w:color w:val="538135" w:themeColor="accent6" w:themeShade="BF"/>
              </w:rPr>
              <w:t>-45.89%</w:t>
            </w:r>
          </w:p>
        </w:tc>
      </w:tr>
    </w:tbl>
    <w:p w14:paraId="5DA6883B" w14:textId="77777777" w:rsidR="004A4449" w:rsidRDefault="004A4449" w:rsidP="00444314"/>
    <w:p w14:paraId="120B13A1" w14:textId="77777777" w:rsidR="004A4449" w:rsidRPr="00444314" w:rsidRDefault="004A4449" w:rsidP="00444314"/>
    <w:p w14:paraId="052CD8A7" w14:textId="0FA61B35" w:rsidR="005705B2" w:rsidRDefault="005705B2" w:rsidP="001B643E">
      <w:pPr>
        <w:pStyle w:val="Heading4"/>
      </w:pPr>
      <w:r>
        <w:t>Node</w:t>
      </w:r>
    </w:p>
    <w:p w14:paraId="726E7CCB" w14:textId="6CD607D0" w:rsidR="001E1584" w:rsidRDefault="00326838" w:rsidP="001E1584">
      <w:r>
        <w:t xml:space="preserve">Closer </w:t>
      </w:r>
      <w:r w:rsidR="001E1584">
        <w:t>inspection of the Node runtime results of the direct invocation test</w:t>
      </w:r>
      <w:r>
        <w:t xml:space="preserve"> s</w:t>
      </w:r>
      <w:r w:rsidR="001E1584">
        <w:t>how</w:t>
      </w:r>
      <w:r>
        <w:t>s</w:t>
      </w:r>
      <w:r w:rsidR="001E1584">
        <w:t xml:space="preserve"> an almost identical trend across all memory tiers including the </w:t>
      </w:r>
      <w:r w:rsidR="00E4031E">
        <w:t>512-megabyte</w:t>
      </w:r>
      <w:r w:rsidR="001E1584">
        <w:t xml:space="preserve"> tier. This evidence further </w:t>
      </w:r>
      <w:r w:rsidR="00E4031E">
        <w:t>supports the</w:t>
      </w:r>
      <w:r w:rsidR="001E1584">
        <w:t xml:space="preserve"> strong link between memory allocation and cold start times. </w:t>
      </w:r>
    </w:p>
    <w:p w14:paraId="64D54A79" w14:textId="4228A660" w:rsidR="001E1584" w:rsidRDefault="001E1584" w:rsidP="001E1584"/>
    <w:p w14:paraId="25B25252" w14:textId="77777777" w:rsidR="001E1584" w:rsidRDefault="001E1584" w:rsidP="001E1584">
      <w:pPr>
        <w:keepNext/>
      </w:pPr>
      <w:r w:rsidRPr="001E1584">
        <w:rPr>
          <w:noProof/>
          <w:lang w:eastAsia="en-GB"/>
        </w:rPr>
        <w:drawing>
          <wp:inline distT="0" distB="0" distL="0" distR="0" wp14:anchorId="40AABF12" wp14:editId="45CE3B42">
            <wp:extent cx="5727700" cy="3733165"/>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27700" cy="3733165"/>
                    </a:xfrm>
                    <a:prstGeom prst="rect">
                      <a:avLst/>
                    </a:prstGeom>
                  </pic:spPr>
                </pic:pic>
              </a:graphicData>
            </a:graphic>
          </wp:inline>
        </w:drawing>
      </w:r>
    </w:p>
    <w:p w14:paraId="2C838911" w14:textId="1A0AF98E" w:rsidR="001E1584" w:rsidRDefault="001E1584" w:rsidP="001E1584">
      <w:pPr>
        <w:pStyle w:val="Caption"/>
      </w:pPr>
      <w:bookmarkStart w:id="158" w:name="_Ref6385858"/>
      <w:bookmarkStart w:id="159" w:name="_Toc6469256"/>
      <w:r>
        <w:t xml:space="preserve">Figure </w:t>
      </w:r>
      <w:r w:rsidR="004C11F1">
        <w:fldChar w:fldCharType="begin"/>
      </w:r>
      <w:r w:rsidR="004C11F1">
        <w:instrText xml:space="preserve"> SEQ Figure \* ARABIC </w:instrText>
      </w:r>
      <w:r w:rsidR="004C11F1">
        <w:fldChar w:fldCharType="separate"/>
      </w:r>
      <w:proofErr w:type="gramStart"/>
      <w:r w:rsidR="00CE2EF1">
        <w:rPr>
          <w:noProof/>
        </w:rPr>
        <w:t>18</w:t>
      </w:r>
      <w:r w:rsidR="004C11F1">
        <w:rPr>
          <w:noProof/>
        </w:rPr>
        <w:fldChar w:fldCharType="end"/>
      </w:r>
      <w:bookmarkEnd w:id="158"/>
      <w:r>
        <w:t xml:space="preserve"> Node</w:t>
      </w:r>
      <w:proofErr w:type="gramEnd"/>
      <w:r>
        <w:t xml:space="preserve"> Direct Invocation Statistic (Cold Start)</w:t>
      </w:r>
      <w:bookmarkEnd w:id="159"/>
    </w:p>
    <w:p w14:paraId="243C6239" w14:textId="76CF1181" w:rsidR="00142AC8" w:rsidRDefault="009704D9" w:rsidP="001E1584">
      <w:r>
        <w:t xml:space="preserve">Evaluation of the statistics in </w:t>
      </w:r>
      <w:r>
        <w:fldChar w:fldCharType="begin"/>
      </w:r>
      <w:r>
        <w:instrText xml:space="preserve"> REF _Ref6385858 \h </w:instrText>
      </w:r>
      <w:r>
        <w:fldChar w:fldCharType="separate"/>
      </w:r>
      <w:r w:rsidR="00CE2EF1">
        <w:t xml:space="preserve">Figure </w:t>
      </w:r>
      <w:r w:rsidR="00CE2EF1">
        <w:rPr>
          <w:noProof/>
        </w:rPr>
        <w:t>18</w:t>
      </w:r>
      <w:r>
        <w:fldChar w:fldCharType="end"/>
      </w:r>
      <w:r>
        <w:t xml:space="preserve"> reveals an almost identical trend to the Java results. There is very little deviation between the mean and median average</w:t>
      </w:r>
      <w:r w:rsidR="00142AC8">
        <w:t xml:space="preserve"> as well as a relatively low standard deviation which would hint at a much more even distribution of results</w:t>
      </w:r>
      <w:r>
        <w:t>.</w:t>
      </w:r>
    </w:p>
    <w:p w14:paraId="6064ADE6" w14:textId="77777777" w:rsidR="00142AC8" w:rsidRDefault="00142AC8" w:rsidP="001E1584"/>
    <w:p w14:paraId="1B3032E2" w14:textId="31D1F784" w:rsidR="001B643E" w:rsidRPr="00E4031E" w:rsidRDefault="00142AC8" w:rsidP="00E4031E">
      <w:r>
        <w:t>Instantly, there is a stark contrast between the results of Java, a compiled language, and Node an interpreted language.</w:t>
      </w:r>
      <w:r w:rsidR="009704D9">
        <w:t xml:space="preserve"> </w:t>
      </w:r>
      <w:r>
        <w:t xml:space="preserve">Even comparing the minimum Java cold start time (4023ms) with the maximum Node cold start time (114ms) at the default memory tier of 1024 megabytes reveals a fairly substantial </w:t>
      </w:r>
      <w:r w:rsidRPr="00142AC8">
        <w:rPr>
          <w:b/>
          <w:bCs/>
        </w:rPr>
        <w:t>97% decrease</w:t>
      </w:r>
      <w:r>
        <w:t xml:space="preserve"> in cold start time.</w:t>
      </w:r>
    </w:p>
    <w:p w14:paraId="3AF712EA" w14:textId="30828B8B" w:rsidR="005705B2" w:rsidRDefault="005705B2" w:rsidP="001B643E">
      <w:pPr>
        <w:pStyle w:val="Heading4"/>
      </w:pPr>
      <w:r w:rsidRPr="001B643E">
        <w:t>Python</w:t>
      </w:r>
    </w:p>
    <w:p w14:paraId="5F6B75E4" w14:textId="5793D20E" w:rsidR="00451C42" w:rsidRDefault="00451C42" w:rsidP="00451C42">
      <w:r>
        <w:t xml:space="preserve">Finally, Python exhibits an </w:t>
      </w:r>
      <w:r w:rsidR="00A92FDF">
        <w:t xml:space="preserve">extremely similar </w:t>
      </w:r>
      <w:r>
        <w:t>trend to both Java and Node. There is a clear link between memory and cold start time with the time decreasing as the memory is increased.</w:t>
      </w:r>
      <w:r w:rsidR="001B643E">
        <w:t xml:space="preserve"> One thing gleaned from the chart in </w:t>
      </w:r>
      <w:r w:rsidR="001B643E">
        <w:fldChar w:fldCharType="begin"/>
      </w:r>
      <w:r w:rsidR="001B643E">
        <w:instrText xml:space="preserve"> REF _Ref6386782 \h </w:instrText>
      </w:r>
      <w:r w:rsidR="001B643E">
        <w:fldChar w:fldCharType="separate"/>
      </w:r>
      <w:r w:rsidR="00CE2EF1">
        <w:t xml:space="preserve">Figure </w:t>
      </w:r>
      <w:r w:rsidR="00CE2EF1">
        <w:rPr>
          <w:noProof/>
        </w:rPr>
        <w:t>19</w:t>
      </w:r>
      <w:r w:rsidR="001B643E">
        <w:fldChar w:fldCharType="end"/>
      </w:r>
      <w:r w:rsidR="001B643E">
        <w:t xml:space="preserve"> is that performance does seem to plateau a bit more than Node. This however is most likely to the further improvement on performance between Node and Python.  </w:t>
      </w:r>
    </w:p>
    <w:p w14:paraId="242586F2" w14:textId="4EB6C2C3" w:rsidR="001B643E" w:rsidRDefault="001B643E" w:rsidP="00451C42"/>
    <w:p w14:paraId="05252D38" w14:textId="77777777" w:rsidR="001B643E" w:rsidRDefault="001B643E" w:rsidP="001B643E">
      <w:pPr>
        <w:keepNext/>
      </w:pPr>
      <w:r w:rsidRPr="001B643E">
        <w:rPr>
          <w:noProof/>
          <w:lang w:eastAsia="en-GB"/>
        </w:rPr>
        <w:drawing>
          <wp:inline distT="0" distB="0" distL="0" distR="0" wp14:anchorId="3A8B5769" wp14:editId="26010A99">
            <wp:extent cx="5727700" cy="38862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2650"/>
                    <a:stretch/>
                  </pic:blipFill>
                  <pic:spPr bwMode="auto">
                    <a:xfrm>
                      <a:off x="0" y="0"/>
                      <a:ext cx="5727700" cy="3886200"/>
                    </a:xfrm>
                    <a:prstGeom prst="rect">
                      <a:avLst/>
                    </a:prstGeom>
                    <a:ln>
                      <a:noFill/>
                    </a:ln>
                    <a:extLst>
                      <a:ext uri="{53640926-AAD7-44D8-BBD7-CCE9431645EC}">
                        <a14:shadowObscured xmlns:a14="http://schemas.microsoft.com/office/drawing/2010/main"/>
                      </a:ext>
                    </a:extLst>
                  </pic:spPr>
                </pic:pic>
              </a:graphicData>
            </a:graphic>
          </wp:inline>
        </w:drawing>
      </w:r>
    </w:p>
    <w:p w14:paraId="545A8C4E" w14:textId="6675EE0B" w:rsidR="001B643E" w:rsidRPr="00451C42" w:rsidRDefault="001B643E" w:rsidP="001B643E">
      <w:pPr>
        <w:pStyle w:val="Caption"/>
      </w:pPr>
      <w:bookmarkStart w:id="160" w:name="_Ref6386782"/>
      <w:bookmarkStart w:id="161" w:name="_Toc6469257"/>
      <w:r>
        <w:t xml:space="preserve">Figure </w:t>
      </w:r>
      <w:fldSimple w:instr=" SEQ Figure \* ARABIC ">
        <w:r w:rsidR="00CE2EF1">
          <w:rPr>
            <w:noProof/>
          </w:rPr>
          <w:t>19</w:t>
        </w:r>
      </w:fldSimple>
      <w:bookmarkEnd w:id="160"/>
      <w:r>
        <w:t xml:space="preserve"> Python Direct Invocation Statistics (Cold Start)</w:t>
      </w:r>
      <w:bookmarkEnd w:id="161"/>
    </w:p>
    <w:p w14:paraId="76717C07" w14:textId="00896C88" w:rsidR="00342B4C" w:rsidRDefault="00342B4C" w:rsidP="00342B4C"/>
    <w:p w14:paraId="33154365" w14:textId="601D91C8" w:rsidR="001B643E" w:rsidRDefault="00A92FDF" w:rsidP="00903F37">
      <w:pPr>
        <w:pStyle w:val="Heading4"/>
      </w:pPr>
      <w:r>
        <w:t xml:space="preserve">Direct Invocation Cold Start </w:t>
      </w:r>
      <w:r w:rsidR="001B643E">
        <w:t>Conclusion</w:t>
      </w:r>
    </w:p>
    <w:p w14:paraId="6F8A1D86" w14:textId="5C3A21B9" w:rsidR="00EC505A" w:rsidRDefault="00280AF9" w:rsidP="00FB02DF">
      <w:r>
        <w:t>It is clear from this test that direct invocation of Lambda functions not only provides more consistent test results, but that there is an unequivocal increase in performance across all three runtimes regardless of memory tier.</w:t>
      </w:r>
      <w:r w:rsidR="00FB02DF">
        <w:t xml:space="preserve"> </w:t>
      </w:r>
      <w:r w:rsidR="00EC505A">
        <w:t xml:space="preserve">That said, there was a clear difference of performance across the runtimes with Python </w:t>
      </w:r>
      <w:r w:rsidR="002529D8">
        <w:t>coming out significantly faster than both Java and Node with seemingly the smallest variance of results</w:t>
      </w:r>
      <w:r w:rsidR="00095319">
        <w:t xml:space="preserve"> – graph comparing the two can be view</w:t>
      </w:r>
      <w:r w:rsidR="008A1B02">
        <w:t>ed</w:t>
      </w:r>
      <w:r w:rsidR="00095319">
        <w:t xml:space="preserve"> in</w:t>
      </w:r>
      <w:r w:rsidR="00A979F8">
        <w:t xml:space="preserve"> </w:t>
      </w:r>
      <w:r w:rsidR="005D4147">
        <w:t xml:space="preserve">Appendix </w:t>
      </w:r>
      <w:r w:rsidR="007D13B3">
        <w:t>A.</w:t>
      </w:r>
    </w:p>
    <w:p w14:paraId="0C949DD2" w14:textId="0AB5EE90" w:rsidR="00EC505A" w:rsidRDefault="00EC505A" w:rsidP="00FB02DF"/>
    <w:p w14:paraId="66E88028" w14:textId="034FEB23" w:rsidR="001B643E" w:rsidRPr="00342B4C" w:rsidRDefault="00FB02DF" w:rsidP="00FB02DF">
      <w:r>
        <w:t xml:space="preserve">Whilst there was undoubtedly some skewing of the test results in the earlier tests – </w:t>
      </w:r>
      <w:r w:rsidR="00326838">
        <w:t>owing to</w:t>
      </w:r>
      <w:r>
        <w:t xml:space="preserve"> network latency or connectivity issues – it is also quite evident that there is indeed some overhead involved with the addition of API Gateway to the architecture.</w:t>
      </w:r>
      <w:r w:rsidR="00A86F76">
        <w:t xml:space="preserve"> </w:t>
      </w:r>
      <w:r w:rsidR="00326838">
        <w:t xml:space="preserve">Although </w:t>
      </w:r>
      <w:r w:rsidR="00A86F76">
        <w:t xml:space="preserve">it seems logical that the addition of an extra step </w:t>
      </w:r>
      <w:r w:rsidR="002B2428">
        <w:t xml:space="preserve">in any process would increase overheads, it is unclear from the research carried out in this project to what extent it adds to the overall performance of a </w:t>
      </w:r>
      <w:proofErr w:type="spellStart"/>
      <w:r w:rsidR="002B2428">
        <w:t>serverless</w:t>
      </w:r>
      <w:proofErr w:type="spellEnd"/>
      <w:r w:rsidR="002B2428">
        <w:t xml:space="preserve"> API. </w:t>
      </w:r>
    </w:p>
    <w:p w14:paraId="2A4A4BD3" w14:textId="49A243F1" w:rsidR="00F25FDA" w:rsidRDefault="00F25FDA" w:rsidP="00F25FDA">
      <w:pPr>
        <w:pStyle w:val="Heading3"/>
      </w:pPr>
      <w:bookmarkStart w:id="162" w:name="_Toc6469308"/>
      <w:r>
        <w:t>Pure Lambda Warm Execution</w:t>
      </w:r>
      <w:bookmarkEnd w:id="162"/>
    </w:p>
    <w:p w14:paraId="49E1A4AB" w14:textId="73DA50B2" w:rsidR="005705B2" w:rsidRPr="005705B2" w:rsidRDefault="00274427" w:rsidP="005705B2">
      <w:r>
        <w:t>Having explored the cold start times which much greater success in the previo</w:t>
      </w:r>
      <w:r w:rsidR="000F30C5">
        <w:t>u</w:t>
      </w:r>
      <w:r w:rsidR="00326838">
        <w:t>s tests?</w:t>
      </w:r>
      <w:r w:rsidR="000F30C5">
        <w:t xml:space="preserve"> – </w:t>
      </w:r>
      <w:proofErr w:type="gramStart"/>
      <w:r w:rsidR="000F30C5">
        <w:t>it</w:t>
      </w:r>
      <w:proofErr w:type="gramEnd"/>
      <w:r w:rsidR="000F30C5">
        <w:t xml:space="preserve"> </w:t>
      </w:r>
      <w:r w:rsidR="00FF693F">
        <w:t>was</w:t>
      </w:r>
      <w:r w:rsidR="000F30C5">
        <w:t xml:space="preserve"> becoming clearer that there is certainly a clear relationship between the memory allocation and the cold start times. It is however also important to consider the impact the choice of runtime has in general with regards to </w:t>
      </w:r>
      <w:proofErr w:type="spellStart"/>
      <w:r w:rsidR="000F30C5">
        <w:t>serverless</w:t>
      </w:r>
      <w:proofErr w:type="spellEnd"/>
      <w:r w:rsidR="000F30C5">
        <w:t xml:space="preserve"> architecture. As a result, this section will evaluate the results of a similar test to the previous one – a direct invocation of lambdas across all three runtimes except evaluation the warm execution times as opposed to the cold start execution times.</w:t>
      </w:r>
      <w:r w:rsidR="00F25C69">
        <w:t xml:space="preserve"> Further graphs relating to these tests can be located in </w:t>
      </w:r>
      <w:r w:rsidR="00F25C69">
        <w:fldChar w:fldCharType="begin"/>
      </w:r>
      <w:r w:rsidR="00F25C69">
        <w:instrText xml:space="preserve"> REF _Ref6434125 \w \h </w:instrText>
      </w:r>
      <w:r w:rsidR="00F25C69">
        <w:fldChar w:fldCharType="separate"/>
      </w:r>
      <w:r w:rsidR="00CE2EF1">
        <w:rPr>
          <w:b/>
          <w:bCs/>
          <w:lang w:val="en-US"/>
        </w:rPr>
        <w:t>Error! Reference source not found.</w:t>
      </w:r>
      <w:r w:rsidR="00F25C69">
        <w:fldChar w:fldCharType="end"/>
      </w:r>
      <w:r w:rsidR="00F25C69">
        <w:t>.</w:t>
      </w:r>
    </w:p>
    <w:p w14:paraId="7EC2EC96" w14:textId="77777777" w:rsidR="00D95162" w:rsidRPr="00112F43" w:rsidRDefault="00D95162" w:rsidP="00112F43"/>
    <w:p w14:paraId="6A37530F" w14:textId="6AF0EBA7" w:rsidR="00B22243" w:rsidRDefault="00EC505A" w:rsidP="00EC505A">
      <w:pPr>
        <w:pStyle w:val="Heading4"/>
      </w:pPr>
      <w:r>
        <w:t>Java</w:t>
      </w:r>
    </w:p>
    <w:p w14:paraId="378D456D" w14:textId="2237BFE9" w:rsidR="00FD4342" w:rsidRDefault="00FD4342" w:rsidP="00FD4342">
      <w:r>
        <w:t xml:space="preserve">In the warm test, Java </w:t>
      </w:r>
      <w:r w:rsidR="00A13AF4">
        <w:t xml:space="preserve">performed exceptionally well in contrast to its cold-start results. One result was recorded as executing in under nine milliseconds which is incredible performance given the results witnessed up until now. Unfortunately, even with a warm container the Lambda could not execute on the </w:t>
      </w:r>
      <w:r w:rsidR="00AC3A97">
        <w:t>512-megabyte</w:t>
      </w:r>
      <w:r w:rsidR="00A13AF4">
        <w:t xml:space="preserve"> memory tier.</w:t>
      </w:r>
      <w:r w:rsidR="00F92AF4">
        <w:t xml:space="preserve"> It should be observed that whilst memory allocation had a drastic impact on the cold start time – this isn’t as apparent in a warm container given the comparatively low times. </w:t>
      </w:r>
      <w:r w:rsidR="00A13AF4">
        <w:fldChar w:fldCharType="begin"/>
      </w:r>
      <w:r w:rsidR="00A13AF4">
        <w:instrText xml:space="preserve"> REF _Ref6391522 \h </w:instrText>
      </w:r>
      <w:r w:rsidR="00A13AF4">
        <w:fldChar w:fldCharType="separate"/>
      </w:r>
      <w:r w:rsidR="00CE2EF1">
        <w:t xml:space="preserve">Table </w:t>
      </w:r>
      <w:r w:rsidR="00CE2EF1">
        <w:rPr>
          <w:noProof/>
        </w:rPr>
        <w:t>8</w:t>
      </w:r>
      <w:r w:rsidR="00A13AF4">
        <w:fldChar w:fldCharType="end"/>
      </w:r>
      <w:r w:rsidR="00A13AF4">
        <w:t xml:space="preserve"> below provides and overview of the test results but </w:t>
      </w:r>
      <w:proofErr w:type="gramStart"/>
      <w:r w:rsidR="00A13AF4">
        <w:t>it’s</w:t>
      </w:r>
      <w:proofErr w:type="gramEnd"/>
      <w:r w:rsidR="00A13AF4">
        <w:t xml:space="preserve"> clear the when running in a warm container, Java exhibits excellent performance.</w:t>
      </w:r>
    </w:p>
    <w:p w14:paraId="1442FF7C" w14:textId="694FF7A9" w:rsidR="00A13AF4" w:rsidRDefault="00A13AF4" w:rsidP="00FD4342"/>
    <w:p w14:paraId="2E275AFC" w14:textId="14AB0691" w:rsidR="00A13AF4" w:rsidRDefault="00A13AF4" w:rsidP="00A13AF4">
      <w:pPr>
        <w:pStyle w:val="Caption"/>
        <w:keepNext/>
      </w:pPr>
      <w:bookmarkStart w:id="163" w:name="_Ref6391522"/>
      <w:bookmarkStart w:id="164" w:name="_Ref6391497"/>
      <w:bookmarkStart w:id="165" w:name="_Toc6469236"/>
      <w:r>
        <w:t xml:space="preserve">Table </w:t>
      </w:r>
      <w:fldSimple w:instr=" SEQ Table \* ARABIC ">
        <w:r w:rsidR="00CE2EF1">
          <w:rPr>
            <w:noProof/>
          </w:rPr>
          <w:t>8</w:t>
        </w:r>
      </w:fldSimple>
      <w:bookmarkEnd w:id="163"/>
      <w:r>
        <w:t xml:space="preserve"> Warm Execution Times Java (Direct Invocation)</w:t>
      </w:r>
      <w:bookmarkEnd w:id="164"/>
      <w:bookmarkEnd w:id="165"/>
    </w:p>
    <w:tbl>
      <w:tblPr>
        <w:tblStyle w:val="TablePadding"/>
        <w:tblW w:w="5000" w:type="pct"/>
        <w:tblCellMar>
          <w:top w:w="113" w:type="dxa"/>
          <w:bottom w:w="113" w:type="dxa"/>
        </w:tblCellMar>
        <w:tblLook w:val="04A0" w:firstRow="1" w:lastRow="0" w:firstColumn="1" w:lastColumn="0" w:noHBand="0" w:noVBand="1"/>
      </w:tblPr>
      <w:tblGrid>
        <w:gridCol w:w="2017"/>
        <w:gridCol w:w="1422"/>
        <w:gridCol w:w="1334"/>
        <w:gridCol w:w="981"/>
        <w:gridCol w:w="981"/>
        <w:gridCol w:w="1520"/>
        <w:gridCol w:w="981"/>
      </w:tblGrid>
      <w:tr w:rsidR="00A13AF4" w:rsidRPr="00BC4EAF" w14:paraId="60184704" w14:textId="392606E0" w:rsidTr="00A13AF4">
        <w:trPr>
          <w:cnfStyle w:val="100000000000" w:firstRow="1" w:lastRow="0" w:firstColumn="0" w:lastColumn="0" w:oddVBand="0" w:evenVBand="0" w:oddHBand="0" w:evenHBand="0" w:firstRowFirstColumn="0" w:firstRowLastColumn="0" w:lastRowFirstColumn="0" w:lastRowLastColumn="0"/>
        </w:trPr>
        <w:tc>
          <w:tcPr>
            <w:tcW w:w="1092" w:type="pct"/>
          </w:tcPr>
          <w:p w14:paraId="37DECAE0" w14:textId="5D6B9DAD" w:rsidR="00A13AF4" w:rsidRPr="00BC4EAF" w:rsidRDefault="00A13AF4" w:rsidP="00A13AF4">
            <w:pPr>
              <w:rPr>
                <w:i/>
                <w:iCs/>
              </w:rPr>
            </w:pPr>
            <w:r>
              <w:rPr>
                <w:i/>
                <w:iCs/>
              </w:rPr>
              <w:t>Memory Tier</w:t>
            </w:r>
          </w:p>
        </w:tc>
        <w:tc>
          <w:tcPr>
            <w:tcW w:w="770" w:type="pct"/>
          </w:tcPr>
          <w:p w14:paraId="7919BEE6" w14:textId="078AEE3E" w:rsidR="00A13AF4" w:rsidRPr="00BC4EAF" w:rsidRDefault="00A13AF4" w:rsidP="00A13AF4">
            <w:r>
              <w:t>Average</w:t>
            </w:r>
          </w:p>
        </w:tc>
        <w:tc>
          <w:tcPr>
            <w:tcW w:w="722" w:type="pct"/>
          </w:tcPr>
          <w:p w14:paraId="6BBD815A" w14:textId="6612F010" w:rsidR="00A13AF4" w:rsidRPr="00BC4EAF" w:rsidRDefault="00A13AF4" w:rsidP="00A13AF4">
            <w:r>
              <w:t>Median</w:t>
            </w:r>
          </w:p>
        </w:tc>
        <w:tc>
          <w:tcPr>
            <w:tcW w:w="531" w:type="pct"/>
          </w:tcPr>
          <w:p w14:paraId="14C07B66" w14:textId="29FDFB4D" w:rsidR="00A13AF4" w:rsidRPr="00BC4EAF" w:rsidRDefault="00A13AF4" w:rsidP="00A13AF4">
            <w:r>
              <w:t>Min</w:t>
            </w:r>
          </w:p>
        </w:tc>
        <w:tc>
          <w:tcPr>
            <w:tcW w:w="531" w:type="pct"/>
          </w:tcPr>
          <w:p w14:paraId="7EFCB8DE" w14:textId="604A3BA7" w:rsidR="00A13AF4" w:rsidRPr="00BC4EAF" w:rsidRDefault="00A13AF4" w:rsidP="00A13AF4">
            <w:r>
              <w:t>Max</w:t>
            </w:r>
          </w:p>
        </w:tc>
        <w:tc>
          <w:tcPr>
            <w:tcW w:w="823" w:type="pct"/>
          </w:tcPr>
          <w:p w14:paraId="6849F1AC" w14:textId="00E6162A" w:rsidR="00A13AF4" w:rsidRPr="00BC4EAF" w:rsidRDefault="00A13AF4" w:rsidP="00A13AF4">
            <w:r>
              <w:t>Std. Dev.</w:t>
            </w:r>
          </w:p>
        </w:tc>
        <w:tc>
          <w:tcPr>
            <w:tcW w:w="531" w:type="pct"/>
          </w:tcPr>
          <w:p w14:paraId="02E29A7E" w14:textId="08EA1DD4" w:rsidR="00A13AF4" w:rsidRPr="00BC4EAF" w:rsidRDefault="00A13AF4" w:rsidP="00A13AF4">
            <w:r w:rsidRPr="006A3465">
              <w:t>99p</w:t>
            </w:r>
          </w:p>
        </w:tc>
      </w:tr>
      <w:tr w:rsidR="00A13AF4" w:rsidRPr="00BC4EAF" w14:paraId="1D198CB1" w14:textId="4A4D8274" w:rsidTr="00A13AF4">
        <w:tc>
          <w:tcPr>
            <w:tcW w:w="1092" w:type="pct"/>
          </w:tcPr>
          <w:p w14:paraId="1E693EE5" w14:textId="188707A3" w:rsidR="00A13AF4" w:rsidRPr="004A4449" w:rsidRDefault="00A13AF4" w:rsidP="00A13AF4">
            <w:pPr>
              <w:rPr>
                <w:b/>
                <w:bCs/>
              </w:rPr>
            </w:pPr>
            <w:r w:rsidRPr="006A3465">
              <w:t>1024 MB</w:t>
            </w:r>
          </w:p>
        </w:tc>
        <w:tc>
          <w:tcPr>
            <w:tcW w:w="770" w:type="pct"/>
          </w:tcPr>
          <w:p w14:paraId="469E93E2" w14:textId="0F3CC5D8" w:rsidR="00A13AF4" w:rsidRPr="004A4449" w:rsidRDefault="00A13AF4" w:rsidP="00A13AF4">
            <w:pPr>
              <w:rPr>
                <w:color w:val="538135" w:themeColor="accent6" w:themeShade="BF"/>
              </w:rPr>
            </w:pPr>
            <w:r w:rsidRPr="006A3465">
              <w:t>18ms</w:t>
            </w:r>
          </w:p>
        </w:tc>
        <w:tc>
          <w:tcPr>
            <w:tcW w:w="722" w:type="pct"/>
          </w:tcPr>
          <w:p w14:paraId="4C9C23E3" w14:textId="297EA9D7" w:rsidR="00A13AF4" w:rsidRPr="004A4449" w:rsidRDefault="00A13AF4" w:rsidP="00A13AF4">
            <w:pPr>
              <w:rPr>
                <w:color w:val="538135" w:themeColor="accent6" w:themeShade="BF"/>
              </w:rPr>
            </w:pPr>
            <w:r w:rsidRPr="006A3465">
              <w:t>14ms</w:t>
            </w:r>
          </w:p>
        </w:tc>
        <w:tc>
          <w:tcPr>
            <w:tcW w:w="531" w:type="pct"/>
          </w:tcPr>
          <w:p w14:paraId="45AEFD12" w14:textId="7B4663AF" w:rsidR="00A13AF4" w:rsidRPr="004A4449" w:rsidRDefault="00A13AF4" w:rsidP="00A13AF4">
            <w:pPr>
              <w:rPr>
                <w:color w:val="538135" w:themeColor="accent6" w:themeShade="BF"/>
              </w:rPr>
            </w:pPr>
            <w:r w:rsidRPr="006A3465">
              <w:t>9ms</w:t>
            </w:r>
          </w:p>
        </w:tc>
        <w:tc>
          <w:tcPr>
            <w:tcW w:w="531" w:type="pct"/>
          </w:tcPr>
          <w:p w14:paraId="690B0C5B" w14:textId="566B34D2" w:rsidR="00A13AF4" w:rsidRPr="004A4449" w:rsidRDefault="00A13AF4" w:rsidP="00A13AF4">
            <w:pPr>
              <w:rPr>
                <w:color w:val="538135" w:themeColor="accent6" w:themeShade="BF"/>
              </w:rPr>
            </w:pPr>
            <w:r w:rsidRPr="006A3465">
              <w:t>68ms</w:t>
            </w:r>
          </w:p>
        </w:tc>
        <w:tc>
          <w:tcPr>
            <w:tcW w:w="823" w:type="pct"/>
          </w:tcPr>
          <w:p w14:paraId="7C46F609" w14:textId="69D64D0E" w:rsidR="00A13AF4" w:rsidRPr="004A4449" w:rsidRDefault="00A13AF4" w:rsidP="00A13AF4">
            <w:pPr>
              <w:rPr>
                <w:color w:val="538135" w:themeColor="accent6" w:themeShade="BF"/>
              </w:rPr>
            </w:pPr>
            <w:r w:rsidRPr="006A3465">
              <w:t>10ms</w:t>
            </w:r>
          </w:p>
        </w:tc>
        <w:tc>
          <w:tcPr>
            <w:tcW w:w="531" w:type="pct"/>
          </w:tcPr>
          <w:p w14:paraId="1A927C34" w14:textId="5D56FA16" w:rsidR="00A13AF4" w:rsidRPr="004A4449" w:rsidRDefault="00A13AF4" w:rsidP="00A13AF4">
            <w:pPr>
              <w:rPr>
                <w:color w:val="538135" w:themeColor="accent6" w:themeShade="BF"/>
              </w:rPr>
            </w:pPr>
            <w:r w:rsidRPr="006A3465">
              <w:t>45ms</w:t>
            </w:r>
          </w:p>
        </w:tc>
      </w:tr>
      <w:tr w:rsidR="00A13AF4" w:rsidRPr="00BC4EAF" w14:paraId="53CE95C2" w14:textId="00B39C21" w:rsidTr="00A13AF4">
        <w:tc>
          <w:tcPr>
            <w:tcW w:w="1092" w:type="pct"/>
          </w:tcPr>
          <w:p w14:paraId="783711E1" w14:textId="6CC4FC53" w:rsidR="00A13AF4" w:rsidRPr="004A4449" w:rsidRDefault="00A13AF4" w:rsidP="00A13AF4">
            <w:pPr>
              <w:rPr>
                <w:b/>
                <w:bCs/>
              </w:rPr>
            </w:pPr>
            <w:r w:rsidRPr="006A3465">
              <w:t>2048 MB</w:t>
            </w:r>
          </w:p>
        </w:tc>
        <w:tc>
          <w:tcPr>
            <w:tcW w:w="770" w:type="pct"/>
          </w:tcPr>
          <w:p w14:paraId="73B5CBB0" w14:textId="5C10F04A" w:rsidR="00A13AF4" w:rsidRPr="004A4449" w:rsidRDefault="00A13AF4" w:rsidP="00A13AF4">
            <w:pPr>
              <w:rPr>
                <w:color w:val="538135" w:themeColor="accent6" w:themeShade="BF"/>
              </w:rPr>
            </w:pPr>
            <w:r w:rsidRPr="006A3465">
              <w:t>14ms</w:t>
            </w:r>
          </w:p>
        </w:tc>
        <w:tc>
          <w:tcPr>
            <w:tcW w:w="722" w:type="pct"/>
          </w:tcPr>
          <w:p w14:paraId="20540EF5" w14:textId="10DF35B4" w:rsidR="00A13AF4" w:rsidRPr="004A4449" w:rsidRDefault="00A13AF4" w:rsidP="00A13AF4">
            <w:pPr>
              <w:rPr>
                <w:color w:val="538135" w:themeColor="accent6" w:themeShade="BF"/>
              </w:rPr>
            </w:pPr>
            <w:r w:rsidRPr="006A3465">
              <w:t>12ms</w:t>
            </w:r>
          </w:p>
        </w:tc>
        <w:tc>
          <w:tcPr>
            <w:tcW w:w="531" w:type="pct"/>
          </w:tcPr>
          <w:p w14:paraId="69663405" w14:textId="5E1C06AB" w:rsidR="00A13AF4" w:rsidRPr="004A4449" w:rsidRDefault="00A13AF4" w:rsidP="00A13AF4">
            <w:pPr>
              <w:rPr>
                <w:color w:val="538135" w:themeColor="accent6" w:themeShade="BF"/>
              </w:rPr>
            </w:pPr>
            <w:r w:rsidRPr="006A3465">
              <w:t>10ms</w:t>
            </w:r>
          </w:p>
        </w:tc>
        <w:tc>
          <w:tcPr>
            <w:tcW w:w="531" w:type="pct"/>
          </w:tcPr>
          <w:p w14:paraId="7CDAA661" w14:textId="7438A483" w:rsidR="00A13AF4" w:rsidRPr="004A4449" w:rsidRDefault="00A13AF4" w:rsidP="00A13AF4">
            <w:pPr>
              <w:rPr>
                <w:color w:val="538135" w:themeColor="accent6" w:themeShade="BF"/>
              </w:rPr>
            </w:pPr>
            <w:r w:rsidRPr="006A3465">
              <w:t>39ms</w:t>
            </w:r>
          </w:p>
        </w:tc>
        <w:tc>
          <w:tcPr>
            <w:tcW w:w="823" w:type="pct"/>
          </w:tcPr>
          <w:p w14:paraId="11F76DAC" w14:textId="3C0C1FFD" w:rsidR="00A13AF4" w:rsidRPr="004A4449" w:rsidRDefault="00A13AF4" w:rsidP="00A13AF4">
            <w:pPr>
              <w:rPr>
                <w:color w:val="538135" w:themeColor="accent6" w:themeShade="BF"/>
              </w:rPr>
            </w:pPr>
            <w:r w:rsidRPr="006A3465">
              <w:t>5ms</w:t>
            </w:r>
          </w:p>
        </w:tc>
        <w:tc>
          <w:tcPr>
            <w:tcW w:w="531" w:type="pct"/>
          </w:tcPr>
          <w:p w14:paraId="05794B2D" w14:textId="3834040D" w:rsidR="00A13AF4" w:rsidRPr="004A4449" w:rsidRDefault="00A13AF4" w:rsidP="00A13AF4">
            <w:pPr>
              <w:rPr>
                <w:color w:val="538135" w:themeColor="accent6" w:themeShade="BF"/>
              </w:rPr>
            </w:pPr>
            <w:r w:rsidRPr="006A3465">
              <w:t>30ms</w:t>
            </w:r>
          </w:p>
        </w:tc>
      </w:tr>
    </w:tbl>
    <w:p w14:paraId="3BDCF067" w14:textId="163AFD7A" w:rsidR="00A13AF4" w:rsidRDefault="00A13AF4" w:rsidP="00FD4342"/>
    <w:p w14:paraId="701B0024" w14:textId="72094AEA" w:rsidR="00F92AF4" w:rsidRDefault="00F92AF4" w:rsidP="00F92AF4">
      <w:pPr>
        <w:pStyle w:val="Heading4"/>
      </w:pPr>
      <w:r>
        <w:t>Node</w:t>
      </w:r>
    </w:p>
    <w:p w14:paraId="698BEFE9" w14:textId="1841E845" w:rsidR="00F92AF4" w:rsidRDefault="00F92AF4" w:rsidP="00F92AF4">
      <w:r>
        <w:t xml:space="preserve">Node again performed much better in a warm container and saw similarly low times to Java in terms of average duration and execution. </w:t>
      </w:r>
      <w:proofErr w:type="gramStart"/>
      <w:r>
        <w:t>It clear that at these extremely low time</w:t>
      </w:r>
      <w:r w:rsidR="00885353">
        <w:t>s,</w:t>
      </w:r>
      <w:r>
        <w:t xml:space="preserve"> the impact of the allocation of memory isn’t </w:t>
      </w:r>
      <w:r w:rsidR="00885353">
        <w:t>realised</w:t>
      </w:r>
      <w:r>
        <w:t xml:space="preserve"> as much as it is with cold starts.</w:t>
      </w:r>
      <w:proofErr w:type="gramEnd"/>
      <w:r>
        <w:t xml:space="preserve"> </w:t>
      </w:r>
      <w:r>
        <w:fldChar w:fldCharType="begin"/>
      </w:r>
      <w:r>
        <w:instrText xml:space="preserve"> REF _Ref6391973 \h </w:instrText>
      </w:r>
      <w:r>
        <w:fldChar w:fldCharType="separate"/>
      </w:r>
      <w:r w:rsidR="00CE2EF1">
        <w:t xml:space="preserve">Table </w:t>
      </w:r>
      <w:r w:rsidR="00CE2EF1">
        <w:rPr>
          <w:noProof/>
        </w:rPr>
        <w:t>9</w:t>
      </w:r>
      <w:r>
        <w:fldChar w:fldCharType="end"/>
      </w:r>
      <w:r>
        <w:t xml:space="preserve"> illustrates just how close the </w:t>
      </w:r>
      <w:r w:rsidR="00B6525D">
        <w:t>durations</w:t>
      </w:r>
      <w:r>
        <w:t xml:space="preserve"> become</w:t>
      </w:r>
      <w:r w:rsidR="00B6525D">
        <w:t xml:space="preserve"> at these extremely units of measurement – an average difference of on seven milliseconds between the largest and smallest memory allocations.</w:t>
      </w:r>
      <w:r w:rsidR="00B63008" w:rsidRPr="00E02543">
        <w:rPr>
          <w:color w:val="FF0000"/>
        </w:rPr>
        <w:t xml:space="preserve"> </w:t>
      </w:r>
    </w:p>
    <w:p w14:paraId="6EBBB7E0" w14:textId="3289FB1F" w:rsidR="00F92AF4" w:rsidRDefault="00F92AF4" w:rsidP="00F92AF4"/>
    <w:p w14:paraId="6AA210A0" w14:textId="6505FC1B" w:rsidR="00F92AF4" w:rsidRDefault="00F92AF4" w:rsidP="00F92AF4">
      <w:pPr>
        <w:pStyle w:val="Caption"/>
        <w:keepNext/>
      </w:pPr>
      <w:bookmarkStart w:id="166" w:name="_Ref6391973"/>
      <w:bookmarkStart w:id="167" w:name="_Toc6469237"/>
      <w:r>
        <w:t xml:space="preserve">Table </w:t>
      </w:r>
      <w:fldSimple w:instr=" SEQ Table \* ARABIC ">
        <w:r w:rsidR="00CE2EF1">
          <w:rPr>
            <w:noProof/>
          </w:rPr>
          <w:t>9</w:t>
        </w:r>
      </w:fldSimple>
      <w:bookmarkEnd w:id="166"/>
      <w:r>
        <w:t xml:space="preserve"> Warm Execution Times Node (Direct Invocation)</w:t>
      </w:r>
      <w:bookmarkEnd w:id="167"/>
    </w:p>
    <w:tbl>
      <w:tblPr>
        <w:tblStyle w:val="TablePadding"/>
        <w:tblW w:w="5000" w:type="pct"/>
        <w:tblCellMar>
          <w:top w:w="113" w:type="dxa"/>
          <w:bottom w:w="113" w:type="dxa"/>
        </w:tblCellMar>
        <w:tblLook w:val="04A0" w:firstRow="1" w:lastRow="0" w:firstColumn="1" w:lastColumn="0" w:noHBand="0" w:noVBand="1"/>
      </w:tblPr>
      <w:tblGrid>
        <w:gridCol w:w="2017"/>
        <w:gridCol w:w="1422"/>
        <w:gridCol w:w="1334"/>
        <w:gridCol w:w="981"/>
        <w:gridCol w:w="981"/>
        <w:gridCol w:w="1520"/>
        <w:gridCol w:w="981"/>
      </w:tblGrid>
      <w:tr w:rsidR="00F92AF4" w:rsidRPr="00BC4EAF" w14:paraId="1BF67B4D" w14:textId="77777777" w:rsidTr="00EB1B4A">
        <w:trPr>
          <w:cnfStyle w:val="100000000000" w:firstRow="1" w:lastRow="0" w:firstColumn="0" w:lastColumn="0" w:oddVBand="0" w:evenVBand="0" w:oddHBand="0" w:evenHBand="0" w:firstRowFirstColumn="0" w:firstRowLastColumn="0" w:lastRowFirstColumn="0" w:lastRowLastColumn="0"/>
        </w:trPr>
        <w:tc>
          <w:tcPr>
            <w:tcW w:w="1092" w:type="pct"/>
          </w:tcPr>
          <w:p w14:paraId="28D27AB3" w14:textId="77777777" w:rsidR="00F92AF4" w:rsidRPr="00BC4EAF" w:rsidRDefault="00F92AF4" w:rsidP="00EB1B4A">
            <w:pPr>
              <w:rPr>
                <w:i/>
                <w:iCs/>
              </w:rPr>
            </w:pPr>
            <w:r>
              <w:rPr>
                <w:i/>
                <w:iCs/>
              </w:rPr>
              <w:t>Memory Tier</w:t>
            </w:r>
          </w:p>
        </w:tc>
        <w:tc>
          <w:tcPr>
            <w:tcW w:w="770" w:type="pct"/>
          </w:tcPr>
          <w:p w14:paraId="2DB9E757" w14:textId="77777777" w:rsidR="00F92AF4" w:rsidRPr="00BC4EAF" w:rsidRDefault="00F92AF4" w:rsidP="00EB1B4A">
            <w:r>
              <w:t>Average</w:t>
            </w:r>
          </w:p>
        </w:tc>
        <w:tc>
          <w:tcPr>
            <w:tcW w:w="722" w:type="pct"/>
          </w:tcPr>
          <w:p w14:paraId="4FECC4EE" w14:textId="77777777" w:rsidR="00F92AF4" w:rsidRPr="00BC4EAF" w:rsidRDefault="00F92AF4" w:rsidP="00EB1B4A">
            <w:r>
              <w:t>Median</w:t>
            </w:r>
          </w:p>
        </w:tc>
        <w:tc>
          <w:tcPr>
            <w:tcW w:w="531" w:type="pct"/>
          </w:tcPr>
          <w:p w14:paraId="494BAD83" w14:textId="77777777" w:rsidR="00F92AF4" w:rsidRPr="00BC4EAF" w:rsidRDefault="00F92AF4" w:rsidP="00EB1B4A">
            <w:r>
              <w:t>Min</w:t>
            </w:r>
          </w:p>
        </w:tc>
        <w:tc>
          <w:tcPr>
            <w:tcW w:w="531" w:type="pct"/>
          </w:tcPr>
          <w:p w14:paraId="774C4644" w14:textId="77777777" w:rsidR="00F92AF4" w:rsidRPr="00BC4EAF" w:rsidRDefault="00F92AF4" w:rsidP="00EB1B4A">
            <w:r>
              <w:t>Max</w:t>
            </w:r>
          </w:p>
        </w:tc>
        <w:tc>
          <w:tcPr>
            <w:tcW w:w="823" w:type="pct"/>
          </w:tcPr>
          <w:p w14:paraId="44308A13" w14:textId="77777777" w:rsidR="00F92AF4" w:rsidRPr="00BC4EAF" w:rsidRDefault="00F92AF4" w:rsidP="00EB1B4A">
            <w:r>
              <w:t>Std. Dev.</w:t>
            </w:r>
          </w:p>
        </w:tc>
        <w:tc>
          <w:tcPr>
            <w:tcW w:w="531" w:type="pct"/>
          </w:tcPr>
          <w:p w14:paraId="152DDFFC" w14:textId="77777777" w:rsidR="00F92AF4" w:rsidRPr="00BC4EAF" w:rsidRDefault="00F92AF4" w:rsidP="00EB1B4A">
            <w:r w:rsidRPr="006A3465">
              <w:t>99p</w:t>
            </w:r>
          </w:p>
        </w:tc>
      </w:tr>
      <w:tr w:rsidR="00F92AF4" w:rsidRPr="00BC4EAF" w14:paraId="3F43D4C3" w14:textId="77777777" w:rsidTr="00EB1B4A">
        <w:tc>
          <w:tcPr>
            <w:tcW w:w="1092" w:type="pct"/>
          </w:tcPr>
          <w:p w14:paraId="59E4E7A7" w14:textId="053926CB" w:rsidR="00F92AF4" w:rsidRPr="004A4449" w:rsidRDefault="00F92AF4" w:rsidP="00F92AF4">
            <w:pPr>
              <w:rPr>
                <w:b/>
                <w:bCs/>
              </w:rPr>
            </w:pPr>
            <w:r w:rsidRPr="00DF1C37">
              <w:t>512 MB</w:t>
            </w:r>
          </w:p>
        </w:tc>
        <w:tc>
          <w:tcPr>
            <w:tcW w:w="770" w:type="pct"/>
          </w:tcPr>
          <w:p w14:paraId="3D97D1BA" w14:textId="077CBBE8" w:rsidR="00F92AF4" w:rsidRPr="004A4449" w:rsidRDefault="00F92AF4" w:rsidP="00F92AF4">
            <w:pPr>
              <w:rPr>
                <w:color w:val="538135" w:themeColor="accent6" w:themeShade="BF"/>
              </w:rPr>
            </w:pPr>
            <w:r w:rsidRPr="00DF1C37">
              <w:t>29ms</w:t>
            </w:r>
          </w:p>
        </w:tc>
        <w:tc>
          <w:tcPr>
            <w:tcW w:w="722" w:type="pct"/>
          </w:tcPr>
          <w:p w14:paraId="0455A12B" w14:textId="0212FD88" w:rsidR="00F92AF4" w:rsidRPr="004A4449" w:rsidRDefault="00F92AF4" w:rsidP="00F92AF4">
            <w:pPr>
              <w:rPr>
                <w:color w:val="538135" w:themeColor="accent6" w:themeShade="BF"/>
              </w:rPr>
            </w:pPr>
            <w:r w:rsidRPr="00DF1C37">
              <w:t>27ms</w:t>
            </w:r>
          </w:p>
        </w:tc>
        <w:tc>
          <w:tcPr>
            <w:tcW w:w="531" w:type="pct"/>
          </w:tcPr>
          <w:p w14:paraId="6414A4DE" w14:textId="4A663B8C" w:rsidR="00F92AF4" w:rsidRPr="004A4449" w:rsidRDefault="00F92AF4" w:rsidP="00F92AF4">
            <w:pPr>
              <w:rPr>
                <w:color w:val="538135" w:themeColor="accent6" w:themeShade="BF"/>
              </w:rPr>
            </w:pPr>
            <w:r w:rsidRPr="00DF1C37">
              <w:t>12ms</w:t>
            </w:r>
          </w:p>
        </w:tc>
        <w:tc>
          <w:tcPr>
            <w:tcW w:w="531" w:type="pct"/>
          </w:tcPr>
          <w:p w14:paraId="0705C5F9" w14:textId="66860722" w:rsidR="00F92AF4" w:rsidRPr="004A4449" w:rsidRDefault="00F92AF4" w:rsidP="00F92AF4">
            <w:pPr>
              <w:rPr>
                <w:color w:val="538135" w:themeColor="accent6" w:themeShade="BF"/>
              </w:rPr>
            </w:pPr>
            <w:r w:rsidRPr="00DF1C37">
              <w:t>199ms</w:t>
            </w:r>
          </w:p>
        </w:tc>
        <w:tc>
          <w:tcPr>
            <w:tcW w:w="823" w:type="pct"/>
          </w:tcPr>
          <w:p w14:paraId="03889576" w14:textId="4B243656" w:rsidR="00F92AF4" w:rsidRPr="004A4449" w:rsidRDefault="00F92AF4" w:rsidP="00F92AF4">
            <w:pPr>
              <w:rPr>
                <w:color w:val="538135" w:themeColor="accent6" w:themeShade="BF"/>
              </w:rPr>
            </w:pPr>
            <w:r w:rsidRPr="00DF1C37">
              <w:t>16ms</w:t>
            </w:r>
          </w:p>
        </w:tc>
        <w:tc>
          <w:tcPr>
            <w:tcW w:w="531" w:type="pct"/>
          </w:tcPr>
          <w:p w14:paraId="29DA8598" w14:textId="4AFAA3D8" w:rsidR="00F92AF4" w:rsidRPr="004A4449" w:rsidRDefault="00F92AF4" w:rsidP="00F92AF4">
            <w:pPr>
              <w:rPr>
                <w:color w:val="538135" w:themeColor="accent6" w:themeShade="BF"/>
              </w:rPr>
            </w:pPr>
            <w:r w:rsidRPr="00DF1C37">
              <w:t>65ms</w:t>
            </w:r>
          </w:p>
        </w:tc>
      </w:tr>
      <w:tr w:rsidR="00F92AF4" w:rsidRPr="00BC4EAF" w14:paraId="4E56ACE8" w14:textId="77777777" w:rsidTr="00EB1B4A">
        <w:tc>
          <w:tcPr>
            <w:tcW w:w="1092" w:type="pct"/>
          </w:tcPr>
          <w:p w14:paraId="28460DB0" w14:textId="36A95EDD" w:rsidR="00F92AF4" w:rsidRPr="004A4449" w:rsidRDefault="00F92AF4" w:rsidP="00F92AF4">
            <w:pPr>
              <w:rPr>
                <w:b/>
                <w:bCs/>
              </w:rPr>
            </w:pPr>
            <w:r w:rsidRPr="00DF1C37">
              <w:t>1024 MB</w:t>
            </w:r>
          </w:p>
        </w:tc>
        <w:tc>
          <w:tcPr>
            <w:tcW w:w="770" w:type="pct"/>
          </w:tcPr>
          <w:p w14:paraId="2287F267" w14:textId="6451AAAB" w:rsidR="00F92AF4" w:rsidRPr="004A4449" w:rsidRDefault="00F92AF4" w:rsidP="00F92AF4">
            <w:pPr>
              <w:rPr>
                <w:color w:val="538135" w:themeColor="accent6" w:themeShade="BF"/>
              </w:rPr>
            </w:pPr>
            <w:r w:rsidRPr="00DF1C37">
              <w:t>23ms</w:t>
            </w:r>
          </w:p>
        </w:tc>
        <w:tc>
          <w:tcPr>
            <w:tcW w:w="722" w:type="pct"/>
          </w:tcPr>
          <w:p w14:paraId="546B2E9C" w14:textId="1365F6AC" w:rsidR="00F92AF4" w:rsidRPr="004A4449" w:rsidRDefault="00F92AF4" w:rsidP="00F92AF4">
            <w:pPr>
              <w:rPr>
                <w:color w:val="538135" w:themeColor="accent6" w:themeShade="BF"/>
              </w:rPr>
            </w:pPr>
            <w:r w:rsidRPr="00DF1C37">
              <w:t>23ms</w:t>
            </w:r>
          </w:p>
        </w:tc>
        <w:tc>
          <w:tcPr>
            <w:tcW w:w="531" w:type="pct"/>
          </w:tcPr>
          <w:p w14:paraId="2EE804AB" w14:textId="390772F7" w:rsidR="00F92AF4" w:rsidRPr="004A4449" w:rsidRDefault="00F92AF4" w:rsidP="00F92AF4">
            <w:pPr>
              <w:rPr>
                <w:color w:val="538135" w:themeColor="accent6" w:themeShade="BF"/>
              </w:rPr>
            </w:pPr>
            <w:r w:rsidRPr="00DF1C37">
              <w:t>7ms</w:t>
            </w:r>
          </w:p>
        </w:tc>
        <w:tc>
          <w:tcPr>
            <w:tcW w:w="531" w:type="pct"/>
          </w:tcPr>
          <w:p w14:paraId="1607E07A" w14:textId="339E056A" w:rsidR="00F92AF4" w:rsidRPr="004A4449" w:rsidRDefault="00F92AF4" w:rsidP="00F92AF4">
            <w:pPr>
              <w:rPr>
                <w:color w:val="538135" w:themeColor="accent6" w:themeShade="BF"/>
              </w:rPr>
            </w:pPr>
            <w:r w:rsidRPr="00DF1C37">
              <w:t>90ms</w:t>
            </w:r>
          </w:p>
        </w:tc>
        <w:tc>
          <w:tcPr>
            <w:tcW w:w="823" w:type="pct"/>
          </w:tcPr>
          <w:p w14:paraId="473B5F51" w14:textId="24076313" w:rsidR="00F92AF4" w:rsidRPr="004A4449" w:rsidRDefault="00F92AF4" w:rsidP="00F92AF4">
            <w:pPr>
              <w:rPr>
                <w:color w:val="538135" w:themeColor="accent6" w:themeShade="BF"/>
              </w:rPr>
            </w:pPr>
            <w:r w:rsidRPr="00DF1C37">
              <w:t>9ms</w:t>
            </w:r>
          </w:p>
        </w:tc>
        <w:tc>
          <w:tcPr>
            <w:tcW w:w="531" w:type="pct"/>
          </w:tcPr>
          <w:p w14:paraId="4BC48CB4" w14:textId="5D7D8318" w:rsidR="00F92AF4" w:rsidRPr="004A4449" w:rsidRDefault="00F92AF4" w:rsidP="00F92AF4">
            <w:pPr>
              <w:rPr>
                <w:color w:val="538135" w:themeColor="accent6" w:themeShade="BF"/>
              </w:rPr>
            </w:pPr>
            <w:r w:rsidRPr="00DF1C37">
              <w:t>46ms</w:t>
            </w:r>
          </w:p>
        </w:tc>
      </w:tr>
      <w:tr w:rsidR="00F92AF4" w:rsidRPr="00BC4EAF" w14:paraId="76CA2E18" w14:textId="77777777" w:rsidTr="00EB1B4A">
        <w:tc>
          <w:tcPr>
            <w:tcW w:w="1092" w:type="pct"/>
          </w:tcPr>
          <w:p w14:paraId="0112CCD1" w14:textId="331B0D75" w:rsidR="00F92AF4" w:rsidRPr="006A3465" w:rsidRDefault="00F92AF4" w:rsidP="00F92AF4">
            <w:r w:rsidRPr="00DF1C37">
              <w:t>2048 MB</w:t>
            </w:r>
          </w:p>
        </w:tc>
        <w:tc>
          <w:tcPr>
            <w:tcW w:w="770" w:type="pct"/>
          </w:tcPr>
          <w:p w14:paraId="49480F6B" w14:textId="2FDFFDE6" w:rsidR="00F92AF4" w:rsidRPr="006A3465" w:rsidRDefault="00F92AF4" w:rsidP="00F92AF4">
            <w:r w:rsidRPr="00DF1C37">
              <w:t>22ms</w:t>
            </w:r>
          </w:p>
        </w:tc>
        <w:tc>
          <w:tcPr>
            <w:tcW w:w="722" w:type="pct"/>
          </w:tcPr>
          <w:p w14:paraId="6C845D20" w14:textId="3F1C2377" w:rsidR="00F92AF4" w:rsidRPr="006A3465" w:rsidRDefault="00F92AF4" w:rsidP="00F92AF4">
            <w:r w:rsidRPr="00DF1C37">
              <w:t>21ms</w:t>
            </w:r>
          </w:p>
        </w:tc>
        <w:tc>
          <w:tcPr>
            <w:tcW w:w="531" w:type="pct"/>
          </w:tcPr>
          <w:p w14:paraId="2CF59774" w14:textId="35896DF0" w:rsidR="00F92AF4" w:rsidRPr="006A3465" w:rsidRDefault="00F92AF4" w:rsidP="00F92AF4">
            <w:r w:rsidRPr="00DF1C37">
              <w:t>7ms</w:t>
            </w:r>
          </w:p>
        </w:tc>
        <w:tc>
          <w:tcPr>
            <w:tcW w:w="531" w:type="pct"/>
          </w:tcPr>
          <w:p w14:paraId="64BFF64F" w14:textId="744B64A1" w:rsidR="00F92AF4" w:rsidRPr="006A3465" w:rsidRDefault="00F92AF4" w:rsidP="00F92AF4">
            <w:r w:rsidRPr="00DF1C37">
              <w:t>73ms</w:t>
            </w:r>
          </w:p>
        </w:tc>
        <w:tc>
          <w:tcPr>
            <w:tcW w:w="823" w:type="pct"/>
          </w:tcPr>
          <w:p w14:paraId="3359253E" w14:textId="0B606988" w:rsidR="00F92AF4" w:rsidRPr="006A3465" w:rsidRDefault="00F92AF4" w:rsidP="00F92AF4">
            <w:r w:rsidRPr="00DF1C37">
              <w:t>8ms</w:t>
            </w:r>
          </w:p>
        </w:tc>
        <w:tc>
          <w:tcPr>
            <w:tcW w:w="531" w:type="pct"/>
          </w:tcPr>
          <w:p w14:paraId="7DF68E9E" w14:textId="0CBD2F65" w:rsidR="00F92AF4" w:rsidRPr="006A3465" w:rsidRDefault="00F92AF4" w:rsidP="00F92AF4">
            <w:r w:rsidRPr="00DF1C37">
              <w:t>39ms</w:t>
            </w:r>
          </w:p>
        </w:tc>
      </w:tr>
    </w:tbl>
    <w:p w14:paraId="727399B8" w14:textId="51B2EF09" w:rsidR="00F92AF4" w:rsidRDefault="00F92AF4" w:rsidP="00F92AF4"/>
    <w:p w14:paraId="58890309" w14:textId="09A7AB2E" w:rsidR="00B63008" w:rsidRDefault="00B63008">
      <w:pPr>
        <w:rPr>
          <w:rFonts w:eastAsiaTheme="majorEastAsia" w:cstheme="majorBidi"/>
          <w:i/>
          <w:iCs/>
          <w:color w:val="2F5496" w:themeColor="accent1" w:themeShade="BF"/>
        </w:rPr>
      </w:pPr>
      <w:r>
        <w:br w:type="page"/>
      </w:r>
    </w:p>
    <w:p w14:paraId="005EAD3A" w14:textId="16AFF115" w:rsidR="00B63008" w:rsidRDefault="00B63008" w:rsidP="00B63008">
      <w:pPr>
        <w:pStyle w:val="Heading4"/>
      </w:pPr>
      <w:r>
        <w:t>Python Warm Execution</w:t>
      </w:r>
    </w:p>
    <w:p w14:paraId="76C0790F" w14:textId="5D265306" w:rsidR="00B63008" w:rsidRDefault="00B63008" w:rsidP="00B63008">
      <w:r>
        <w:t xml:space="preserve">Python provided the most unanticipated results in this test, exhibiting extremely similar low results to Java and, in some instances, </w:t>
      </w:r>
      <w:r w:rsidR="00F50706">
        <w:t>outperforming</w:t>
      </w:r>
      <w:r>
        <w:t xml:space="preserve"> Java altogether. This is all the more surprising given the fact that Python, in theory, should be slower given its interpreted nature.</w:t>
      </w:r>
      <w:r w:rsidR="007B177F">
        <w:t xml:space="preserve"> </w:t>
      </w:r>
      <w:r w:rsidR="003F4567">
        <w:t xml:space="preserve">On the contrary, Python performed extremely well as outlined in </w:t>
      </w:r>
      <w:r w:rsidR="003F4567">
        <w:fldChar w:fldCharType="begin"/>
      </w:r>
      <w:r w:rsidR="003F4567">
        <w:instrText xml:space="preserve"> REF _Ref6395586 \h </w:instrText>
      </w:r>
      <w:r w:rsidR="003F4567">
        <w:fldChar w:fldCharType="separate"/>
      </w:r>
      <w:r w:rsidR="00CE2EF1">
        <w:t xml:space="preserve">Table </w:t>
      </w:r>
      <w:r w:rsidR="00CE2EF1">
        <w:rPr>
          <w:noProof/>
        </w:rPr>
        <w:t>10</w:t>
      </w:r>
      <w:r w:rsidR="003F4567">
        <w:fldChar w:fldCharType="end"/>
      </w:r>
      <w:r w:rsidR="003F4567">
        <w:t xml:space="preserve">. </w:t>
      </w:r>
      <w:r w:rsidR="007B177F">
        <w:t xml:space="preserve">Whilst there are only a few milliseconds </w:t>
      </w:r>
      <w:r w:rsidR="0065249C">
        <w:t>in these times, this has a larger impact when taken into consideration with the wider cold start times – with Python showing a drastically faster cold start time versus Java.</w:t>
      </w:r>
      <w:r w:rsidR="00850F0B">
        <w:t xml:space="preserve"> It has become evident that Java also has some overheads with regards to memory which haven’t been witnessed in Python – as clearly demonstrated by the test results.</w:t>
      </w:r>
    </w:p>
    <w:p w14:paraId="2AE7AD50" w14:textId="14F09AED" w:rsidR="0065249C" w:rsidRDefault="0065249C" w:rsidP="00B63008"/>
    <w:p w14:paraId="56DC15D5" w14:textId="0BBF709C" w:rsidR="0065249C" w:rsidRDefault="0065249C" w:rsidP="0065249C">
      <w:pPr>
        <w:pStyle w:val="Caption"/>
        <w:keepNext/>
      </w:pPr>
      <w:bookmarkStart w:id="168" w:name="_Ref6395586"/>
      <w:bookmarkStart w:id="169" w:name="_Toc6469238"/>
      <w:r>
        <w:t xml:space="preserve">Table </w:t>
      </w:r>
      <w:fldSimple w:instr=" SEQ Table \* ARABIC ">
        <w:r w:rsidR="00CE2EF1">
          <w:rPr>
            <w:noProof/>
          </w:rPr>
          <w:t>10</w:t>
        </w:r>
      </w:fldSimple>
      <w:bookmarkEnd w:id="168"/>
      <w:r>
        <w:t xml:space="preserve"> Warm Execution Times Python (Direct Invocation)</w:t>
      </w:r>
      <w:bookmarkEnd w:id="169"/>
    </w:p>
    <w:tbl>
      <w:tblPr>
        <w:tblStyle w:val="TablePadding"/>
        <w:tblW w:w="5000" w:type="pct"/>
        <w:tblCellMar>
          <w:top w:w="113" w:type="dxa"/>
          <w:bottom w:w="113" w:type="dxa"/>
        </w:tblCellMar>
        <w:tblLook w:val="04A0" w:firstRow="1" w:lastRow="0" w:firstColumn="1" w:lastColumn="0" w:noHBand="0" w:noVBand="1"/>
      </w:tblPr>
      <w:tblGrid>
        <w:gridCol w:w="2017"/>
        <w:gridCol w:w="1422"/>
        <w:gridCol w:w="1334"/>
        <w:gridCol w:w="981"/>
        <w:gridCol w:w="981"/>
        <w:gridCol w:w="1520"/>
        <w:gridCol w:w="981"/>
      </w:tblGrid>
      <w:tr w:rsidR="0065249C" w:rsidRPr="00BC4EAF" w14:paraId="443C784F" w14:textId="77777777" w:rsidTr="00EB1B4A">
        <w:trPr>
          <w:cnfStyle w:val="100000000000" w:firstRow="1" w:lastRow="0" w:firstColumn="0" w:lastColumn="0" w:oddVBand="0" w:evenVBand="0" w:oddHBand="0" w:evenHBand="0" w:firstRowFirstColumn="0" w:firstRowLastColumn="0" w:lastRowFirstColumn="0" w:lastRowLastColumn="0"/>
        </w:trPr>
        <w:tc>
          <w:tcPr>
            <w:tcW w:w="1092" w:type="pct"/>
          </w:tcPr>
          <w:p w14:paraId="68112BD6" w14:textId="0B0226EA" w:rsidR="0065249C" w:rsidRPr="00BC4EAF" w:rsidRDefault="0065249C" w:rsidP="0065249C">
            <w:pPr>
              <w:rPr>
                <w:i/>
                <w:iCs/>
              </w:rPr>
            </w:pPr>
            <w:r>
              <w:rPr>
                <w:i/>
                <w:iCs/>
              </w:rPr>
              <w:t>Memory Tier</w:t>
            </w:r>
          </w:p>
        </w:tc>
        <w:tc>
          <w:tcPr>
            <w:tcW w:w="770" w:type="pct"/>
          </w:tcPr>
          <w:p w14:paraId="75CBADF2" w14:textId="7248D2F2" w:rsidR="0065249C" w:rsidRPr="00BC4EAF" w:rsidRDefault="0065249C" w:rsidP="0065249C">
            <w:r>
              <w:t>Average</w:t>
            </w:r>
          </w:p>
        </w:tc>
        <w:tc>
          <w:tcPr>
            <w:tcW w:w="722" w:type="pct"/>
          </w:tcPr>
          <w:p w14:paraId="21DD0AC3" w14:textId="65CC82D7" w:rsidR="0065249C" w:rsidRPr="00BC4EAF" w:rsidRDefault="0065249C" w:rsidP="0065249C">
            <w:r>
              <w:t>Median</w:t>
            </w:r>
          </w:p>
        </w:tc>
        <w:tc>
          <w:tcPr>
            <w:tcW w:w="531" w:type="pct"/>
          </w:tcPr>
          <w:p w14:paraId="37F29968" w14:textId="7670B8C3" w:rsidR="0065249C" w:rsidRPr="00BC4EAF" w:rsidRDefault="0065249C" w:rsidP="0065249C">
            <w:r>
              <w:t>Min</w:t>
            </w:r>
          </w:p>
        </w:tc>
        <w:tc>
          <w:tcPr>
            <w:tcW w:w="531" w:type="pct"/>
          </w:tcPr>
          <w:p w14:paraId="70F3F7F4" w14:textId="23049789" w:rsidR="0065249C" w:rsidRPr="00BC4EAF" w:rsidRDefault="0065249C" w:rsidP="0065249C">
            <w:r>
              <w:t>Max</w:t>
            </w:r>
          </w:p>
        </w:tc>
        <w:tc>
          <w:tcPr>
            <w:tcW w:w="823" w:type="pct"/>
          </w:tcPr>
          <w:p w14:paraId="5A7C4F4A" w14:textId="4C48A8E3" w:rsidR="0065249C" w:rsidRPr="00BC4EAF" w:rsidRDefault="0065249C" w:rsidP="0065249C">
            <w:r>
              <w:t>Std. Dev.</w:t>
            </w:r>
          </w:p>
        </w:tc>
        <w:tc>
          <w:tcPr>
            <w:tcW w:w="531" w:type="pct"/>
          </w:tcPr>
          <w:p w14:paraId="6DFAA944" w14:textId="7F13FE89" w:rsidR="0065249C" w:rsidRPr="00BC4EAF" w:rsidRDefault="0065249C" w:rsidP="0065249C">
            <w:r w:rsidRPr="009602C5">
              <w:t>99p</w:t>
            </w:r>
          </w:p>
        </w:tc>
      </w:tr>
      <w:tr w:rsidR="0065249C" w:rsidRPr="00BC4EAF" w14:paraId="0338A315" w14:textId="77777777" w:rsidTr="00EB1B4A">
        <w:tc>
          <w:tcPr>
            <w:tcW w:w="1092" w:type="pct"/>
          </w:tcPr>
          <w:p w14:paraId="5EE04A09" w14:textId="783E8242" w:rsidR="0065249C" w:rsidRPr="004A4449" w:rsidRDefault="0065249C" w:rsidP="0065249C">
            <w:pPr>
              <w:rPr>
                <w:b/>
                <w:bCs/>
              </w:rPr>
            </w:pPr>
            <w:r w:rsidRPr="009602C5">
              <w:t>512 MB</w:t>
            </w:r>
          </w:p>
        </w:tc>
        <w:tc>
          <w:tcPr>
            <w:tcW w:w="770" w:type="pct"/>
          </w:tcPr>
          <w:p w14:paraId="5D852537" w14:textId="630E961E" w:rsidR="0065249C" w:rsidRPr="004A4449" w:rsidRDefault="0065249C" w:rsidP="0065249C">
            <w:pPr>
              <w:rPr>
                <w:color w:val="538135" w:themeColor="accent6" w:themeShade="BF"/>
              </w:rPr>
            </w:pPr>
            <w:r w:rsidRPr="009602C5">
              <w:t>15ms</w:t>
            </w:r>
          </w:p>
        </w:tc>
        <w:tc>
          <w:tcPr>
            <w:tcW w:w="722" w:type="pct"/>
          </w:tcPr>
          <w:p w14:paraId="57F1A90A" w14:textId="7AD16A25" w:rsidR="0065249C" w:rsidRPr="004A4449" w:rsidRDefault="0065249C" w:rsidP="0065249C">
            <w:pPr>
              <w:rPr>
                <w:color w:val="538135" w:themeColor="accent6" w:themeShade="BF"/>
              </w:rPr>
            </w:pPr>
            <w:r w:rsidRPr="009602C5">
              <w:t>12ms</w:t>
            </w:r>
          </w:p>
        </w:tc>
        <w:tc>
          <w:tcPr>
            <w:tcW w:w="531" w:type="pct"/>
          </w:tcPr>
          <w:p w14:paraId="6CEEBA59" w14:textId="509FAB35" w:rsidR="0065249C" w:rsidRPr="004A4449" w:rsidRDefault="0065249C" w:rsidP="0065249C">
            <w:pPr>
              <w:rPr>
                <w:color w:val="538135" w:themeColor="accent6" w:themeShade="BF"/>
              </w:rPr>
            </w:pPr>
            <w:r w:rsidRPr="009602C5">
              <w:t>8ms</w:t>
            </w:r>
          </w:p>
        </w:tc>
        <w:tc>
          <w:tcPr>
            <w:tcW w:w="531" w:type="pct"/>
          </w:tcPr>
          <w:p w14:paraId="1D6FE0BF" w14:textId="4E0B6D7B" w:rsidR="0065249C" w:rsidRPr="004A4449" w:rsidRDefault="0065249C" w:rsidP="0065249C">
            <w:pPr>
              <w:rPr>
                <w:color w:val="538135" w:themeColor="accent6" w:themeShade="BF"/>
              </w:rPr>
            </w:pPr>
            <w:r w:rsidRPr="009602C5">
              <w:t>81ms</w:t>
            </w:r>
          </w:p>
        </w:tc>
        <w:tc>
          <w:tcPr>
            <w:tcW w:w="823" w:type="pct"/>
          </w:tcPr>
          <w:p w14:paraId="680DAEF7" w14:textId="256E6E88" w:rsidR="0065249C" w:rsidRPr="004A4449" w:rsidRDefault="0065249C" w:rsidP="0065249C">
            <w:pPr>
              <w:rPr>
                <w:color w:val="538135" w:themeColor="accent6" w:themeShade="BF"/>
              </w:rPr>
            </w:pPr>
            <w:r w:rsidRPr="009602C5">
              <w:t>9ms</w:t>
            </w:r>
          </w:p>
        </w:tc>
        <w:tc>
          <w:tcPr>
            <w:tcW w:w="531" w:type="pct"/>
          </w:tcPr>
          <w:p w14:paraId="6FFE20AE" w14:textId="6011C3DC" w:rsidR="0065249C" w:rsidRPr="004A4449" w:rsidRDefault="0065249C" w:rsidP="0065249C">
            <w:pPr>
              <w:rPr>
                <w:color w:val="538135" w:themeColor="accent6" w:themeShade="BF"/>
              </w:rPr>
            </w:pPr>
            <w:r w:rsidRPr="009602C5">
              <w:t>50ms</w:t>
            </w:r>
          </w:p>
        </w:tc>
      </w:tr>
      <w:tr w:rsidR="0065249C" w:rsidRPr="00BC4EAF" w14:paraId="6088233B" w14:textId="77777777" w:rsidTr="00EB1B4A">
        <w:tc>
          <w:tcPr>
            <w:tcW w:w="1092" w:type="pct"/>
          </w:tcPr>
          <w:p w14:paraId="2ED51773" w14:textId="54A639FF" w:rsidR="0065249C" w:rsidRPr="004A4449" w:rsidRDefault="0065249C" w:rsidP="0065249C">
            <w:pPr>
              <w:rPr>
                <w:b/>
                <w:bCs/>
              </w:rPr>
            </w:pPr>
            <w:r w:rsidRPr="009602C5">
              <w:t>1024 MB</w:t>
            </w:r>
          </w:p>
        </w:tc>
        <w:tc>
          <w:tcPr>
            <w:tcW w:w="770" w:type="pct"/>
          </w:tcPr>
          <w:p w14:paraId="3FF160CF" w14:textId="46E5C804" w:rsidR="0065249C" w:rsidRPr="004A4449" w:rsidRDefault="0065249C" w:rsidP="0065249C">
            <w:pPr>
              <w:rPr>
                <w:color w:val="538135" w:themeColor="accent6" w:themeShade="BF"/>
              </w:rPr>
            </w:pPr>
            <w:r w:rsidRPr="009602C5">
              <w:t>12ms</w:t>
            </w:r>
          </w:p>
        </w:tc>
        <w:tc>
          <w:tcPr>
            <w:tcW w:w="722" w:type="pct"/>
          </w:tcPr>
          <w:p w14:paraId="2A1BC15D" w14:textId="78189BA5" w:rsidR="0065249C" w:rsidRPr="004A4449" w:rsidRDefault="0065249C" w:rsidP="0065249C">
            <w:pPr>
              <w:rPr>
                <w:color w:val="538135" w:themeColor="accent6" w:themeShade="BF"/>
              </w:rPr>
            </w:pPr>
            <w:r w:rsidRPr="009602C5">
              <w:t>9ms</w:t>
            </w:r>
          </w:p>
        </w:tc>
        <w:tc>
          <w:tcPr>
            <w:tcW w:w="531" w:type="pct"/>
          </w:tcPr>
          <w:p w14:paraId="05D5D04D" w14:textId="296641BF" w:rsidR="0065249C" w:rsidRPr="004A4449" w:rsidRDefault="0065249C" w:rsidP="0065249C">
            <w:pPr>
              <w:rPr>
                <w:color w:val="538135" w:themeColor="accent6" w:themeShade="BF"/>
              </w:rPr>
            </w:pPr>
            <w:r w:rsidRPr="009602C5">
              <w:t>8ms</w:t>
            </w:r>
          </w:p>
        </w:tc>
        <w:tc>
          <w:tcPr>
            <w:tcW w:w="531" w:type="pct"/>
          </w:tcPr>
          <w:p w14:paraId="76A4C055" w14:textId="1BD349BE" w:rsidR="0065249C" w:rsidRPr="004A4449" w:rsidRDefault="0065249C" w:rsidP="0065249C">
            <w:pPr>
              <w:rPr>
                <w:color w:val="538135" w:themeColor="accent6" w:themeShade="BF"/>
              </w:rPr>
            </w:pPr>
            <w:r w:rsidRPr="009602C5">
              <w:t>45ms</w:t>
            </w:r>
          </w:p>
        </w:tc>
        <w:tc>
          <w:tcPr>
            <w:tcW w:w="823" w:type="pct"/>
          </w:tcPr>
          <w:p w14:paraId="29737D15" w14:textId="62A2AA74" w:rsidR="0065249C" w:rsidRPr="004A4449" w:rsidRDefault="0065249C" w:rsidP="0065249C">
            <w:pPr>
              <w:rPr>
                <w:color w:val="538135" w:themeColor="accent6" w:themeShade="BF"/>
              </w:rPr>
            </w:pPr>
            <w:r w:rsidRPr="009602C5">
              <w:t>5ms</w:t>
            </w:r>
          </w:p>
        </w:tc>
        <w:tc>
          <w:tcPr>
            <w:tcW w:w="531" w:type="pct"/>
          </w:tcPr>
          <w:p w14:paraId="4E926060" w14:textId="555F475B" w:rsidR="0065249C" w:rsidRPr="004A4449" w:rsidRDefault="0065249C" w:rsidP="0065249C">
            <w:pPr>
              <w:rPr>
                <w:color w:val="538135" w:themeColor="accent6" w:themeShade="BF"/>
              </w:rPr>
            </w:pPr>
            <w:r w:rsidRPr="009602C5">
              <w:t>25ms</w:t>
            </w:r>
          </w:p>
        </w:tc>
      </w:tr>
      <w:tr w:rsidR="0065249C" w:rsidRPr="00BC4EAF" w14:paraId="6EA8F454" w14:textId="77777777" w:rsidTr="00EB1B4A">
        <w:tc>
          <w:tcPr>
            <w:tcW w:w="1092" w:type="pct"/>
          </w:tcPr>
          <w:p w14:paraId="61BC7EE6" w14:textId="3E7DC58A" w:rsidR="0065249C" w:rsidRPr="006A3465" w:rsidRDefault="0065249C" w:rsidP="0065249C">
            <w:r w:rsidRPr="009602C5">
              <w:t>2048 MB</w:t>
            </w:r>
          </w:p>
        </w:tc>
        <w:tc>
          <w:tcPr>
            <w:tcW w:w="770" w:type="pct"/>
          </w:tcPr>
          <w:p w14:paraId="175D300C" w14:textId="57CE6C4A" w:rsidR="0065249C" w:rsidRPr="006A3465" w:rsidRDefault="0065249C" w:rsidP="0065249C">
            <w:r w:rsidRPr="009602C5">
              <w:t>11ms</w:t>
            </w:r>
          </w:p>
        </w:tc>
        <w:tc>
          <w:tcPr>
            <w:tcW w:w="722" w:type="pct"/>
          </w:tcPr>
          <w:p w14:paraId="6D0904D0" w14:textId="6E23A607" w:rsidR="0065249C" w:rsidRPr="006A3465" w:rsidRDefault="0065249C" w:rsidP="0065249C">
            <w:r w:rsidRPr="009602C5">
              <w:t>11ms</w:t>
            </w:r>
          </w:p>
        </w:tc>
        <w:tc>
          <w:tcPr>
            <w:tcW w:w="531" w:type="pct"/>
          </w:tcPr>
          <w:p w14:paraId="0E0A9235" w14:textId="28E236CB" w:rsidR="0065249C" w:rsidRPr="006A3465" w:rsidRDefault="0065249C" w:rsidP="0065249C">
            <w:r w:rsidRPr="009602C5">
              <w:t>10ms</w:t>
            </w:r>
          </w:p>
        </w:tc>
        <w:tc>
          <w:tcPr>
            <w:tcW w:w="531" w:type="pct"/>
          </w:tcPr>
          <w:p w14:paraId="4697AB6F" w14:textId="48B10467" w:rsidR="0065249C" w:rsidRPr="006A3465" w:rsidRDefault="0065249C" w:rsidP="0065249C">
            <w:r w:rsidRPr="009602C5">
              <w:t>46ms</w:t>
            </w:r>
          </w:p>
        </w:tc>
        <w:tc>
          <w:tcPr>
            <w:tcW w:w="823" w:type="pct"/>
          </w:tcPr>
          <w:p w14:paraId="4398934C" w14:textId="63D0596B" w:rsidR="0065249C" w:rsidRPr="006A3465" w:rsidRDefault="0065249C" w:rsidP="0065249C">
            <w:r w:rsidRPr="009602C5">
              <w:t>3ms</w:t>
            </w:r>
          </w:p>
        </w:tc>
        <w:tc>
          <w:tcPr>
            <w:tcW w:w="531" w:type="pct"/>
          </w:tcPr>
          <w:p w14:paraId="4F579982" w14:textId="56C7A3EA" w:rsidR="0065249C" w:rsidRPr="006A3465" w:rsidRDefault="0065249C" w:rsidP="0065249C">
            <w:r w:rsidRPr="009602C5">
              <w:t>24ms</w:t>
            </w:r>
          </w:p>
        </w:tc>
      </w:tr>
    </w:tbl>
    <w:p w14:paraId="6D7426CC" w14:textId="77777777" w:rsidR="0065249C" w:rsidRPr="00B63008" w:rsidRDefault="0065249C" w:rsidP="00B63008"/>
    <w:p w14:paraId="64AB43DE" w14:textId="77777777" w:rsidR="006F1C96" w:rsidRDefault="006F1C96">
      <w:pPr>
        <w:rPr>
          <w:rFonts w:eastAsiaTheme="majorEastAsia" w:cstheme="majorBidi"/>
          <w:b/>
          <w:color w:val="2F5496" w:themeColor="accent1" w:themeShade="BF"/>
          <w:sz w:val="32"/>
          <w:szCs w:val="32"/>
        </w:rPr>
      </w:pPr>
      <w:r>
        <w:br w:type="page"/>
      </w:r>
    </w:p>
    <w:p w14:paraId="54833192" w14:textId="1491FDC4" w:rsidR="00252FDA" w:rsidRDefault="00252FDA" w:rsidP="00252FDA">
      <w:pPr>
        <w:pStyle w:val="Heading1"/>
      </w:pPr>
      <w:bookmarkStart w:id="170" w:name="_Toc6469309"/>
      <w:r>
        <w:t>Conclusions and further work</w:t>
      </w:r>
      <w:bookmarkEnd w:id="170"/>
    </w:p>
    <w:p w14:paraId="36CAF948" w14:textId="27B5F314" w:rsidR="00BC244E" w:rsidRDefault="00BC244E" w:rsidP="00D95162"/>
    <w:p w14:paraId="0A3B1B63" w14:textId="7675C2BD" w:rsidR="00BC244E" w:rsidRDefault="00BC244E" w:rsidP="00D95162">
      <w:r>
        <w:t xml:space="preserve">The aim of this project was to ascertain the impact </w:t>
      </w:r>
      <w:r w:rsidR="008B43A7">
        <w:t>the choice of runtime has on cold starts within Amazon Web Services</w:t>
      </w:r>
      <w:r w:rsidR="00754B49">
        <w:t>’</w:t>
      </w:r>
      <w:r w:rsidR="008B43A7">
        <w:t xml:space="preserve"> </w:t>
      </w:r>
      <w:proofErr w:type="spellStart"/>
      <w:r w:rsidR="008B43A7">
        <w:t>serverless</w:t>
      </w:r>
      <w:proofErr w:type="spellEnd"/>
      <w:r w:rsidR="008B43A7">
        <w:t xml:space="preserve"> </w:t>
      </w:r>
      <w:r w:rsidR="00754B49">
        <w:t>compute product,</w:t>
      </w:r>
      <w:r w:rsidR="008B43A7">
        <w:t xml:space="preserve"> Lam</w:t>
      </w:r>
      <w:r w:rsidR="005B53CD">
        <w:t>b</w:t>
      </w:r>
      <w:r w:rsidR="008B43A7">
        <w:t xml:space="preserve">da. An API was developed across the three most popular runtimes as </w:t>
      </w:r>
      <w:r w:rsidR="001476DC">
        <w:t>identified</w:t>
      </w:r>
      <w:r w:rsidR="008B43A7">
        <w:t xml:space="preserve"> </w:t>
      </w:r>
      <w:r w:rsidR="00754B49">
        <w:t xml:space="preserve">in </w:t>
      </w:r>
      <w:r w:rsidR="008B43A7">
        <w:t xml:space="preserve">the literature review. These API’s were developed and subsequently deployed to AWS using the </w:t>
      </w:r>
      <w:proofErr w:type="spellStart"/>
      <w:r w:rsidR="008B43A7">
        <w:t>Serverless</w:t>
      </w:r>
      <w:proofErr w:type="spellEnd"/>
      <w:r w:rsidR="008B43A7">
        <w:t xml:space="preserve"> Framework. A varying range of semi-automated tests were </w:t>
      </w:r>
      <w:r w:rsidR="001476DC">
        <w:t>designed and developed in order to explore the correlation between runtime, cold starts, warm start</w:t>
      </w:r>
      <w:r w:rsidR="0074629B">
        <w:t>s</w:t>
      </w:r>
      <w:r w:rsidR="001476DC">
        <w:t xml:space="preserve"> and how this all can be affected by memory allocation</w:t>
      </w:r>
      <w:r w:rsidR="008B43A7">
        <w:t>.</w:t>
      </w:r>
    </w:p>
    <w:p w14:paraId="3A00A742" w14:textId="461D6538" w:rsidR="0074629B" w:rsidRDefault="0074629B" w:rsidP="00D95162"/>
    <w:p w14:paraId="70C0F1CD" w14:textId="70BDCC0F" w:rsidR="0074629B" w:rsidRDefault="0074629B" w:rsidP="0074629B">
      <w:pPr>
        <w:pStyle w:val="Heading2"/>
      </w:pPr>
      <w:bookmarkStart w:id="171" w:name="_Toc6469310"/>
      <w:r>
        <w:t>Memory Allocation</w:t>
      </w:r>
      <w:bookmarkEnd w:id="171"/>
    </w:p>
    <w:p w14:paraId="00F80A48" w14:textId="12E43D9F" w:rsidR="0074629B" w:rsidRDefault="0074629B" w:rsidP="0074629B">
      <w:r>
        <w:t xml:space="preserve">It is self-evident from the statistics outlined in the evaluation section that there is a clear and demonstrable link between memory allocation and the impact this has on </w:t>
      </w:r>
      <w:r w:rsidR="00883AC5">
        <w:t>diminishing</w:t>
      </w:r>
      <w:r>
        <w:t xml:space="preserve"> </w:t>
      </w:r>
      <w:r w:rsidR="00883AC5">
        <w:t>cold start times</w:t>
      </w:r>
      <w:r>
        <w:t>. That is to say</w:t>
      </w:r>
      <w:r w:rsidR="00883AC5">
        <w:t xml:space="preserve"> </w:t>
      </w:r>
      <w:proofErr w:type="gramStart"/>
      <w:r w:rsidR="00883AC5">
        <w:t>that</w:t>
      </w:r>
      <w:r>
        <w:t xml:space="preserve">, </w:t>
      </w:r>
      <w:r w:rsidR="00883AC5">
        <w:t xml:space="preserve">as more memory </w:t>
      </w:r>
      <w:r w:rsidR="005A24EE">
        <w:t>i</w:t>
      </w:r>
      <w:r w:rsidR="00883AC5">
        <w:t xml:space="preserve">s added to a function, </w:t>
      </w:r>
      <w:r>
        <w:t>the cold start times are</w:t>
      </w:r>
      <w:proofErr w:type="gramEnd"/>
      <w:r>
        <w:t xml:space="preserve"> </w:t>
      </w:r>
      <w:r w:rsidR="00883AC5">
        <w:t xml:space="preserve">in turn proportionally </w:t>
      </w:r>
      <w:r>
        <w:t>reduced.</w:t>
      </w:r>
    </w:p>
    <w:p w14:paraId="591CBA80" w14:textId="3E2BB41D" w:rsidR="00322379" w:rsidRDefault="00322379" w:rsidP="0074629B"/>
    <w:p w14:paraId="6B748DC7" w14:textId="337855C4" w:rsidR="00993860" w:rsidRDefault="00322379" w:rsidP="00993860">
      <w:r>
        <w:t xml:space="preserve">This is important to note on a number of levels. </w:t>
      </w:r>
      <w:r w:rsidR="00993860">
        <w:t>Firstly, w</w:t>
      </w:r>
      <w:r>
        <w:t>hilst developers must also consider the memory their functions will consume for regular execution, they must also consider the potential impact any cold starts would have on their wider architecture depending on the particular domain and use-case. In the tests carried out by this project, it was clear that although the functions were reported, from the logs, to be consuming much less memory than the allocated memory tier – this isn’t necessarily indicative of the operation of the function itself. The Java runtime seemed to suffer from this issue the most – especially with regards to</w:t>
      </w:r>
      <w:r w:rsidR="00993860">
        <w:t xml:space="preserve"> the </w:t>
      </w:r>
      <w:r w:rsidR="00CD2E9C">
        <w:t>512-megabyte</w:t>
      </w:r>
      <w:r w:rsidR="00993860">
        <w:t xml:space="preserve"> tier which consistently timed out across all tests. Lastly, it is quite evident that increasing memory also increases performance. On the direct invocation tests, there was a discernible improvement of performance as memory was </w:t>
      </w:r>
      <w:r w:rsidR="00F50706">
        <w:t>increased and</w:t>
      </w:r>
      <w:r w:rsidR="00993860">
        <w:t xml:space="preserve"> having already alluded to the fact that functions were reportedly consuming much less memory than allocated to them, this may suggest some other factor other than memory.</w:t>
      </w:r>
    </w:p>
    <w:p w14:paraId="19B81120" w14:textId="74BE958B" w:rsidR="00BC244E" w:rsidRDefault="00BC244E" w:rsidP="00D95162"/>
    <w:p w14:paraId="6234633D" w14:textId="71498F25" w:rsidR="00BC244E" w:rsidRDefault="00217A85" w:rsidP="00A621D0">
      <w:r>
        <w:t xml:space="preserve">Work in this area could be done to establish </w:t>
      </w:r>
      <w:r w:rsidR="00F50706">
        <w:t>the link</w:t>
      </w:r>
      <w:r>
        <w:t xml:space="preserve"> further, not only with memory, but perhaps in the wider context of container resources.</w:t>
      </w:r>
      <w:r w:rsidR="00A621D0">
        <w:t xml:space="preserve"> As memory is increased, could there also be an increase in processing power or performance. There may be other resource upgrade too.</w:t>
      </w:r>
    </w:p>
    <w:p w14:paraId="2ADE75CE" w14:textId="77777777" w:rsidR="00FA79AA" w:rsidRDefault="00FA79AA" w:rsidP="00D95162"/>
    <w:p w14:paraId="222D1F8C" w14:textId="01A0C50E" w:rsidR="00D944C2" w:rsidRDefault="00FA79AA" w:rsidP="00D944C2">
      <w:pPr>
        <w:pStyle w:val="Heading2"/>
      </w:pPr>
      <w:bookmarkStart w:id="172" w:name="_Toc6469311"/>
      <w:r>
        <w:t>Triggering Services</w:t>
      </w:r>
      <w:bookmarkEnd w:id="172"/>
    </w:p>
    <w:p w14:paraId="1D782F04" w14:textId="6643B7C0" w:rsidR="00A964CD" w:rsidRDefault="00050AE8" w:rsidP="00A964CD">
      <w:r>
        <w:t>As outlined in the introduction, Lambda functions can be triggered by an increasing number of services within the AWS ecosystem. From S3 bucket image uploads to queue message</w:t>
      </w:r>
      <w:r w:rsidR="00A964CD">
        <w:t xml:space="preserve"> – triggers can vary depending on the particular need of the wider project and domain.</w:t>
      </w:r>
    </w:p>
    <w:p w14:paraId="4EED1F4F" w14:textId="79D6FC60" w:rsidR="00A964CD" w:rsidRDefault="00A964CD" w:rsidP="00A964CD"/>
    <w:p w14:paraId="479CF78B" w14:textId="245DF1D3" w:rsidR="00A964CD" w:rsidRDefault="00A964CD" w:rsidP="00A964CD">
      <w:r>
        <w:t xml:space="preserve">In this project’s initial design the testing artefact was a RESTful API which would receive requests initially via API Gateway and route these appropriately </w:t>
      </w:r>
      <w:r w:rsidR="00711256">
        <w:t>to the correct function. Whilst this worked well in a normal scenario with warm lambdas, in a cold start environment this appeared to cause a significant overhead to request</w:t>
      </w:r>
      <w:r w:rsidR="008B092B">
        <w:t>’</w:t>
      </w:r>
      <w:r w:rsidR="00711256">
        <w:t xml:space="preserve">s in general. It should be </w:t>
      </w:r>
      <w:r w:rsidR="00F50706">
        <w:t>noted</w:t>
      </w:r>
      <w:r w:rsidR="00711256">
        <w:t xml:space="preserve"> that there was potentially some network congestion in the LAN used to carry out the tests but it is thought that API Gateway certainly contributed to these unexpected results.</w:t>
      </w:r>
      <w:r w:rsidR="00D139E8">
        <w:t xml:space="preserve"> A more controlled environment with which to monitor the environment variables would certainly improve the quality of research, especially with regards to network latency and congestion.</w:t>
      </w:r>
    </w:p>
    <w:p w14:paraId="3D683147" w14:textId="77777777" w:rsidR="00D944C2" w:rsidRDefault="00D944C2" w:rsidP="00D944C2"/>
    <w:p w14:paraId="20AA20DD" w14:textId="0AA91ADB" w:rsidR="00D944C2" w:rsidRDefault="00711256" w:rsidP="00D944C2">
      <w:r>
        <w:t>Given the way in which the underlying Lambda platform seems to be architected</w:t>
      </w:r>
      <w:r w:rsidR="00F50706">
        <w:t>,</w:t>
      </w:r>
      <w:r>
        <w:t xml:space="preserve"> with the use of on-demand containerisation</w:t>
      </w:r>
      <w:r w:rsidR="00F50706">
        <w:t>,</w:t>
      </w:r>
      <w:r>
        <w:t xml:space="preserve"> </w:t>
      </w:r>
      <w:r w:rsidR="00F50706">
        <w:t>i</w:t>
      </w:r>
      <w:r>
        <w:t xml:space="preserve">t could be </w:t>
      </w:r>
      <w:r w:rsidR="00F50706">
        <w:t xml:space="preserve">said </w:t>
      </w:r>
      <w:r>
        <w:t xml:space="preserve">that the API </w:t>
      </w:r>
      <w:r w:rsidR="00C257B5">
        <w:t>Gateway</w:t>
      </w:r>
      <w:r>
        <w:t xml:space="preserve"> is architected in a similar way – destroying containers when idle in order to optimi</w:t>
      </w:r>
      <w:r w:rsidR="00F50706">
        <w:t>s</w:t>
      </w:r>
      <w:r>
        <w:t xml:space="preserve">e performance in the wider platform. </w:t>
      </w:r>
      <w:r w:rsidR="00163306">
        <w:t>T</w:t>
      </w:r>
      <w:r w:rsidR="00F43281">
        <w:t>here could be the potential for a double cold start in our design – the first as a request reaches API Gateway, and another as the request is routed to a cold Lambda function.</w:t>
      </w:r>
    </w:p>
    <w:p w14:paraId="76655E05" w14:textId="77777777" w:rsidR="009A58AB" w:rsidRDefault="009A58AB" w:rsidP="00D944C2"/>
    <w:p w14:paraId="45218CC6" w14:textId="50F23197" w:rsidR="00F43281" w:rsidRDefault="00F43281" w:rsidP="00D944C2">
      <w:r>
        <w:t>This could be explored further in order to ascertain if API Gateway exhibits the same behaviour. If so, identifying key factors in its cold start could be used in order to streamline the whole process end to end through each service.</w:t>
      </w:r>
    </w:p>
    <w:p w14:paraId="657D1254" w14:textId="5FE1B153" w:rsidR="00FA79AA" w:rsidRDefault="00FA79AA" w:rsidP="00FA79AA">
      <w:pPr>
        <w:pStyle w:val="Heading2"/>
      </w:pPr>
      <w:bookmarkStart w:id="173" w:name="_Toc6469312"/>
      <w:r>
        <w:t>Runtime</w:t>
      </w:r>
      <w:bookmarkEnd w:id="173"/>
    </w:p>
    <w:p w14:paraId="21F65D08" w14:textId="5BB6EA23" w:rsidR="000D7BC0" w:rsidRDefault="00163306" w:rsidP="00FA79AA">
      <w:r>
        <w:t xml:space="preserve">Throughout the test phase of this project, it has become obvious that the choice of runtime clearly has an impact on a number of areas within </w:t>
      </w:r>
      <w:proofErr w:type="spellStart"/>
      <w:r>
        <w:t>serverless</w:t>
      </w:r>
      <w:proofErr w:type="spellEnd"/>
      <w:r>
        <w:t xml:space="preserve"> performance. The </w:t>
      </w:r>
      <w:r w:rsidR="00F329DA">
        <w:t xml:space="preserve">most obvious being the impact this has on the cold start times. Whilst the </w:t>
      </w:r>
      <w:r w:rsidR="00F50706">
        <w:t xml:space="preserve">interpreted </w:t>
      </w:r>
      <w:r w:rsidR="00F329DA">
        <w:t>languages – Node and Python</w:t>
      </w:r>
      <w:r w:rsidR="000D7BC0">
        <w:t xml:space="preserve"> -</w:t>
      </w:r>
      <w:r w:rsidR="00F329DA">
        <w:t xml:space="preserve"> still had an overhead with regards to</w:t>
      </w:r>
      <w:r w:rsidR="000D7BC0">
        <w:t xml:space="preserve"> cold start, it was nowhere near as </w:t>
      </w:r>
      <w:r w:rsidR="00F50706">
        <w:t>large</w:t>
      </w:r>
      <w:r w:rsidR="000D7BC0">
        <w:t xml:space="preserve"> as the compiled Java cold start. Even at the lower end of the scale on the default tier of 1024 megabytes, four seconds would be serious cause for concern in a number of use-cases. </w:t>
      </w:r>
      <w:proofErr w:type="gramStart"/>
      <w:r w:rsidR="000D7BC0">
        <w:t>In particular anything which involves direct interaction with users – API’s, time sensitive image processing etc.</w:t>
      </w:r>
      <w:proofErr w:type="gramEnd"/>
      <w:r w:rsidR="000D7BC0">
        <w:t xml:space="preserve"> </w:t>
      </w:r>
      <w:proofErr w:type="gramStart"/>
      <w:r w:rsidR="000D7BC0">
        <w:t>Whilst this would potentially only affect a small number of users, the issue would be compounded as and when the application scales.</w:t>
      </w:r>
      <w:proofErr w:type="gramEnd"/>
      <w:r w:rsidR="000D7BC0">
        <w:t xml:space="preserve"> In a situation where responsiveness is paramount, based on the research by this project, a compiled language like Node or Python would be a more sensible choice.</w:t>
      </w:r>
    </w:p>
    <w:p w14:paraId="13DC636F" w14:textId="08DF6647" w:rsidR="00B86069" w:rsidRDefault="00B86069" w:rsidP="00FA79AA"/>
    <w:p w14:paraId="7D637A2C" w14:textId="591E490F" w:rsidR="00B86069" w:rsidRDefault="00B86069" w:rsidP="00FA79AA">
      <w:r>
        <w:t xml:space="preserve">Whilst the warm results for Java and Python were comparable in this project, the Lambda’s themselves are not consuming a great deal of computational power as such – at most, some string manipulation and interactions with other services like Dynamo DB. Further research into both Python and Java would be extremely beneficial </w:t>
      </w:r>
      <w:r w:rsidR="00EB1B4A">
        <w:t xml:space="preserve">for this space </w:t>
      </w:r>
      <w:r>
        <w:t>in order to see how the performance fairs as the computational load and complexity increases.</w:t>
      </w:r>
      <w:r w:rsidR="00104FFE">
        <w:t xml:space="preserve"> It would be a fair hypothesis to predict that given the compiled nature of Java, it would begin to outperform Python as complexity increases.</w:t>
      </w:r>
      <w:r w:rsidR="00072911">
        <w:t xml:space="preserve"> In these instances, there would be relevant use-cases where the cold start becomes less of an inhibiting factor. Post-processing or archiving of audio or video for example, which is triggered on a schedule basis, would not be compromised by a cold start and conversely would benefit </w:t>
      </w:r>
      <w:r w:rsidR="00453750">
        <w:t>from a faster processing time. Cost has not been a consideration in this project but the aforementioned scenario would be a prime example of where faster processing power at the cost of a slower cold start could actually reduce cost over a period of time.</w:t>
      </w:r>
    </w:p>
    <w:p w14:paraId="73E7A048" w14:textId="77777777" w:rsidR="000D7BC0" w:rsidRDefault="000D7BC0" w:rsidP="00FA79AA"/>
    <w:p w14:paraId="261EA223" w14:textId="5334FDC6" w:rsidR="00FA79AA" w:rsidRPr="00FA79AA" w:rsidRDefault="00104FFE" w:rsidP="00FA79AA">
      <w:r>
        <w:t>Whilst Node, Python and Java were used in this project – there are a number of available runtimes in AWS Lambda which is ever-increasing. Broadening this project to include a wider balance of both compiled and interpreted language would no doubt yield further insights.</w:t>
      </w:r>
    </w:p>
    <w:p w14:paraId="3B880A77" w14:textId="77777777" w:rsidR="00D944C2" w:rsidRPr="00D944C2" w:rsidRDefault="00D944C2" w:rsidP="00D944C2"/>
    <w:p w14:paraId="49502CC5" w14:textId="34E329BA" w:rsidR="00252FDA" w:rsidRPr="00252FDA" w:rsidRDefault="00252FDA" w:rsidP="00252FDA">
      <w:pPr>
        <w:sectPr w:rsidR="00252FDA" w:rsidRPr="00252FDA" w:rsidSect="007D633D">
          <w:pgSz w:w="11900" w:h="16840"/>
          <w:pgMar w:top="1440" w:right="1440" w:bottom="1440" w:left="1440" w:header="708" w:footer="708" w:gutter="0"/>
          <w:cols w:space="708"/>
          <w:docGrid w:linePitch="360"/>
        </w:sectPr>
      </w:pPr>
    </w:p>
    <w:p w14:paraId="088FD93A" w14:textId="0CFDF435" w:rsidR="0042662A" w:rsidRDefault="0042662A" w:rsidP="0042662A">
      <w:pPr>
        <w:pStyle w:val="Heading1"/>
      </w:pPr>
      <w:bookmarkStart w:id="174" w:name="_Toc6469313"/>
      <w:r>
        <w:t>References</w:t>
      </w:r>
      <w:bookmarkEnd w:id="174"/>
    </w:p>
    <w:p w14:paraId="44E63342" w14:textId="12BA301D" w:rsidR="00012E1B" w:rsidRDefault="00012E1B" w:rsidP="00012E1B"/>
    <w:p w14:paraId="461637BC" w14:textId="3E21885B" w:rsidR="0003333D" w:rsidRPr="0003333D" w:rsidRDefault="00AA284F" w:rsidP="0003333D">
      <w:pPr>
        <w:widowControl w:val="0"/>
        <w:autoSpaceDE w:val="0"/>
        <w:autoSpaceDN w:val="0"/>
        <w:adjustRightInd w:val="0"/>
        <w:spacing w:after="160"/>
        <w:rPr>
          <w:noProof/>
          <w:sz w:val="22"/>
          <w:lang w:val="en-US"/>
        </w:rPr>
      </w:pPr>
      <w:r w:rsidRPr="00367D85">
        <w:rPr>
          <w:sz w:val="22"/>
          <w:szCs w:val="22"/>
        </w:rPr>
        <w:fldChar w:fldCharType="begin" w:fldLock="1"/>
      </w:r>
      <w:r w:rsidRPr="00367D85">
        <w:rPr>
          <w:sz w:val="22"/>
          <w:szCs w:val="22"/>
        </w:rPr>
        <w:instrText xml:space="preserve">ADDIN Mendeley Bibliography CSL_BIBLIOGRAPHY </w:instrText>
      </w:r>
      <w:r w:rsidRPr="00367D85">
        <w:rPr>
          <w:sz w:val="22"/>
          <w:szCs w:val="22"/>
        </w:rPr>
        <w:fldChar w:fldCharType="separate"/>
      </w:r>
      <w:r w:rsidR="0003333D" w:rsidRPr="0003333D">
        <w:rPr>
          <w:i/>
          <w:iCs/>
          <w:noProof/>
          <w:sz w:val="22"/>
          <w:lang w:val="en-US"/>
        </w:rPr>
        <w:t>About Node Package Manager</w:t>
      </w:r>
      <w:r w:rsidR="0003333D" w:rsidRPr="0003333D">
        <w:rPr>
          <w:noProof/>
          <w:sz w:val="22"/>
          <w:lang w:val="en-US"/>
        </w:rPr>
        <w:t xml:space="preserve"> (2018). Available at: https://www.npmjs.com/about (Accessed: 15 November 2018).</w:t>
      </w:r>
    </w:p>
    <w:p w14:paraId="5D64F346" w14:textId="77777777" w:rsidR="0003333D" w:rsidRPr="0003333D" w:rsidRDefault="0003333D" w:rsidP="0003333D">
      <w:pPr>
        <w:widowControl w:val="0"/>
        <w:autoSpaceDE w:val="0"/>
        <w:autoSpaceDN w:val="0"/>
        <w:adjustRightInd w:val="0"/>
        <w:spacing w:after="160"/>
        <w:rPr>
          <w:noProof/>
          <w:sz w:val="22"/>
          <w:lang w:val="en-US"/>
        </w:rPr>
      </w:pPr>
      <w:r w:rsidRPr="0003333D">
        <w:rPr>
          <w:noProof/>
          <w:sz w:val="22"/>
          <w:lang w:val="en-US"/>
        </w:rPr>
        <w:t xml:space="preserve">Adzic, G. and Chatley, R. (2017) ‘Serverless computing: economic and architectural impact’, in </w:t>
      </w:r>
      <w:r w:rsidRPr="0003333D">
        <w:rPr>
          <w:i/>
          <w:iCs/>
          <w:noProof/>
          <w:sz w:val="22"/>
          <w:lang w:val="en-US"/>
        </w:rPr>
        <w:t>Proceedings of the 2017 11th Joint Meeting on Foundations of Software Engineering  - ESEC/FSE 2017</w:t>
      </w:r>
      <w:r w:rsidRPr="0003333D">
        <w:rPr>
          <w:noProof/>
          <w:sz w:val="22"/>
          <w:lang w:val="en-US"/>
        </w:rPr>
        <w:t>. New York, New York, USA: ACM Press, pp. 884–889. doi: 10.1145/3106237.3117767.</w:t>
      </w:r>
    </w:p>
    <w:p w14:paraId="04D5A551" w14:textId="77777777" w:rsidR="0003333D" w:rsidRPr="0003333D" w:rsidRDefault="0003333D" w:rsidP="0003333D">
      <w:pPr>
        <w:widowControl w:val="0"/>
        <w:autoSpaceDE w:val="0"/>
        <w:autoSpaceDN w:val="0"/>
        <w:adjustRightInd w:val="0"/>
        <w:spacing w:after="160"/>
        <w:rPr>
          <w:noProof/>
          <w:sz w:val="22"/>
          <w:lang w:val="en-US"/>
        </w:rPr>
      </w:pPr>
      <w:r w:rsidRPr="0003333D">
        <w:rPr>
          <w:i/>
          <w:iCs/>
          <w:noProof/>
          <w:sz w:val="22"/>
          <w:lang w:val="en-US"/>
        </w:rPr>
        <w:t>AWS Lambda</w:t>
      </w:r>
      <w:r w:rsidRPr="0003333D">
        <w:rPr>
          <w:noProof/>
          <w:sz w:val="22"/>
          <w:lang w:val="en-US"/>
        </w:rPr>
        <w:t xml:space="preserve"> (2017). Available at: https://aws.amazon.com/lambda/ (Accessed: 15 November 2018).</w:t>
      </w:r>
    </w:p>
    <w:p w14:paraId="1333C296" w14:textId="77777777" w:rsidR="0003333D" w:rsidRPr="0003333D" w:rsidRDefault="0003333D" w:rsidP="0003333D">
      <w:pPr>
        <w:widowControl w:val="0"/>
        <w:autoSpaceDE w:val="0"/>
        <w:autoSpaceDN w:val="0"/>
        <w:adjustRightInd w:val="0"/>
        <w:spacing w:after="160"/>
        <w:rPr>
          <w:noProof/>
          <w:sz w:val="22"/>
          <w:lang w:val="en-US"/>
        </w:rPr>
      </w:pPr>
      <w:r w:rsidRPr="0003333D">
        <w:rPr>
          <w:i/>
          <w:iCs/>
          <w:noProof/>
          <w:sz w:val="22"/>
          <w:lang w:val="en-US"/>
        </w:rPr>
        <w:t>AWS Lambda Limits</w:t>
      </w:r>
      <w:r w:rsidRPr="0003333D">
        <w:rPr>
          <w:noProof/>
          <w:sz w:val="22"/>
          <w:lang w:val="en-US"/>
        </w:rPr>
        <w:t xml:space="preserve"> (2018). Available at: https://docs.aws.amazon.com/lambda/latest/dg/limits.html (Accessed: 15 November 2018).</w:t>
      </w:r>
    </w:p>
    <w:p w14:paraId="43BCA3C6" w14:textId="77777777" w:rsidR="0003333D" w:rsidRPr="0003333D" w:rsidRDefault="0003333D" w:rsidP="0003333D">
      <w:pPr>
        <w:widowControl w:val="0"/>
        <w:autoSpaceDE w:val="0"/>
        <w:autoSpaceDN w:val="0"/>
        <w:adjustRightInd w:val="0"/>
        <w:spacing w:after="160"/>
        <w:rPr>
          <w:noProof/>
          <w:sz w:val="22"/>
          <w:lang w:val="en-US"/>
        </w:rPr>
      </w:pPr>
      <w:r w:rsidRPr="0003333D">
        <w:rPr>
          <w:noProof/>
          <w:sz w:val="22"/>
          <w:lang w:val="en-US"/>
        </w:rPr>
        <w:t xml:space="preserve">Bardsley, D., Ryan, L. and Howard, J. (2018) ‘Serverless Performance and Optimization Strategies’, in </w:t>
      </w:r>
      <w:r w:rsidRPr="0003333D">
        <w:rPr>
          <w:i/>
          <w:iCs/>
          <w:noProof/>
          <w:sz w:val="22"/>
          <w:lang w:val="en-US"/>
        </w:rPr>
        <w:t>2018 IEEE International Conference on Smart Cloud (SmartCloud)</w:t>
      </w:r>
      <w:r w:rsidRPr="0003333D">
        <w:rPr>
          <w:noProof/>
          <w:sz w:val="22"/>
          <w:lang w:val="en-US"/>
        </w:rPr>
        <w:t>. IEEE, pp. 19–26. doi: 10.1109/SmartCloud.2018.00012.</w:t>
      </w:r>
    </w:p>
    <w:p w14:paraId="36E3AE02" w14:textId="77777777" w:rsidR="0003333D" w:rsidRPr="0003333D" w:rsidRDefault="0003333D" w:rsidP="0003333D">
      <w:pPr>
        <w:widowControl w:val="0"/>
        <w:autoSpaceDE w:val="0"/>
        <w:autoSpaceDN w:val="0"/>
        <w:adjustRightInd w:val="0"/>
        <w:spacing w:after="160"/>
        <w:rPr>
          <w:noProof/>
          <w:sz w:val="22"/>
          <w:lang w:val="en-US"/>
        </w:rPr>
      </w:pPr>
      <w:r w:rsidRPr="0003333D">
        <w:rPr>
          <w:noProof/>
          <w:sz w:val="22"/>
          <w:lang w:val="en-US"/>
        </w:rPr>
        <w:t xml:space="preserve">Castro, P. </w:t>
      </w:r>
      <w:r w:rsidRPr="0003333D">
        <w:rPr>
          <w:i/>
          <w:iCs/>
          <w:noProof/>
          <w:sz w:val="22"/>
          <w:lang w:val="en-US"/>
        </w:rPr>
        <w:t>et al.</w:t>
      </w:r>
      <w:r w:rsidRPr="0003333D">
        <w:rPr>
          <w:noProof/>
          <w:sz w:val="22"/>
          <w:lang w:val="en-US"/>
        </w:rPr>
        <w:t xml:space="preserve"> (2017) ‘Serverless Programming (Function as a Service)’, in </w:t>
      </w:r>
      <w:r w:rsidRPr="0003333D">
        <w:rPr>
          <w:i/>
          <w:iCs/>
          <w:noProof/>
          <w:sz w:val="22"/>
          <w:lang w:val="en-US"/>
        </w:rPr>
        <w:t>2017 IEEE 37th International Conference on Distributed Computing Systems (ICDCS)</w:t>
      </w:r>
      <w:r w:rsidRPr="0003333D">
        <w:rPr>
          <w:noProof/>
          <w:sz w:val="22"/>
          <w:lang w:val="en-US"/>
        </w:rPr>
        <w:t>. IEEE, pp. 2658–2659. doi: 10.1109/ICDCS.2017.305.</w:t>
      </w:r>
    </w:p>
    <w:p w14:paraId="57975CB7" w14:textId="77777777" w:rsidR="0003333D" w:rsidRPr="0003333D" w:rsidRDefault="0003333D" w:rsidP="0003333D">
      <w:pPr>
        <w:widowControl w:val="0"/>
        <w:autoSpaceDE w:val="0"/>
        <w:autoSpaceDN w:val="0"/>
        <w:adjustRightInd w:val="0"/>
        <w:spacing w:after="160"/>
        <w:rPr>
          <w:noProof/>
          <w:sz w:val="22"/>
          <w:lang w:val="en-US"/>
        </w:rPr>
      </w:pPr>
      <w:r w:rsidRPr="0003333D">
        <w:rPr>
          <w:noProof/>
          <w:sz w:val="22"/>
          <w:lang w:val="en-US"/>
        </w:rPr>
        <w:t xml:space="preserve">Chen, R., Li, S. and Li, Z. (2017) ‘From Monolith to Microservices: A Dataflow-Driven Approach’, in </w:t>
      </w:r>
      <w:r w:rsidRPr="0003333D">
        <w:rPr>
          <w:i/>
          <w:iCs/>
          <w:noProof/>
          <w:sz w:val="22"/>
          <w:lang w:val="en-US"/>
        </w:rPr>
        <w:t>2017 24th Asia-Pacific Software Engineering Conference (APSEC)</w:t>
      </w:r>
      <w:r w:rsidRPr="0003333D">
        <w:rPr>
          <w:noProof/>
          <w:sz w:val="22"/>
          <w:lang w:val="en-US"/>
        </w:rPr>
        <w:t>. IEEE, pp. 466–475. doi: 10.1109/APSEC.2017.53.</w:t>
      </w:r>
    </w:p>
    <w:p w14:paraId="64CCB816" w14:textId="77777777" w:rsidR="0003333D" w:rsidRPr="0003333D" w:rsidRDefault="0003333D" w:rsidP="0003333D">
      <w:pPr>
        <w:widowControl w:val="0"/>
        <w:autoSpaceDE w:val="0"/>
        <w:autoSpaceDN w:val="0"/>
        <w:adjustRightInd w:val="0"/>
        <w:spacing w:after="160"/>
        <w:rPr>
          <w:noProof/>
          <w:sz w:val="22"/>
          <w:lang w:val="en-US"/>
        </w:rPr>
      </w:pPr>
      <w:r w:rsidRPr="0003333D">
        <w:rPr>
          <w:i/>
          <w:iCs/>
          <w:noProof/>
          <w:sz w:val="22"/>
          <w:lang w:val="en-US"/>
        </w:rPr>
        <w:t>Chromium V8 Documentation</w:t>
      </w:r>
      <w:r w:rsidRPr="0003333D">
        <w:rPr>
          <w:noProof/>
          <w:sz w:val="22"/>
          <w:lang w:val="en-US"/>
        </w:rPr>
        <w:t xml:space="preserve"> (2017). Available at: https://v8.dev/docs (Accessed: 15 November 2018).</w:t>
      </w:r>
    </w:p>
    <w:p w14:paraId="1CBF1B81" w14:textId="77777777" w:rsidR="0003333D" w:rsidRPr="0003333D" w:rsidRDefault="0003333D" w:rsidP="0003333D">
      <w:pPr>
        <w:widowControl w:val="0"/>
        <w:autoSpaceDE w:val="0"/>
        <w:autoSpaceDN w:val="0"/>
        <w:adjustRightInd w:val="0"/>
        <w:spacing w:after="160"/>
        <w:rPr>
          <w:noProof/>
          <w:sz w:val="22"/>
          <w:lang w:val="en-US"/>
        </w:rPr>
      </w:pPr>
      <w:r w:rsidRPr="0003333D">
        <w:rPr>
          <w:i/>
          <w:iCs/>
          <w:noProof/>
          <w:sz w:val="22"/>
          <w:lang w:val="en-US"/>
        </w:rPr>
        <w:t>Cisco Global Cloud Index: Forecast and Methodology, 2016–2021 White Paper - Cisco</w:t>
      </w:r>
      <w:r w:rsidRPr="0003333D">
        <w:rPr>
          <w:noProof/>
          <w:sz w:val="22"/>
          <w:lang w:val="en-US"/>
        </w:rPr>
        <w:t xml:space="preserve"> (2018). Available at: https://www.cisco.com/c/en/us/solutions/collateral/service-provider/global-cloud-index-gci/white-paper-c11-738085.html#_Toc503317522 (Accessed: 9 April 2018).</w:t>
      </w:r>
    </w:p>
    <w:p w14:paraId="6A8EF2D6" w14:textId="77777777" w:rsidR="0003333D" w:rsidRPr="0003333D" w:rsidRDefault="0003333D" w:rsidP="0003333D">
      <w:pPr>
        <w:widowControl w:val="0"/>
        <w:autoSpaceDE w:val="0"/>
        <w:autoSpaceDN w:val="0"/>
        <w:adjustRightInd w:val="0"/>
        <w:spacing w:after="160"/>
        <w:rPr>
          <w:noProof/>
          <w:sz w:val="22"/>
          <w:lang w:val="en-US"/>
        </w:rPr>
      </w:pPr>
      <w:r w:rsidRPr="0003333D">
        <w:rPr>
          <w:noProof/>
          <w:sz w:val="22"/>
          <w:lang w:val="en-US"/>
        </w:rPr>
        <w:t xml:space="preserve">Cui, Y. (2017) </w:t>
      </w:r>
      <w:r w:rsidRPr="0003333D">
        <w:rPr>
          <w:i/>
          <w:iCs/>
          <w:noProof/>
          <w:sz w:val="22"/>
          <w:lang w:val="en-US"/>
        </w:rPr>
        <w:t>Comparing AWS Lambda performance when using Node.js, Java, C# or Python</w:t>
      </w:r>
      <w:r w:rsidRPr="0003333D">
        <w:rPr>
          <w:noProof/>
          <w:sz w:val="22"/>
          <w:lang w:val="en-US"/>
        </w:rPr>
        <w:t>. Available at: https://read.acloud.guru/comparing-aws-lambda-performance-when-using-node-js-java-c-or-python-281bef2c740f (Accessed: 14 November 2018).</w:t>
      </w:r>
    </w:p>
    <w:p w14:paraId="0906E6D2" w14:textId="77777777" w:rsidR="0003333D" w:rsidRPr="0003333D" w:rsidRDefault="0003333D" w:rsidP="0003333D">
      <w:pPr>
        <w:widowControl w:val="0"/>
        <w:autoSpaceDE w:val="0"/>
        <w:autoSpaceDN w:val="0"/>
        <w:adjustRightInd w:val="0"/>
        <w:spacing w:after="160"/>
        <w:rPr>
          <w:noProof/>
          <w:sz w:val="22"/>
          <w:lang w:val="en-US"/>
        </w:rPr>
      </w:pPr>
      <w:r w:rsidRPr="0003333D">
        <w:rPr>
          <w:noProof/>
          <w:sz w:val="22"/>
          <w:lang w:val="en-US"/>
        </w:rPr>
        <w:t xml:space="preserve">Eivy, A. (2017) ‘Be Wary of the Economics of “Serverless” Cloud Computing’, </w:t>
      </w:r>
      <w:r w:rsidRPr="0003333D">
        <w:rPr>
          <w:i/>
          <w:iCs/>
          <w:noProof/>
          <w:sz w:val="22"/>
          <w:lang w:val="en-US"/>
        </w:rPr>
        <w:t>IEEE Cloud Computing</w:t>
      </w:r>
      <w:r w:rsidRPr="0003333D">
        <w:rPr>
          <w:noProof/>
          <w:sz w:val="22"/>
          <w:lang w:val="en-US"/>
        </w:rPr>
        <w:t>, 4(2), pp. 6–12. doi: 10.1109/MCC.2017.32.</w:t>
      </w:r>
    </w:p>
    <w:p w14:paraId="68D1A90E" w14:textId="77777777" w:rsidR="0003333D" w:rsidRPr="0003333D" w:rsidRDefault="0003333D" w:rsidP="0003333D">
      <w:pPr>
        <w:widowControl w:val="0"/>
        <w:autoSpaceDE w:val="0"/>
        <w:autoSpaceDN w:val="0"/>
        <w:adjustRightInd w:val="0"/>
        <w:spacing w:after="160"/>
        <w:rPr>
          <w:noProof/>
          <w:sz w:val="22"/>
          <w:lang w:val="en-US"/>
        </w:rPr>
      </w:pPr>
      <w:r w:rsidRPr="0003333D">
        <w:rPr>
          <w:noProof/>
          <w:sz w:val="22"/>
          <w:lang w:val="en-US"/>
        </w:rPr>
        <w:t xml:space="preserve">Heo, J. </w:t>
      </w:r>
      <w:r w:rsidRPr="0003333D">
        <w:rPr>
          <w:i/>
          <w:iCs/>
          <w:noProof/>
          <w:sz w:val="22"/>
          <w:lang w:val="en-US"/>
        </w:rPr>
        <w:t>et al.</w:t>
      </w:r>
      <w:r w:rsidRPr="0003333D">
        <w:rPr>
          <w:noProof/>
          <w:sz w:val="22"/>
          <w:lang w:val="en-US"/>
        </w:rPr>
        <w:t xml:space="preserve"> (2016) ‘Improving JavaScript performance via efficient in-memory bytecode caching’, in </w:t>
      </w:r>
      <w:r w:rsidRPr="0003333D">
        <w:rPr>
          <w:i/>
          <w:iCs/>
          <w:noProof/>
          <w:sz w:val="22"/>
          <w:lang w:val="en-US"/>
        </w:rPr>
        <w:t>2016 IEEE International Conference on Consumer Electronics-Asia (ICCE-Asia)</w:t>
      </w:r>
      <w:r w:rsidRPr="0003333D">
        <w:rPr>
          <w:noProof/>
          <w:sz w:val="22"/>
          <w:lang w:val="en-US"/>
        </w:rPr>
        <w:t>. IEEE, pp. 1–4. doi: 10.1109/ICCE-Asia.2016.7804810.</w:t>
      </w:r>
    </w:p>
    <w:p w14:paraId="4E4F62B7" w14:textId="77777777" w:rsidR="0003333D" w:rsidRPr="0003333D" w:rsidRDefault="0003333D" w:rsidP="0003333D">
      <w:pPr>
        <w:widowControl w:val="0"/>
        <w:autoSpaceDE w:val="0"/>
        <w:autoSpaceDN w:val="0"/>
        <w:adjustRightInd w:val="0"/>
        <w:spacing w:after="160"/>
        <w:rPr>
          <w:noProof/>
          <w:sz w:val="22"/>
          <w:lang w:val="en-US"/>
        </w:rPr>
      </w:pPr>
      <w:r w:rsidRPr="0003333D">
        <w:rPr>
          <w:noProof/>
          <w:sz w:val="22"/>
          <w:lang w:val="en-US"/>
        </w:rPr>
        <w:t xml:space="preserve">Ishakian, V., Muthusamy, V. and Slominski, A. (2018a) ‘Serving Deep Learning Models in a Serverless Platform’, in </w:t>
      </w:r>
      <w:r w:rsidRPr="0003333D">
        <w:rPr>
          <w:i/>
          <w:iCs/>
          <w:noProof/>
          <w:sz w:val="22"/>
          <w:lang w:val="en-US"/>
        </w:rPr>
        <w:t>2018 IEEE International Conference on Cloud Engineering (IC2E)</w:t>
      </w:r>
      <w:r w:rsidRPr="0003333D">
        <w:rPr>
          <w:noProof/>
          <w:sz w:val="22"/>
          <w:lang w:val="en-US"/>
        </w:rPr>
        <w:t>. IEEE, pp. 257–262. doi: 10.1109/IC2E.2018.00052.</w:t>
      </w:r>
    </w:p>
    <w:p w14:paraId="568ADE25" w14:textId="77777777" w:rsidR="0003333D" w:rsidRPr="0003333D" w:rsidRDefault="0003333D" w:rsidP="0003333D">
      <w:pPr>
        <w:widowControl w:val="0"/>
        <w:autoSpaceDE w:val="0"/>
        <w:autoSpaceDN w:val="0"/>
        <w:adjustRightInd w:val="0"/>
        <w:spacing w:after="160"/>
        <w:rPr>
          <w:noProof/>
          <w:sz w:val="22"/>
          <w:lang w:val="en-US"/>
        </w:rPr>
      </w:pPr>
      <w:r w:rsidRPr="0003333D">
        <w:rPr>
          <w:noProof/>
          <w:sz w:val="22"/>
          <w:lang w:val="en-US"/>
        </w:rPr>
        <w:t xml:space="preserve">Ishakian, V., Muthusamy, V. and Slominski, A. (2018b) ‘Serving Deep Learning Models in a Serverless Platform’, in </w:t>
      </w:r>
      <w:r w:rsidRPr="0003333D">
        <w:rPr>
          <w:i/>
          <w:iCs/>
          <w:noProof/>
          <w:sz w:val="22"/>
          <w:lang w:val="en-US"/>
        </w:rPr>
        <w:t>2018 IEEE International Conference on Cloud Engineering (IC2E)</w:t>
      </w:r>
      <w:r w:rsidRPr="0003333D">
        <w:rPr>
          <w:noProof/>
          <w:sz w:val="22"/>
          <w:lang w:val="en-US"/>
        </w:rPr>
        <w:t>. IEEE, pp. 257–262. doi: 10.1109/IC2E.2018.00052.</w:t>
      </w:r>
    </w:p>
    <w:p w14:paraId="28791F37" w14:textId="77777777" w:rsidR="0003333D" w:rsidRPr="0003333D" w:rsidRDefault="0003333D" w:rsidP="0003333D">
      <w:pPr>
        <w:widowControl w:val="0"/>
        <w:autoSpaceDE w:val="0"/>
        <w:autoSpaceDN w:val="0"/>
        <w:adjustRightInd w:val="0"/>
        <w:spacing w:after="160"/>
        <w:rPr>
          <w:noProof/>
          <w:sz w:val="22"/>
          <w:lang w:val="en-US"/>
        </w:rPr>
      </w:pPr>
      <w:r w:rsidRPr="0003333D">
        <w:rPr>
          <w:noProof/>
          <w:sz w:val="22"/>
          <w:lang w:val="en-US"/>
        </w:rPr>
        <w:t xml:space="preserve">Janakiram, M. (2014) </w:t>
      </w:r>
      <w:r w:rsidRPr="0003333D">
        <w:rPr>
          <w:i/>
          <w:iCs/>
          <w:noProof/>
          <w:sz w:val="22"/>
          <w:lang w:val="en-US"/>
        </w:rPr>
        <w:t>Amazon EC2 Container Service and Lambda Service Launched at AWS re:Invent 2014</w:t>
      </w:r>
      <w:r w:rsidRPr="0003333D">
        <w:rPr>
          <w:noProof/>
          <w:sz w:val="22"/>
          <w:lang w:val="en-US"/>
        </w:rPr>
        <w:t>. Available at: https://www.infoq.com/news/2014/11/aws-ecs-lambda (Accessed: 15 November 2018).</w:t>
      </w:r>
    </w:p>
    <w:p w14:paraId="49AF386D" w14:textId="77777777" w:rsidR="0003333D" w:rsidRPr="0003333D" w:rsidRDefault="0003333D" w:rsidP="0003333D">
      <w:pPr>
        <w:widowControl w:val="0"/>
        <w:autoSpaceDE w:val="0"/>
        <w:autoSpaceDN w:val="0"/>
        <w:adjustRightInd w:val="0"/>
        <w:spacing w:after="160"/>
        <w:rPr>
          <w:noProof/>
          <w:sz w:val="22"/>
          <w:lang w:val="en-US"/>
        </w:rPr>
      </w:pPr>
      <w:r w:rsidRPr="0003333D">
        <w:rPr>
          <w:noProof/>
          <w:sz w:val="22"/>
          <w:lang w:val="en-US"/>
        </w:rPr>
        <w:t xml:space="preserve">Jing Zhang, Hongxia Luo and Xueqing Zhang (2011) ‘Application of python language and arcgis software in RS data management’, in </w:t>
      </w:r>
      <w:r w:rsidRPr="0003333D">
        <w:rPr>
          <w:i/>
          <w:iCs/>
          <w:noProof/>
          <w:sz w:val="22"/>
          <w:lang w:val="en-US"/>
        </w:rPr>
        <w:t>2011 International Conference on Remote Sensing, Environment and Transportation Engineering</w:t>
      </w:r>
      <w:r w:rsidRPr="0003333D">
        <w:rPr>
          <w:noProof/>
          <w:sz w:val="22"/>
          <w:lang w:val="en-US"/>
        </w:rPr>
        <w:t>. IEEE, pp. 96–99. doi: 10.1109/RSETE.2011.5964225.</w:t>
      </w:r>
    </w:p>
    <w:p w14:paraId="62149752" w14:textId="77777777" w:rsidR="0003333D" w:rsidRPr="0003333D" w:rsidRDefault="0003333D" w:rsidP="0003333D">
      <w:pPr>
        <w:widowControl w:val="0"/>
        <w:autoSpaceDE w:val="0"/>
        <w:autoSpaceDN w:val="0"/>
        <w:adjustRightInd w:val="0"/>
        <w:spacing w:after="160"/>
        <w:rPr>
          <w:noProof/>
          <w:sz w:val="22"/>
          <w:lang w:val="en-US"/>
        </w:rPr>
      </w:pPr>
      <w:r w:rsidRPr="0003333D">
        <w:rPr>
          <w:noProof/>
          <w:sz w:val="22"/>
          <w:lang w:val="en-US"/>
        </w:rPr>
        <w:t xml:space="preserve">Liang, L. </w:t>
      </w:r>
      <w:r w:rsidRPr="0003333D">
        <w:rPr>
          <w:i/>
          <w:iCs/>
          <w:noProof/>
          <w:sz w:val="22"/>
          <w:lang w:val="en-US"/>
        </w:rPr>
        <w:t>et al.</w:t>
      </w:r>
      <w:r w:rsidRPr="0003333D">
        <w:rPr>
          <w:noProof/>
          <w:sz w:val="22"/>
          <w:lang w:val="en-US"/>
        </w:rPr>
        <w:t xml:space="preserve"> (2017) ‘Express supervision system based on NodeJS and MongoDB’, in </w:t>
      </w:r>
      <w:r w:rsidRPr="0003333D">
        <w:rPr>
          <w:i/>
          <w:iCs/>
          <w:noProof/>
          <w:sz w:val="22"/>
          <w:lang w:val="en-US"/>
        </w:rPr>
        <w:t>2017 IEEE/ACIS 16th International Conference on Computer and Information Science (ICIS)</w:t>
      </w:r>
      <w:r w:rsidRPr="0003333D">
        <w:rPr>
          <w:noProof/>
          <w:sz w:val="22"/>
          <w:lang w:val="en-US"/>
        </w:rPr>
        <w:t>. IEEE, pp. 607–612. doi: 10.1109/ICIS.2017.7960064.</w:t>
      </w:r>
    </w:p>
    <w:p w14:paraId="4AFE09F1" w14:textId="77777777" w:rsidR="0003333D" w:rsidRPr="0003333D" w:rsidRDefault="0003333D" w:rsidP="0003333D">
      <w:pPr>
        <w:widowControl w:val="0"/>
        <w:autoSpaceDE w:val="0"/>
        <w:autoSpaceDN w:val="0"/>
        <w:adjustRightInd w:val="0"/>
        <w:spacing w:after="160"/>
        <w:rPr>
          <w:noProof/>
          <w:sz w:val="22"/>
          <w:lang w:val="en-US"/>
        </w:rPr>
      </w:pPr>
      <w:r w:rsidRPr="0003333D">
        <w:rPr>
          <w:noProof/>
          <w:sz w:val="22"/>
          <w:lang w:val="en-US"/>
        </w:rPr>
        <w:t xml:space="preserve">Lynn, T. </w:t>
      </w:r>
      <w:r w:rsidRPr="0003333D">
        <w:rPr>
          <w:i/>
          <w:iCs/>
          <w:noProof/>
          <w:sz w:val="22"/>
          <w:lang w:val="en-US"/>
        </w:rPr>
        <w:t>et al.</w:t>
      </w:r>
      <w:r w:rsidRPr="0003333D">
        <w:rPr>
          <w:noProof/>
          <w:sz w:val="22"/>
          <w:lang w:val="en-US"/>
        </w:rPr>
        <w:t xml:space="preserve"> (2017) ‘A Preliminary Review of Enterprise Serverless Cloud Computing (Function-as-a-Service) Platforms’, in </w:t>
      </w:r>
      <w:r w:rsidRPr="0003333D">
        <w:rPr>
          <w:i/>
          <w:iCs/>
          <w:noProof/>
          <w:sz w:val="22"/>
          <w:lang w:val="en-US"/>
        </w:rPr>
        <w:t>2017 IEEE International Conference on Cloud Computing Technology and Science (CloudCom)</w:t>
      </w:r>
      <w:r w:rsidRPr="0003333D">
        <w:rPr>
          <w:noProof/>
          <w:sz w:val="22"/>
          <w:lang w:val="en-US"/>
        </w:rPr>
        <w:t>. IEEE, pp. 162–169. doi: 10.1109/CloudCom.2017.15.</w:t>
      </w:r>
    </w:p>
    <w:p w14:paraId="0ED044A3" w14:textId="77777777" w:rsidR="0003333D" w:rsidRPr="0003333D" w:rsidRDefault="0003333D" w:rsidP="0003333D">
      <w:pPr>
        <w:widowControl w:val="0"/>
        <w:autoSpaceDE w:val="0"/>
        <w:autoSpaceDN w:val="0"/>
        <w:adjustRightInd w:val="0"/>
        <w:spacing w:after="160"/>
        <w:rPr>
          <w:noProof/>
          <w:sz w:val="22"/>
          <w:lang w:val="en-US"/>
        </w:rPr>
      </w:pPr>
      <w:r w:rsidRPr="0003333D">
        <w:rPr>
          <w:noProof/>
          <w:sz w:val="22"/>
          <w:lang w:val="en-US"/>
        </w:rPr>
        <w:t xml:space="preserve">Newman, S. (2016) </w:t>
      </w:r>
      <w:r w:rsidRPr="0003333D">
        <w:rPr>
          <w:i/>
          <w:iCs/>
          <w:noProof/>
          <w:sz w:val="22"/>
          <w:lang w:val="en-US"/>
        </w:rPr>
        <w:t>Building microservices</w:t>
      </w:r>
      <w:r w:rsidRPr="0003333D">
        <w:rPr>
          <w:noProof/>
          <w:sz w:val="22"/>
          <w:lang w:val="en-US"/>
        </w:rPr>
        <w:t>. O’Reilly Media. Available at: https://books.google.co.uk/books?hl=en&amp;lr=&amp;id=jjl4BgAAQBAJ&amp;oi=fnd&amp;pg=PP1&amp;ots=_AIQUrf0fQ&amp;sig=EkfgsbGo3gZ5cdqYEY1ad_K0VN4&amp;redir_esc=y#v=onepage&amp;q&amp;f=false (Accessed: 20 April 2018).</w:t>
      </w:r>
    </w:p>
    <w:p w14:paraId="66E5CBC6" w14:textId="77777777" w:rsidR="0003333D" w:rsidRPr="0003333D" w:rsidRDefault="0003333D" w:rsidP="0003333D">
      <w:pPr>
        <w:widowControl w:val="0"/>
        <w:autoSpaceDE w:val="0"/>
        <w:autoSpaceDN w:val="0"/>
        <w:adjustRightInd w:val="0"/>
        <w:spacing w:after="160"/>
        <w:rPr>
          <w:noProof/>
          <w:sz w:val="22"/>
          <w:lang w:val="en-US"/>
        </w:rPr>
      </w:pPr>
      <w:r w:rsidRPr="0003333D">
        <w:rPr>
          <w:noProof/>
          <w:sz w:val="22"/>
          <w:lang w:val="en-US"/>
        </w:rPr>
        <w:t xml:space="preserve">Oakes, E. </w:t>
      </w:r>
      <w:r w:rsidRPr="0003333D">
        <w:rPr>
          <w:i/>
          <w:iCs/>
          <w:noProof/>
          <w:sz w:val="22"/>
          <w:lang w:val="en-US"/>
        </w:rPr>
        <w:t>et al.</w:t>
      </w:r>
      <w:r w:rsidRPr="0003333D">
        <w:rPr>
          <w:noProof/>
          <w:sz w:val="22"/>
          <w:lang w:val="en-US"/>
        </w:rPr>
        <w:t xml:space="preserve"> (2017) ‘Pipsqueak: Lean Lambdas with Large Libraries’, in </w:t>
      </w:r>
      <w:r w:rsidRPr="0003333D">
        <w:rPr>
          <w:i/>
          <w:iCs/>
          <w:noProof/>
          <w:sz w:val="22"/>
          <w:lang w:val="en-US"/>
        </w:rPr>
        <w:t>2017 IEEE 37th International Conference on Distributed Computing Systems Workshops (ICDCSW)</w:t>
      </w:r>
      <w:r w:rsidRPr="0003333D">
        <w:rPr>
          <w:noProof/>
          <w:sz w:val="22"/>
          <w:lang w:val="en-US"/>
        </w:rPr>
        <w:t>. IEEE, pp. 395–400. doi: 10.1109/ICDCSW.2017.32.</w:t>
      </w:r>
    </w:p>
    <w:p w14:paraId="18C74B5D" w14:textId="77777777" w:rsidR="0003333D" w:rsidRPr="0003333D" w:rsidRDefault="0003333D" w:rsidP="0003333D">
      <w:pPr>
        <w:widowControl w:val="0"/>
        <w:autoSpaceDE w:val="0"/>
        <w:autoSpaceDN w:val="0"/>
        <w:adjustRightInd w:val="0"/>
        <w:spacing w:after="160"/>
        <w:rPr>
          <w:noProof/>
          <w:sz w:val="22"/>
          <w:lang w:val="en-US"/>
        </w:rPr>
      </w:pPr>
      <w:r w:rsidRPr="0003333D">
        <w:rPr>
          <w:noProof/>
          <w:sz w:val="22"/>
          <w:lang w:val="en-US"/>
        </w:rPr>
        <w:t xml:space="preserve">Oracle Corporation (2018a) </w:t>
      </w:r>
      <w:r w:rsidRPr="0003333D">
        <w:rPr>
          <w:i/>
          <w:iCs/>
          <w:noProof/>
          <w:sz w:val="22"/>
          <w:lang w:val="en-US"/>
        </w:rPr>
        <w:t>Design Goals of the Java TM Programming Language</w:t>
      </w:r>
      <w:r w:rsidRPr="0003333D">
        <w:rPr>
          <w:noProof/>
          <w:sz w:val="22"/>
          <w:lang w:val="en-US"/>
        </w:rPr>
        <w:t>. Available at: https://www.oracle.com/technetwork/java/intro-141325.html (Accessed: 18 November 2018).</w:t>
      </w:r>
    </w:p>
    <w:p w14:paraId="30A2FFDC" w14:textId="77777777" w:rsidR="0003333D" w:rsidRPr="0003333D" w:rsidRDefault="0003333D" w:rsidP="0003333D">
      <w:pPr>
        <w:widowControl w:val="0"/>
        <w:autoSpaceDE w:val="0"/>
        <w:autoSpaceDN w:val="0"/>
        <w:adjustRightInd w:val="0"/>
        <w:spacing w:after="160"/>
        <w:rPr>
          <w:noProof/>
          <w:sz w:val="22"/>
          <w:lang w:val="en-US"/>
        </w:rPr>
      </w:pPr>
      <w:r w:rsidRPr="0003333D">
        <w:rPr>
          <w:noProof/>
          <w:sz w:val="22"/>
          <w:lang w:val="en-US"/>
        </w:rPr>
        <w:t xml:space="preserve">Oracle Corporation (2018b) </w:t>
      </w:r>
      <w:r w:rsidRPr="0003333D">
        <w:rPr>
          <w:i/>
          <w:iCs/>
          <w:noProof/>
          <w:sz w:val="22"/>
          <w:lang w:val="en-US"/>
        </w:rPr>
        <w:t>Go Java</w:t>
      </w:r>
      <w:r w:rsidRPr="0003333D">
        <w:rPr>
          <w:noProof/>
          <w:sz w:val="22"/>
          <w:lang w:val="en-US"/>
        </w:rPr>
        <w:t>. Available at: https://go.java/index.html (Accessed: 16 November 2018).</w:t>
      </w:r>
    </w:p>
    <w:p w14:paraId="783E62ED" w14:textId="77777777" w:rsidR="0003333D" w:rsidRPr="0003333D" w:rsidRDefault="0003333D" w:rsidP="0003333D">
      <w:pPr>
        <w:widowControl w:val="0"/>
        <w:autoSpaceDE w:val="0"/>
        <w:autoSpaceDN w:val="0"/>
        <w:adjustRightInd w:val="0"/>
        <w:spacing w:after="160"/>
        <w:rPr>
          <w:noProof/>
          <w:sz w:val="22"/>
          <w:lang w:val="en-US"/>
        </w:rPr>
      </w:pPr>
      <w:r w:rsidRPr="0003333D">
        <w:rPr>
          <w:noProof/>
          <w:sz w:val="22"/>
          <w:lang w:val="en-US"/>
        </w:rPr>
        <w:t xml:space="preserve">Oracle Corporation (2018c) </w:t>
      </w:r>
      <w:r w:rsidRPr="0003333D">
        <w:rPr>
          <w:i/>
          <w:iCs/>
          <w:noProof/>
          <w:sz w:val="22"/>
          <w:lang w:val="en-US"/>
        </w:rPr>
        <w:t>History of Java Technology</w:t>
      </w:r>
      <w:r w:rsidRPr="0003333D">
        <w:rPr>
          <w:noProof/>
          <w:sz w:val="22"/>
          <w:lang w:val="en-US"/>
        </w:rPr>
        <w:t>. Available at: https://www.oracle.com/technetwork/java/javase/overview/javahistory-index-198355.html (Accessed: 18 November 2018).</w:t>
      </w:r>
    </w:p>
    <w:p w14:paraId="0C660D4B" w14:textId="77777777" w:rsidR="0003333D" w:rsidRPr="0003333D" w:rsidRDefault="0003333D" w:rsidP="0003333D">
      <w:pPr>
        <w:widowControl w:val="0"/>
        <w:autoSpaceDE w:val="0"/>
        <w:autoSpaceDN w:val="0"/>
        <w:adjustRightInd w:val="0"/>
        <w:spacing w:after="160"/>
        <w:rPr>
          <w:noProof/>
          <w:sz w:val="22"/>
          <w:lang w:val="en-US"/>
        </w:rPr>
      </w:pPr>
      <w:r w:rsidRPr="0003333D">
        <w:rPr>
          <w:noProof/>
          <w:sz w:val="22"/>
          <w:lang w:val="en-US"/>
        </w:rPr>
        <w:t xml:space="preserve">Sill, A. (2016) ‘The Design and Architecture of Microservices’, </w:t>
      </w:r>
      <w:r w:rsidRPr="0003333D">
        <w:rPr>
          <w:i/>
          <w:iCs/>
          <w:noProof/>
          <w:sz w:val="22"/>
          <w:lang w:val="en-US"/>
        </w:rPr>
        <w:t>IEEE Cloud Computing</w:t>
      </w:r>
      <w:r w:rsidRPr="0003333D">
        <w:rPr>
          <w:noProof/>
          <w:sz w:val="22"/>
          <w:lang w:val="en-US"/>
        </w:rPr>
        <w:t>, 3(5), pp. 76–80. doi: 10.1109/MCC.2016.111.</w:t>
      </w:r>
    </w:p>
    <w:p w14:paraId="4218BF00" w14:textId="77777777" w:rsidR="0003333D" w:rsidRPr="0003333D" w:rsidRDefault="0003333D" w:rsidP="0003333D">
      <w:pPr>
        <w:widowControl w:val="0"/>
        <w:autoSpaceDE w:val="0"/>
        <w:autoSpaceDN w:val="0"/>
        <w:adjustRightInd w:val="0"/>
        <w:spacing w:after="160"/>
        <w:rPr>
          <w:noProof/>
          <w:sz w:val="22"/>
          <w:lang w:val="en-US"/>
        </w:rPr>
      </w:pPr>
      <w:r w:rsidRPr="0003333D">
        <w:rPr>
          <w:noProof/>
          <w:sz w:val="22"/>
          <w:lang w:val="en-US"/>
        </w:rPr>
        <w:t xml:space="preserve">Silva, A. G. </w:t>
      </w:r>
      <w:r w:rsidRPr="0003333D">
        <w:rPr>
          <w:i/>
          <w:iCs/>
          <w:noProof/>
          <w:sz w:val="22"/>
          <w:lang w:val="en-US"/>
        </w:rPr>
        <w:t>et al.</w:t>
      </w:r>
      <w:r w:rsidRPr="0003333D">
        <w:rPr>
          <w:noProof/>
          <w:sz w:val="22"/>
          <w:lang w:val="en-US"/>
        </w:rPr>
        <w:t xml:space="preserve"> (2003) ‘Toolbox of image processing using the Python language’, in </w:t>
      </w:r>
      <w:r w:rsidRPr="0003333D">
        <w:rPr>
          <w:i/>
          <w:iCs/>
          <w:noProof/>
          <w:sz w:val="22"/>
          <w:lang w:val="en-US"/>
        </w:rPr>
        <w:t>Proceedings 2003 International Conference on Image Processing (Cat. No.03CH37429)</w:t>
      </w:r>
      <w:r w:rsidRPr="0003333D">
        <w:rPr>
          <w:noProof/>
          <w:sz w:val="22"/>
          <w:lang w:val="en-US"/>
        </w:rPr>
        <w:t>. IEEE, p. III-1049-52. doi: 10.1109/ICIP.2003.1247428.</w:t>
      </w:r>
    </w:p>
    <w:p w14:paraId="4A644B26" w14:textId="77777777" w:rsidR="0003333D" w:rsidRPr="0003333D" w:rsidRDefault="0003333D" w:rsidP="0003333D">
      <w:pPr>
        <w:widowControl w:val="0"/>
        <w:autoSpaceDE w:val="0"/>
        <w:autoSpaceDN w:val="0"/>
        <w:adjustRightInd w:val="0"/>
        <w:spacing w:after="160"/>
        <w:rPr>
          <w:noProof/>
          <w:sz w:val="22"/>
          <w:lang w:val="en-US"/>
        </w:rPr>
      </w:pPr>
      <w:r w:rsidRPr="0003333D">
        <w:rPr>
          <w:noProof/>
          <w:sz w:val="22"/>
          <w:lang w:val="en-US"/>
        </w:rPr>
        <w:t xml:space="preserve">Spinellis, D. (2005) ‘Java Makes Scripting Languages Irrelevant?’, </w:t>
      </w:r>
      <w:r w:rsidRPr="0003333D">
        <w:rPr>
          <w:i/>
          <w:iCs/>
          <w:noProof/>
          <w:sz w:val="22"/>
          <w:lang w:val="en-US"/>
        </w:rPr>
        <w:t>IEEE Software</w:t>
      </w:r>
      <w:r w:rsidRPr="0003333D">
        <w:rPr>
          <w:noProof/>
          <w:sz w:val="22"/>
          <w:lang w:val="en-US"/>
        </w:rPr>
        <w:t>, 22(3), pp. 70–71. doi: 10.1109/MS.2005.67.</w:t>
      </w:r>
    </w:p>
    <w:p w14:paraId="04A3DD14" w14:textId="77777777" w:rsidR="0003333D" w:rsidRPr="0003333D" w:rsidRDefault="0003333D" w:rsidP="0003333D">
      <w:pPr>
        <w:widowControl w:val="0"/>
        <w:autoSpaceDE w:val="0"/>
        <w:autoSpaceDN w:val="0"/>
        <w:adjustRightInd w:val="0"/>
        <w:spacing w:after="160"/>
        <w:rPr>
          <w:noProof/>
          <w:sz w:val="22"/>
          <w:lang w:val="en-US"/>
        </w:rPr>
      </w:pPr>
      <w:r w:rsidRPr="0003333D">
        <w:rPr>
          <w:i/>
          <w:iCs/>
          <w:noProof/>
          <w:sz w:val="22"/>
          <w:lang w:val="en-US"/>
        </w:rPr>
        <w:t>The State of the Octoverse, GitHub</w:t>
      </w:r>
      <w:r w:rsidRPr="0003333D">
        <w:rPr>
          <w:noProof/>
          <w:sz w:val="22"/>
          <w:lang w:val="en-US"/>
        </w:rPr>
        <w:t xml:space="preserve"> (2018). Available at: https://octoverse.github.com/projects#languages (Accessed: 17 November 2018).</w:t>
      </w:r>
    </w:p>
    <w:p w14:paraId="1D650DCD" w14:textId="77777777" w:rsidR="0003333D" w:rsidRPr="0003333D" w:rsidRDefault="0003333D" w:rsidP="0003333D">
      <w:pPr>
        <w:widowControl w:val="0"/>
        <w:autoSpaceDE w:val="0"/>
        <w:autoSpaceDN w:val="0"/>
        <w:adjustRightInd w:val="0"/>
        <w:spacing w:after="160"/>
        <w:rPr>
          <w:noProof/>
          <w:sz w:val="22"/>
          <w:lang w:val="en-US"/>
        </w:rPr>
      </w:pPr>
      <w:r w:rsidRPr="0003333D">
        <w:rPr>
          <w:noProof/>
          <w:sz w:val="22"/>
          <w:lang w:val="en-US"/>
        </w:rPr>
        <w:t xml:space="preserve">Tilkov, S. and Vinoski, S. (2010) ‘Node.js: Using JavaScript to Build High-Performance Network Programs’, </w:t>
      </w:r>
      <w:r w:rsidRPr="0003333D">
        <w:rPr>
          <w:i/>
          <w:iCs/>
          <w:noProof/>
          <w:sz w:val="22"/>
          <w:lang w:val="en-US"/>
        </w:rPr>
        <w:t>IEEE Internet Computing</w:t>
      </w:r>
      <w:r w:rsidRPr="0003333D">
        <w:rPr>
          <w:noProof/>
          <w:sz w:val="22"/>
          <w:lang w:val="en-US"/>
        </w:rPr>
        <w:t>, 14(6), pp. 80–83. doi: 10.1109/MIC.2010.145.</w:t>
      </w:r>
    </w:p>
    <w:p w14:paraId="48CF3A87" w14:textId="77777777" w:rsidR="0003333D" w:rsidRPr="0003333D" w:rsidRDefault="0003333D" w:rsidP="0003333D">
      <w:pPr>
        <w:widowControl w:val="0"/>
        <w:autoSpaceDE w:val="0"/>
        <w:autoSpaceDN w:val="0"/>
        <w:adjustRightInd w:val="0"/>
        <w:spacing w:after="160"/>
        <w:rPr>
          <w:noProof/>
          <w:sz w:val="22"/>
          <w:lang w:val="en-US"/>
        </w:rPr>
      </w:pPr>
      <w:r w:rsidRPr="0003333D">
        <w:rPr>
          <w:noProof/>
          <w:sz w:val="22"/>
          <w:lang w:val="en-US"/>
        </w:rPr>
        <w:t xml:space="preserve">Treat, T. (2015) </w:t>
      </w:r>
      <w:r w:rsidRPr="0003333D">
        <w:rPr>
          <w:i/>
          <w:iCs/>
          <w:noProof/>
          <w:sz w:val="22"/>
          <w:lang w:val="en-US"/>
        </w:rPr>
        <w:t>Everything You Know About Latency Is Wrong</w:t>
      </w:r>
      <w:r w:rsidRPr="0003333D">
        <w:rPr>
          <w:noProof/>
          <w:sz w:val="22"/>
          <w:lang w:val="en-US"/>
        </w:rPr>
        <w:t>. Available at: https://bravenewgeek.com/everything-you-know-about-latency-is-wrong/ (Accessed: 16 November 2018).</w:t>
      </w:r>
    </w:p>
    <w:p w14:paraId="51052AB4" w14:textId="77777777" w:rsidR="0003333D" w:rsidRPr="0003333D" w:rsidRDefault="0003333D" w:rsidP="0003333D">
      <w:pPr>
        <w:widowControl w:val="0"/>
        <w:autoSpaceDE w:val="0"/>
        <w:autoSpaceDN w:val="0"/>
        <w:adjustRightInd w:val="0"/>
        <w:spacing w:after="160"/>
        <w:rPr>
          <w:noProof/>
          <w:sz w:val="22"/>
          <w:lang w:val="en-US"/>
        </w:rPr>
      </w:pPr>
      <w:r w:rsidRPr="0003333D">
        <w:rPr>
          <w:noProof/>
          <w:sz w:val="22"/>
          <w:lang w:val="en-US"/>
        </w:rPr>
        <w:t xml:space="preserve">Waseem, M. and Liang, P. (2017) ‘Microservices Architecture in DevOps’, in </w:t>
      </w:r>
      <w:r w:rsidRPr="0003333D">
        <w:rPr>
          <w:i/>
          <w:iCs/>
          <w:noProof/>
          <w:sz w:val="22"/>
          <w:lang w:val="en-US"/>
        </w:rPr>
        <w:t>2017 24th Asia-Pacific Software Engineering Conference Workshops (APSECW)</w:t>
      </w:r>
      <w:r w:rsidRPr="0003333D">
        <w:rPr>
          <w:noProof/>
          <w:sz w:val="22"/>
          <w:lang w:val="en-US"/>
        </w:rPr>
        <w:t>. IEEE, pp. 13–14. doi: 10.1109/APSECW.2017.18.</w:t>
      </w:r>
    </w:p>
    <w:p w14:paraId="4E44172D" w14:textId="77777777" w:rsidR="0003333D" w:rsidRPr="0003333D" w:rsidRDefault="0003333D" w:rsidP="0003333D">
      <w:pPr>
        <w:widowControl w:val="0"/>
        <w:autoSpaceDE w:val="0"/>
        <w:autoSpaceDN w:val="0"/>
        <w:adjustRightInd w:val="0"/>
        <w:spacing w:after="160"/>
        <w:rPr>
          <w:noProof/>
          <w:sz w:val="22"/>
          <w:lang w:val="en-US"/>
        </w:rPr>
      </w:pPr>
      <w:r w:rsidRPr="0003333D">
        <w:rPr>
          <w:noProof/>
          <w:sz w:val="22"/>
          <w:lang w:val="en-US"/>
        </w:rPr>
        <w:t xml:space="preserve">Xiong Zhen-hai and Yang Yong-zhi (2014) ‘Automatic updating method based on Maven’, in </w:t>
      </w:r>
      <w:r w:rsidRPr="0003333D">
        <w:rPr>
          <w:i/>
          <w:iCs/>
          <w:noProof/>
          <w:sz w:val="22"/>
          <w:lang w:val="en-US"/>
        </w:rPr>
        <w:t>2014 9th International Conference on Computer Science &amp; Education</w:t>
      </w:r>
      <w:r w:rsidRPr="0003333D">
        <w:rPr>
          <w:noProof/>
          <w:sz w:val="22"/>
          <w:lang w:val="en-US"/>
        </w:rPr>
        <w:t>. IEEE, pp. 1074–1077. doi: 10.1109/ICCSE.2014.6926628.</w:t>
      </w:r>
    </w:p>
    <w:p w14:paraId="253A06BF" w14:textId="77777777" w:rsidR="0003333D" w:rsidRPr="0003333D" w:rsidRDefault="0003333D" w:rsidP="0003333D">
      <w:pPr>
        <w:widowControl w:val="0"/>
        <w:autoSpaceDE w:val="0"/>
        <w:autoSpaceDN w:val="0"/>
        <w:adjustRightInd w:val="0"/>
        <w:spacing w:after="160"/>
        <w:rPr>
          <w:noProof/>
          <w:sz w:val="22"/>
        </w:rPr>
      </w:pPr>
      <w:r w:rsidRPr="0003333D">
        <w:rPr>
          <w:noProof/>
          <w:sz w:val="22"/>
          <w:lang w:val="en-US"/>
        </w:rPr>
        <w:t xml:space="preserve">Zhi Lin, Y. (2018) </w:t>
      </w:r>
      <w:r w:rsidRPr="0003333D">
        <w:rPr>
          <w:i/>
          <w:iCs/>
          <w:noProof/>
          <w:sz w:val="22"/>
          <w:lang w:val="en-US"/>
        </w:rPr>
        <w:t>Comparing AWS Lambda performance of Node.js, Python, Java, C# and Go</w:t>
      </w:r>
      <w:r w:rsidRPr="0003333D">
        <w:rPr>
          <w:noProof/>
          <w:sz w:val="22"/>
          <w:lang w:val="en-US"/>
        </w:rPr>
        <w:t>. Available at: https://read.acloud.guru/comparing-aws-lambda-performance-of-node-js-python-java-c-and-go-29c1163c2581 (Accessed: 25 October 2018).</w:t>
      </w:r>
    </w:p>
    <w:p w14:paraId="4592C8E9" w14:textId="77777777" w:rsidR="00742223" w:rsidRPr="00A6396E" w:rsidRDefault="00AA284F" w:rsidP="00A6396E">
      <w:pPr>
        <w:sectPr w:rsidR="00742223" w:rsidRPr="00A6396E" w:rsidSect="007D633D">
          <w:pgSz w:w="11900" w:h="16840"/>
          <w:pgMar w:top="1440" w:right="1440" w:bottom="1440" w:left="1440" w:header="708" w:footer="708" w:gutter="0"/>
          <w:cols w:space="708"/>
          <w:docGrid w:linePitch="360"/>
        </w:sectPr>
      </w:pPr>
      <w:r w:rsidRPr="00367D85">
        <w:fldChar w:fldCharType="end"/>
      </w:r>
    </w:p>
    <w:p w14:paraId="5B31231A" w14:textId="77777777" w:rsidR="00A6396E" w:rsidRPr="00A6396E" w:rsidRDefault="00A6396E" w:rsidP="00A6396E">
      <w:pPr>
        <w:sectPr w:rsidR="00A6396E" w:rsidRPr="00A6396E" w:rsidSect="007D633D">
          <w:pgSz w:w="11900" w:h="16840"/>
          <w:pgMar w:top="1440" w:right="1440" w:bottom="1440" w:left="1440" w:header="708" w:footer="708" w:gutter="0"/>
          <w:cols w:space="708"/>
          <w:docGrid w:linePitch="360"/>
        </w:sectPr>
      </w:pPr>
    </w:p>
    <w:p w14:paraId="6AABA5F8" w14:textId="77777777" w:rsidR="00A6396E" w:rsidRDefault="00A6396E" w:rsidP="00A6396E">
      <w:pPr>
        <w:pStyle w:val="Appendix"/>
      </w:pPr>
      <w:bookmarkStart w:id="175" w:name="_Toc6469314"/>
      <w:bookmarkEnd w:id="175"/>
    </w:p>
    <w:p w14:paraId="51939BD6" w14:textId="77777777" w:rsidR="00120CFD" w:rsidRDefault="00120CFD" w:rsidP="00A6396E"/>
    <w:p w14:paraId="055D8558" w14:textId="46449EF9" w:rsidR="002529D8" w:rsidRPr="00120CFD" w:rsidRDefault="007C5F3E" w:rsidP="00A6396E">
      <w:pPr>
        <w:rPr>
          <w:b/>
          <w:bCs/>
        </w:rPr>
      </w:pPr>
      <w:r w:rsidRPr="00120CFD">
        <w:rPr>
          <w:b/>
          <w:bCs/>
        </w:rPr>
        <w:t>Java</w:t>
      </w:r>
      <w:r w:rsidR="005C5B1A" w:rsidRPr="00120CFD">
        <w:rPr>
          <w:b/>
          <w:bCs/>
        </w:rPr>
        <w:t xml:space="preserve"> – Sorted warm</w:t>
      </w:r>
      <w:r w:rsidRPr="00120CFD">
        <w:rPr>
          <w:b/>
          <w:bCs/>
        </w:rPr>
        <w:t xml:space="preserve"> </w:t>
      </w:r>
      <w:r w:rsidR="005C5B1A" w:rsidRPr="00120CFD">
        <w:rPr>
          <w:b/>
          <w:bCs/>
        </w:rPr>
        <w:t>execution times</w:t>
      </w:r>
    </w:p>
    <w:p w14:paraId="6FDA5571" w14:textId="7EAA139C" w:rsidR="00E60767" w:rsidRPr="00A6396E" w:rsidRDefault="00E60767" w:rsidP="00A6396E">
      <w:bookmarkStart w:id="176" w:name="_Ref6390989"/>
      <w:r w:rsidRPr="00A6396E">
        <w:rPr>
          <w:noProof/>
          <w:lang w:eastAsia="en-GB"/>
        </w:rPr>
        <w:drawing>
          <wp:inline distT="0" distB="0" distL="0" distR="0" wp14:anchorId="64A0EC81" wp14:editId="380F2604">
            <wp:extent cx="5506114" cy="3604819"/>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506114" cy="3604819"/>
                    </a:xfrm>
                    <a:prstGeom prst="rect">
                      <a:avLst/>
                    </a:prstGeom>
                  </pic:spPr>
                </pic:pic>
              </a:graphicData>
            </a:graphic>
          </wp:inline>
        </w:drawing>
      </w:r>
    </w:p>
    <w:p w14:paraId="4F48A7B5" w14:textId="77777777" w:rsidR="00120CFD" w:rsidRDefault="00120CFD" w:rsidP="00120CFD"/>
    <w:p w14:paraId="7C9FB22F" w14:textId="26CE315E" w:rsidR="008D7180" w:rsidRPr="00120CFD" w:rsidRDefault="005C5B1A" w:rsidP="005D4147">
      <w:pPr>
        <w:rPr>
          <w:bCs/>
        </w:rPr>
      </w:pPr>
      <w:r w:rsidRPr="00120CFD">
        <w:rPr>
          <w:b/>
          <w:bCs/>
        </w:rPr>
        <w:t>Node – Sorted warm execution times</w:t>
      </w:r>
    </w:p>
    <w:p w14:paraId="637E1778" w14:textId="25DF95CE" w:rsidR="00533EEE" w:rsidRPr="00A6396E" w:rsidRDefault="00533EEE" w:rsidP="005D4147">
      <w:pPr>
        <w:rPr>
          <w:rFonts w:eastAsiaTheme="minorHAnsi"/>
        </w:rPr>
      </w:pPr>
      <w:r w:rsidRPr="00A6396E">
        <w:rPr>
          <w:noProof/>
          <w:lang w:eastAsia="en-GB"/>
        </w:rPr>
        <w:drawing>
          <wp:inline distT="0" distB="0" distL="0" distR="0" wp14:anchorId="0D82CE5D" wp14:editId="290356F6">
            <wp:extent cx="5727700" cy="3716655"/>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27700" cy="3716655"/>
                    </a:xfrm>
                    <a:prstGeom prst="rect">
                      <a:avLst/>
                    </a:prstGeom>
                  </pic:spPr>
                </pic:pic>
              </a:graphicData>
            </a:graphic>
          </wp:inline>
        </w:drawing>
      </w:r>
    </w:p>
    <w:p w14:paraId="57D25CE3" w14:textId="77777777" w:rsidR="004400EF" w:rsidRPr="00A6396E" w:rsidRDefault="004400EF" w:rsidP="00A6396E">
      <w:r w:rsidRPr="00A6396E">
        <w:br w:type="page"/>
      </w:r>
    </w:p>
    <w:p w14:paraId="5DBF3C2F" w14:textId="7EA0FD31" w:rsidR="008D7180" w:rsidRPr="00120CFD" w:rsidRDefault="005C5B1A" w:rsidP="00A6396E">
      <w:pPr>
        <w:rPr>
          <w:b/>
          <w:bCs/>
        </w:rPr>
      </w:pPr>
      <w:r w:rsidRPr="00120CFD">
        <w:rPr>
          <w:b/>
          <w:bCs/>
        </w:rPr>
        <w:t>Python – Sorted warm execution times</w:t>
      </w:r>
    </w:p>
    <w:p w14:paraId="011E3804" w14:textId="77777777" w:rsidR="00120CFD" w:rsidRPr="00A6396E" w:rsidRDefault="00120CFD" w:rsidP="00120CFD"/>
    <w:p w14:paraId="6D01DDD2" w14:textId="752FDC40" w:rsidR="008D7180" w:rsidRPr="00A6396E" w:rsidRDefault="008D7180" w:rsidP="005D4147">
      <w:pPr>
        <w:rPr>
          <w:rFonts w:eastAsiaTheme="minorHAnsi"/>
        </w:rPr>
      </w:pPr>
      <w:r w:rsidRPr="00A6396E">
        <w:rPr>
          <w:noProof/>
          <w:lang w:eastAsia="en-GB"/>
        </w:rPr>
        <w:drawing>
          <wp:inline distT="0" distB="0" distL="0" distR="0" wp14:anchorId="48216B1A" wp14:editId="247B81E3">
            <wp:extent cx="5727700" cy="3719830"/>
            <wp:effectExtent l="0" t="0" r="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27700" cy="3719830"/>
                    </a:xfrm>
                    <a:prstGeom prst="rect">
                      <a:avLst/>
                    </a:prstGeom>
                  </pic:spPr>
                </pic:pic>
              </a:graphicData>
            </a:graphic>
          </wp:inline>
        </w:drawing>
      </w:r>
    </w:p>
    <w:p w14:paraId="54FB9196" w14:textId="77777777" w:rsidR="004400EF" w:rsidRPr="00A6396E" w:rsidRDefault="004400EF" w:rsidP="00A6396E"/>
    <w:p w14:paraId="450FCB08" w14:textId="3C424270" w:rsidR="002529D8" w:rsidRPr="00120CFD" w:rsidRDefault="002529D8" w:rsidP="005D4147">
      <w:pPr>
        <w:rPr>
          <w:bCs/>
        </w:rPr>
      </w:pPr>
      <w:r w:rsidRPr="00120CFD">
        <w:rPr>
          <w:b/>
          <w:bCs/>
        </w:rPr>
        <w:t xml:space="preserve">Node vs Python </w:t>
      </w:r>
      <w:r w:rsidRPr="00120CFD">
        <w:rPr>
          <w:rFonts w:eastAsiaTheme="minorHAnsi"/>
          <w:b/>
          <w:bCs/>
        </w:rPr>
        <w:t>Cold</w:t>
      </w:r>
      <w:r w:rsidRPr="00120CFD">
        <w:rPr>
          <w:b/>
          <w:bCs/>
        </w:rPr>
        <w:t xml:space="preserve"> Start Times</w:t>
      </w:r>
      <w:bookmarkEnd w:id="176"/>
    </w:p>
    <w:p w14:paraId="5097A1D4" w14:textId="6428103D" w:rsidR="002529D8" w:rsidRPr="00A6396E" w:rsidRDefault="002529D8" w:rsidP="00A6396E"/>
    <w:p w14:paraId="49EA8631" w14:textId="0275027B" w:rsidR="00F52166" w:rsidRPr="00A6396E" w:rsidRDefault="002529D8" w:rsidP="00A6396E">
      <w:r w:rsidRPr="00A6396E">
        <w:rPr>
          <w:noProof/>
          <w:lang w:eastAsia="en-GB"/>
        </w:rPr>
        <w:drawing>
          <wp:inline distT="0" distB="0" distL="0" distR="0" wp14:anchorId="50D97D55" wp14:editId="7B2461E5">
            <wp:extent cx="5680859" cy="3681095"/>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680859" cy="3681095"/>
                    </a:xfrm>
                    <a:prstGeom prst="rect">
                      <a:avLst/>
                    </a:prstGeom>
                  </pic:spPr>
                </pic:pic>
              </a:graphicData>
            </a:graphic>
          </wp:inline>
        </w:drawing>
      </w:r>
    </w:p>
    <w:p w14:paraId="127301DC" w14:textId="77777777" w:rsidR="00F52166" w:rsidRPr="00A6396E" w:rsidRDefault="00F52166" w:rsidP="00A6396E">
      <w:pPr>
        <w:sectPr w:rsidR="00F52166" w:rsidRPr="00A6396E" w:rsidSect="007D633D">
          <w:pgSz w:w="11900" w:h="16840"/>
          <w:pgMar w:top="1440" w:right="1440" w:bottom="1440" w:left="1440" w:header="708" w:footer="708" w:gutter="0"/>
          <w:cols w:space="708"/>
          <w:docGrid w:linePitch="360"/>
        </w:sectPr>
      </w:pPr>
    </w:p>
    <w:p w14:paraId="7FECE944" w14:textId="77777777" w:rsidR="00A6396E" w:rsidRDefault="00A6396E" w:rsidP="00A6396E">
      <w:pPr>
        <w:pStyle w:val="Appendix"/>
      </w:pPr>
      <w:bookmarkStart w:id="177" w:name="_Toc6469315"/>
      <w:bookmarkEnd w:id="177"/>
    </w:p>
    <w:p w14:paraId="32ECE18A" w14:textId="2E0582FE" w:rsidR="00584678" w:rsidRPr="00A6396E" w:rsidRDefault="00584678" w:rsidP="00A6396E">
      <w:r w:rsidRPr="00A6396E">
        <w:t>Code Listings</w:t>
      </w:r>
    </w:p>
    <w:p w14:paraId="291078DD" w14:textId="77777777" w:rsidR="00584678" w:rsidRPr="00A6396E" w:rsidRDefault="00584678" w:rsidP="00A6396E"/>
    <w:p w14:paraId="1AA151B0" w14:textId="06B6ACD1" w:rsidR="00885164" w:rsidRPr="00A6396E" w:rsidRDefault="00885164" w:rsidP="00120CFD">
      <w:pPr>
        <w:pStyle w:val="HeadingNotIndex"/>
      </w:pPr>
      <w:r w:rsidRPr="00A6396E">
        <w:t>GitHub Repository</w:t>
      </w:r>
    </w:p>
    <w:p w14:paraId="156F4446" w14:textId="689AFCE1" w:rsidR="00885164" w:rsidRPr="00A6396E" w:rsidRDefault="00885164" w:rsidP="00A6396E"/>
    <w:p w14:paraId="2A4DD754" w14:textId="4DFFC752" w:rsidR="002529D8" w:rsidRDefault="00885164" w:rsidP="00495169">
      <w:r w:rsidRPr="00A6396E">
        <w:t>Full code listings and result logs can be found on GitHub</w:t>
      </w:r>
    </w:p>
    <w:p w14:paraId="458FF269" w14:textId="2A1A15A8" w:rsidR="00495169" w:rsidRDefault="004313B7" w:rsidP="00495169">
      <w:r>
        <w:t>...</w:t>
      </w:r>
    </w:p>
    <w:p w14:paraId="58378568" w14:textId="77777777" w:rsidR="004313B7" w:rsidRPr="00A6396E" w:rsidRDefault="004313B7" w:rsidP="00495169"/>
    <w:p w14:paraId="250D624F" w14:textId="2914DC15" w:rsidR="00885164" w:rsidRPr="00A6396E" w:rsidRDefault="00A70B34" w:rsidP="00120CFD">
      <w:pPr>
        <w:pStyle w:val="HeadingNotIndex"/>
      </w:pPr>
      <w:r w:rsidRPr="00A6396E">
        <w:t>OneDrive Shared Link</w:t>
      </w:r>
    </w:p>
    <w:p w14:paraId="29F152FC" w14:textId="42BB5417" w:rsidR="00A70B34" w:rsidRPr="00A6396E" w:rsidRDefault="00A70B34" w:rsidP="00A6396E"/>
    <w:p w14:paraId="2795CD33" w14:textId="35F6DA28" w:rsidR="00A70B34" w:rsidRPr="00A6396E" w:rsidRDefault="00A70B34" w:rsidP="00A6396E">
      <w:r w:rsidRPr="00A6396E">
        <w:t>Full codebase can be downloaded from OneDrive via the following link</w:t>
      </w:r>
    </w:p>
    <w:p w14:paraId="31B26725" w14:textId="38D5CEF9" w:rsidR="00A54379" w:rsidRPr="00A6396E" w:rsidRDefault="00C07F3A" w:rsidP="00FB1ACF">
      <w:r>
        <w:t>…</w:t>
      </w:r>
    </w:p>
    <w:sectPr w:rsidR="00A54379" w:rsidRPr="00A6396E" w:rsidSect="007D633D">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8D8B6B" w14:textId="77777777" w:rsidR="00841AA6" w:rsidRDefault="00841AA6" w:rsidP="009612B0">
      <w:r>
        <w:separator/>
      </w:r>
    </w:p>
  </w:endnote>
  <w:endnote w:type="continuationSeparator" w:id="0">
    <w:p w14:paraId="1F5E6983" w14:textId="77777777" w:rsidR="00841AA6" w:rsidRDefault="00841AA6" w:rsidP="009612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New Roman Bold">
    <w:altName w:val="Times New Roman"/>
    <w:panose1 w:val="02020803070505020304"/>
    <w:charset w:val="00"/>
    <w:family w:val="auto"/>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757009490"/>
      <w:docPartObj>
        <w:docPartGallery w:val="Page Numbers (Bottom of Page)"/>
        <w:docPartUnique/>
      </w:docPartObj>
    </w:sdtPr>
    <w:sdtEndPr>
      <w:rPr>
        <w:rStyle w:val="PageNumber"/>
      </w:rPr>
    </w:sdtEndPr>
    <w:sdtContent>
      <w:p w14:paraId="69B64594" w14:textId="38FFC0EF" w:rsidR="00A6396E" w:rsidRDefault="00A6396E" w:rsidP="00401F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84E79D" w14:textId="77777777" w:rsidR="00A6396E" w:rsidRDefault="00A6396E" w:rsidP="009612B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63999606"/>
      <w:docPartObj>
        <w:docPartGallery w:val="Page Numbers (Bottom of Page)"/>
        <w:docPartUnique/>
      </w:docPartObj>
    </w:sdtPr>
    <w:sdtEndPr>
      <w:rPr>
        <w:rStyle w:val="PageNumber"/>
      </w:rPr>
    </w:sdtEndPr>
    <w:sdtContent>
      <w:p w14:paraId="7629C93D" w14:textId="2DBD588C" w:rsidR="00A6396E" w:rsidRDefault="00A6396E" w:rsidP="00401F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73A77">
          <w:rPr>
            <w:rStyle w:val="PageNumber"/>
            <w:noProof/>
          </w:rPr>
          <w:t>3</w:t>
        </w:r>
        <w:r>
          <w:rPr>
            <w:rStyle w:val="PageNumber"/>
          </w:rPr>
          <w:fldChar w:fldCharType="end"/>
        </w:r>
      </w:p>
    </w:sdtContent>
  </w:sdt>
  <w:p w14:paraId="24D76426" w14:textId="248F1C26" w:rsidR="00A6396E" w:rsidRDefault="00A6396E" w:rsidP="009612B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0EF8F9" w14:textId="77777777" w:rsidR="00841AA6" w:rsidRDefault="00841AA6" w:rsidP="009612B0">
      <w:r>
        <w:separator/>
      </w:r>
    </w:p>
  </w:footnote>
  <w:footnote w:type="continuationSeparator" w:id="0">
    <w:p w14:paraId="746FD3F3" w14:textId="77777777" w:rsidR="00841AA6" w:rsidRDefault="00841AA6" w:rsidP="009612B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A9EF76E"/>
    <w:lvl w:ilvl="0">
      <w:start w:val="1"/>
      <w:numFmt w:val="decimal"/>
      <w:lvlText w:val="%1."/>
      <w:lvlJc w:val="left"/>
      <w:pPr>
        <w:tabs>
          <w:tab w:val="num" w:pos="1492"/>
        </w:tabs>
        <w:ind w:left="1492" w:hanging="360"/>
      </w:pPr>
    </w:lvl>
  </w:abstractNum>
  <w:abstractNum w:abstractNumId="1">
    <w:nsid w:val="FFFFFF7D"/>
    <w:multiLevelType w:val="singleLevel"/>
    <w:tmpl w:val="BF78D786"/>
    <w:lvl w:ilvl="0">
      <w:start w:val="1"/>
      <w:numFmt w:val="decimal"/>
      <w:lvlText w:val="%1."/>
      <w:lvlJc w:val="left"/>
      <w:pPr>
        <w:tabs>
          <w:tab w:val="num" w:pos="1209"/>
        </w:tabs>
        <w:ind w:left="1209" w:hanging="360"/>
      </w:pPr>
    </w:lvl>
  </w:abstractNum>
  <w:abstractNum w:abstractNumId="2">
    <w:nsid w:val="FFFFFF7E"/>
    <w:multiLevelType w:val="singleLevel"/>
    <w:tmpl w:val="B7302518"/>
    <w:lvl w:ilvl="0">
      <w:start w:val="1"/>
      <w:numFmt w:val="decimal"/>
      <w:lvlText w:val="%1."/>
      <w:lvlJc w:val="left"/>
      <w:pPr>
        <w:tabs>
          <w:tab w:val="num" w:pos="926"/>
        </w:tabs>
        <w:ind w:left="926" w:hanging="360"/>
      </w:pPr>
    </w:lvl>
  </w:abstractNum>
  <w:abstractNum w:abstractNumId="3">
    <w:nsid w:val="FFFFFF7F"/>
    <w:multiLevelType w:val="singleLevel"/>
    <w:tmpl w:val="95B24AE0"/>
    <w:lvl w:ilvl="0">
      <w:start w:val="1"/>
      <w:numFmt w:val="decimal"/>
      <w:lvlText w:val="%1."/>
      <w:lvlJc w:val="left"/>
      <w:pPr>
        <w:tabs>
          <w:tab w:val="num" w:pos="643"/>
        </w:tabs>
        <w:ind w:left="643" w:hanging="360"/>
      </w:pPr>
    </w:lvl>
  </w:abstractNum>
  <w:abstractNum w:abstractNumId="4">
    <w:nsid w:val="FFFFFF80"/>
    <w:multiLevelType w:val="singleLevel"/>
    <w:tmpl w:val="905698A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AFA3A7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115AE98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FA6B99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FA6BC12"/>
    <w:lvl w:ilvl="0">
      <w:start w:val="1"/>
      <w:numFmt w:val="decimal"/>
      <w:lvlText w:val="%1."/>
      <w:lvlJc w:val="left"/>
      <w:pPr>
        <w:tabs>
          <w:tab w:val="num" w:pos="360"/>
        </w:tabs>
        <w:ind w:left="360" w:hanging="360"/>
      </w:pPr>
    </w:lvl>
  </w:abstractNum>
  <w:abstractNum w:abstractNumId="9">
    <w:nsid w:val="FFFFFF89"/>
    <w:multiLevelType w:val="singleLevel"/>
    <w:tmpl w:val="1DB4E0C4"/>
    <w:lvl w:ilvl="0">
      <w:start w:val="1"/>
      <w:numFmt w:val="bullet"/>
      <w:lvlText w:val=""/>
      <w:lvlJc w:val="left"/>
      <w:pPr>
        <w:tabs>
          <w:tab w:val="num" w:pos="360"/>
        </w:tabs>
        <w:ind w:left="360" w:hanging="360"/>
      </w:pPr>
      <w:rPr>
        <w:rFonts w:ascii="Symbol" w:hAnsi="Symbol" w:hint="default"/>
      </w:rPr>
    </w:lvl>
  </w:abstractNum>
  <w:abstractNum w:abstractNumId="10">
    <w:nsid w:val="0419603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07700AE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4CE6E0E"/>
    <w:multiLevelType w:val="multilevel"/>
    <w:tmpl w:val="C94ADAFC"/>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359B395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371E2F6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0E969BA"/>
    <w:multiLevelType w:val="multilevel"/>
    <w:tmpl w:val="8F42847E"/>
    <w:lvl w:ilvl="0">
      <w:start w:val="1"/>
      <w:numFmt w:val="upperLetter"/>
      <w:pStyle w:val="Appendix"/>
      <w:suff w:val="space"/>
      <w:lvlText w:val="Appendix %1 "/>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6">
    <w:nsid w:val="4AE91077"/>
    <w:multiLevelType w:val="hybridMultilevel"/>
    <w:tmpl w:val="D55843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8FC120A"/>
    <w:multiLevelType w:val="multilevel"/>
    <w:tmpl w:val="9F586F4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nsid w:val="75143ECC"/>
    <w:multiLevelType w:val="hybridMultilevel"/>
    <w:tmpl w:val="9AE020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9"/>
  </w:num>
  <w:num w:numId="11">
    <w:abstractNumId w:val="17"/>
  </w:num>
  <w:num w:numId="12">
    <w:abstractNumId w:val="17"/>
  </w:num>
  <w:num w:numId="13">
    <w:abstractNumId w:val="16"/>
  </w:num>
  <w:num w:numId="14">
    <w:abstractNumId w:val="18"/>
  </w:num>
  <w:num w:numId="15">
    <w:abstractNumId w:val="12"/>
  </w:num>
  <w:num w:numId="16">
    <w:abstractNumId w:val="14"/>
  </w:num>
  <w:num w:numId="17">
    <w:abstractNumId w:val="13"/>
  </w:num>
  <w:num w:numId="18">
    <w:abstractNumId w:val="10"/>
  </w:num>
  <w:num w:numId="19">
    <w:abstractNumId w:val="15"/>
  </w:num>
  <w:num w:numId="20">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nnor, Christopher">
    <w15:presenceInfo w15:providerId="AD" w15:userId="S::cconno208@caledonian.ac.uk::10dd08a6-2c87-422a-bb66-c636aeb01b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3943"/>
    <w:rsid w:val="00000F0B"/>
    <w:rsid w:val="00003088"/>
    <w:rsid w:val="00003522"/>
    <w:rsid w:val="000036A1"/>
    <w:rsid w:val="000076BB"/>
    <w:rsid w:val="000078E4"/>
    <w:rsid w:val="00010AAF"/>
    <w:rsid w:val="00010BF0"/>
    <w:rsid w:val="00011150"/>
    <w:rsid w:val="00012E1B"/>
    <w:rsid w:val="00014A32"/>
    <w:rsid w:val="00017C2B"/>
    <w:rsid w:val="00017C98"/>
    <w:rsid w:val="000218A9"/>
    <w:rsid w:val="00021E65"/>
    <w:rsid w:val="00021EC1"/>
    <w:rsid w:val="00026079"/>
    <w:rsid w:val="00027E18"/>
    <w:rsid w:val="0003333D"/>
    <w:rsid w:val="0003790A"/>
    <w:rsid w:val="00041322"/>
    <w:rsid w:val="00041352"/>
    <w:rsid w:val="0004139C"/>
    <w:rsid w:val="00042409"/>
    <w:rsid w:val="0004241E"/>
    <w:rsid w:val="00043AEF"/>
    <w:rsid w:val="00043DE3"/>
    <w:rsid w:val="00044515"/>
    <w:rsid w:val="00050AE8"/>
    <w:rsid w:val="00052AD6"/>
    <w:rsid w:val="000546A2"/>
    <w:rsid w:val="00056C84"/>
    <w:rsid w:val="00056C8A"/>
    <w:rsid w:val="000579C7"/>
    <w:rsid w:val="00061A01"/>
    <w:rsid w:val="00063BCD"/>
    <w:rsid w:val="00066868"/>
    <w:rsid w:val="00070BC9"/>
    <w:rsid w:val="00072911"/>
    <w:rsid w:val="00072EAB"/>
    <w:rsid w:val="00075C99"/>
    <w:rsid w:val="00076310"/>
    <w:rsid w:val="00077649"/>
    <w:rsid w:val="00077A2D"/>
    <w:rsid w:val="000803FD"/>
    <w:rsid w:val="00081A33"/>
    <w:rsid w:val="00081D29"/>
    <w:rsid w:val="00083C06"/>
    <w:rsid w:val="00086901"/>
    <w:rsid w:val="00090999"/>
    <w:rsid w:val="00091B0F"/>
    <w:rsid w:val="00093D4F"/>
    <w:rsid w:val="000950FB"/>
    <w:rsid w:val="00095319"/>
    <w:rsid w:val="00095B0E"/>
    <w:rsid w:val="0009795A"/>
    <w:rsid w:val="00097A17"/>
    <w:rsid w:val="00097FA1"/>
    <w:rsid w:val="000A0BC0"/>
    <w:rsid w:val="000A17A7"/>
    <w:rsid w:val="000B2487"/>
    <w:rsid w:val="000C12CE"/>
    <w:rsid w:val="000C3780"/>
    <w:rsid w:val="000C3AEC"/>
    <w:rsid w:val="000C795B"/>
    <w:rsid w:val="000D16ED"/>
    <w:rsid w:val="000D509F"/>
    <w:rsid w:val="000D6476"/>
    <w:rsid w:val="000D71E4"/>
    <w:rsid w:val="000D7BC0"/>
    <w:rsid w:val="000E3D2A"/>
    <w:rsid w:val="000E3E45"/>
    <w:rsid w:val="000E5760"/>
    <w:rsid w:val="000F000A"/>
    <w:rsid w:val="000F25CF"/>
    <w:rsid w:val="000F30C5"/>
    <w:rsid w:val="000F36E5"/>
    <w:rsid w:val="000F5072"/>
    <w:rsid w:val="000F5096"/>
    <w:rsid w:val="000F6C5F"/>
    <w:rsid w:val="000F6DA4"/>
    <w:rsid w:val="000F7B8B"/>
    <w:rsid w:val="00102DD0"/>
    <w:rsid w:val="001041D0"/>
    <w:rsid w:val="00104FFE"/>
    <w:rsid w:val="0010620B"/>
    <w:rsid w:val="00106CAB"/>
    <w:rsid w:val="001101AB"/>
    <w:rsid w:val="001110EE"/>
    <w:rsid w:val="00112619"/>
    <w:rsid w:val="00112F43"/>
    <w:rsid w:val="001142A5"/>
    <w:rsid w:val="00114A4D"/>
    <w:rsid w:val="0011662C"/>
    <w:rsid w:val="00120CFD"/>
    <w:rsid w:val="00121864"/>
    <w:rsid w:val="00122376"/>
    <w:rsid w:val="00125573"/>
    <w:rsid w:val="001271B0"/>
    <w:rsid w:val="001309E1"/>
    <w:rsid w:val="00131A69"/>
    <w:rsid w:val="00131DA5"/>
    <w:rsid w:val="00131E7C"/>
    <w:rsid w:val="00132230"/>
    <w:rsid w:val="00142AC8"/>
    <w:rsid w:val="001433FC"/>
    <w:rsid w:val="001476DC"/>
    <w:rsid w:val="00147FB7"/>
    <w:rsid w:val="0015156D"/>
    <w:rsid w:val="001528AF"/>
    <w:rsid w:val="00155ABA"/>
    <w:rsid w:val="00155CF6"/>
    <w:rsid w:val="00161AF5"/>
    <w:rsid w:val="001621F5"/>
    <w:rsid w:val="00162DCF"/>
    <w:rsid w:val="00163306"/>
    <w:rsid w:val="0016392E"/>
    <w:rsid w:val="00164CAC"/>
    <w:rsid w:val="001711CA"/>
    <w:rsid w:val="00171463"/>
    <w:rsid w:val="0017331D"/>
    <w:rsid w:val="00173F0E"/>
    <w:rsid w:val="00176678"/>
    <w:rsid w:val="001771C3"/>
    <w:rsid w:val="00180340"/>
    <w:rsid w:val="001814F5"/>
    <w:rsid w:val="00181FF3"/>
    <w:rsid w:val="0018713A"/>
    <w:rsid w:val="00187209"/>
    <w:rsid w:val="001947A9"/>
    <w:rsid w:val="00197FAC"/>
    <w:rsid w:val="001A5BC7"/>
    <w:rsid w:val="001A6506"/>
    <w:rsid w:val="001A7348"/>
    <w:rsid w:val="001B1EB4"/>
    <w:rsid w:val="001B3943"/>
    <w:rsid w:val="001B530A"/>
    <w:rsid w:val="001B643E"/>
    <w:rsid w:val="001B6737"/>
    <w:rsid w:val="001B69F7"/>
    <w:rsid w:val="001B6C37"/>
    <w:rsid w:val="001C1AF2"/>
    <w:rsid w:val="001C1B7D"/>
    <w:rsid w:val="001C3029"/>
    <w:rsid w:val="001C5637"/>
    <w:rsid w:val="001C5A9B"/>
    <w:rsid w:val="001C7655"/>
    <w:rsid w:val="001C7E00"/>
    <w:rsid w:val="001D0330"/>
    <w:rsid w:val="001D293A"/>
    <w:rsid w:val="001D57B4"/>
    <w:rsid w:val="001D5DEC"/>
    <w:rsid w:val="001D5E7D"/>
    <w:rsid w:val="001D6EE2"/>
    <w:rsid w:val="001E08B7"/>
    <w:rsid w:val="001E1584"/>
    <w:rsid w:val="001E18FE"/>
    <w:rsid w:val="001E1C67"/>
    <w:rsid w:val="001E3BD1"/>
    <w:rsid w:val="001E5FBD"/>
    <w:rsid w:val="001F1E8F"/>
    <w:rsid w:val="001F63AB"/>
    <w:rsid w:val="001F67F7"/>
    <w:rsid w:val="00202881"/>
    <w:rsid w:val="00207597"/>
    <w:rsid w:val="00214730"/>
    <w:rsid w:val="00215A2D"/>
    <w:rsid w:val="00217114"/>
    <w:rsid w:val="00217A85"/>
    <w:rsid w:val="00221217"/>
    <w:rsid w:val="00221750"/>
    <w:rsid w:val="002231D6"/>
    <w:rsid w:val="002240BF"/>
    <w:rsid w:val="00225337"/>
    <w:rsid w:val="00225D92"/>
    <w:rsid w:val="00225E42"/>
    <w:rsid w:val="00226204"/>
    <w:rsid w:val="00230FDF"/>
    <w:rsid w:val="002310B0"/>
    <w:rsid w:val="002337F7"/>
    <w:rsid w:val="0023386F"/>
    <w:rsid w:val="00233926"/>
    <w:rsid w:val="00236B21"/>
    <w:rsid w:val="002375EE"/>
    <w:rsid w:val="00240C52"/>
    <w:rsid w:val="00243F83"/>
    <w:rsid w:val="002476DA"/>
    <w:rsid w:val="002502C0"/>
    <w:rsid w:val="002529D8"/>
    <w:rsid w:val="00252FDA"/>
    <w:rsid w:val="002641FD"/>
    <w:rsid w:val="002659E2"/>
    <w:rsid w:val="00266D86"/>
    <w:rsid w:val="002709DE"/>
    <w:rsid w:val="00271BCA"/>
    <w:rsid w:val="00273953"/>
    <w:rsid w:val="00274427"/>
    <w:rsid w:val="00274771"/>
    <w:rsid w:val="002776BC"/>
    <w:rsid w:val="00277970"/>
    <w:rsid w:val="00280AF9"/>
    <w:rsid w:val="00281AED"/>
    <w:rsid w:val="00287178"/>
    <w:rsid w:val="00291327"/>
    <w:rsid w:val="00294CCB"/>
    <w:rsid w:val="002A00DF"/>
    <w:rsid w:val="002A3022"/>
    <w:rsid w:val="002A42A9"/>
    <w:rsid w:val="002A4A7C"/>
    <w:rsid w:val="002A7DC0"/>
    <w:rsid w:val="002B0B55"/>
    <w:rsid w:val="002B2428"/>
    <w:rsid w:val="002B35C6"/>
    <w:rsid w:val="002B4A51"/>
    <w:rsid w:val="002C01EE"/>
    <w:rsid w:val="002C0A1A"/>
    <w:rsid w:val="002C14E7"/>
    <w:rsid w:val="002C308E"/>
    <w:rsid w:val="002C7B46"/>
    <w:rsid w:val="002D0973"/>
    <w:rsid w:val="002D1767"/>
    <w:rsid w:val="002D329A"/>
    <w:rsid w:val="002D4AE6"/>
    <w:rsid w:val="002D7C2E"/>
    <w:rsid w:val="002E15B4"/>
    <w:rsid w:val="002E1734"/>
    <w:rsid w:val="002E3544"/>
    <w:rsid w:val="002E3FEF"/>
    <w:rsid w:val="002E59B3"/>
    <w:rsid w:val="002E667F"/>
    <w:rsid w:val="002E6791"/>
    <w:rsid w:val="002F0D42"/>
    <w:rsid w:val="002F4E32"/>
    <w:rsid w:val="002F6A82"/>
    <w:rsid w:val="00306267"/>
    <w:rsid w:val="0031488B"/>
    <w:rsid w:val="0031595D"/>
    <w:rsid w:val="003164A9"/>
    <w:rsid w:val="00317CDC"/>
    <w:rsid w:val="00320213"/>
    <w:rsid w:val="00321CBE"/>
    <w:rsid w:val="003220F3"/>
    <w:rsid w:val="00322379"/>
    <w:rsid w:val="003227C0"/>
    <w:rsid w:val="00323834"/>
    <w:rsid w:val="00323AC7"/>
    <w:rsid w:val="00325368"/>
    <w:rsid w:val="00326838"/>
    <w:rsid w:val="00326A98"/>
    <w:rsid w:val="00327567"/>
    <w:rsid w:val="0033244D"/>
    <w:rsid w:val="0034236D"/>
    <w:rsid w:val="00342B4C"/>
    <w:rsid w:val="003459E0"/>
    <w:rsid w:val="00347CF0"/>
    <w:rsid w:val="00352880"/>
    <w:rsid w:val="00353359"/>
    <w:rsid w:val="00353D77"/>
    <w:rsid w:val="00353E68"/>
    <w:rsid w:val="0035489D"/>
    <w:rsid w:val="00354B51"/>
    <w:rsid w:val="00355747"/>
    <w:rsid w:val="003562F4"/>
    <w:rsid w:val="00356566"/>
    <w:rsid w:val="00356B6B"/>
    <w:rsid w:val="0035755E"/>
    <w:rsid w:val="00367D85"/>
    <w:rsid w:val="0037016D"/>
    <w:rsid w:val="00370761"/>
    <w:rsid w:val="003741D5"/>
    <w:rsid w:val="00374E56"/>
    <w:rsid w:val="00374EF2"/>
    <w:rsid w:val="003760ED"/>
    <w:rsid w:val="00376A98"/>
    <w:rsid w:val="00376B8D"/>
    <w:rsid w:val="0037765C"/>
    <w:rsid w:val="003777C8"/>
    <w:rsid w:val="0037795F"/>
    <w:rsid w:val="003802B7"/>
    <w:rsid w:val="003821C6"/>
    <w:rsid w:val="00382709"/>
    <w:rsid w:val="0038421A"/>
    <w:rsid w:val="00384967"/>
    <w:rsid w:val="00385EE8"/>
    <w:rsid w:val="00387689"/>
    <w:rsid w:val="00391AF4"/>
    <w:rsid w:val="00396753"/>
    <w:rsid w:val="003A15DA"/>
    <w:rsid w:val="003A2D11"/>
    <w:rsid w:val="003B07CC"/>
    <w:rsid w:val="003B0904"/>
    <w:rsid w:val="003B1CDE"/>
    <w:rsid w:val="003B20F3"/>
    <w:rsid w:val="003C367A"/>
    <w:rsid w:val="003C607E"/>
    <w:rsid w:val="003C725B"/>
    <w:rsid w:val="003D13F9"/>
    <w:rsid w:val="003D157F"/>
    <w:rsid w:val="003D4056"/>
    <w:rsid w:val="003D5E9A"/>
    <w:rsid w:val="003D72B6"/>
    <w:rsid w:val="003E1124"/>
    <w:rsid w:val="003E2842"/>
    <w:rsid w:val="003E2DD3"/>
    <w:rsid w:val="003E419E"/>
    <w:rsid w:val="003E476D"/>
    <w:rsid w:val="003E56A8"/>
    <w:rsid w:val="003E57B0"/>
    <w:rsid w:val="003F3F00"/>
    <w:rsid w:val="003F4139"/>
    <w:rsid w:val="003F4567"/>
    <w:rsid w:val="003F60D1"/>
    <w:rsid w:val="00400F27"/>
    <w:rsid w:val="004016EE"/>
    <w:rsid w:val="00401F04"/>
    <w:rsid w:val="00403800"/>
    <w:rsid w:val="00407B76"/>
    <w:rsid w:val="00407ED9"/>
    <w:rsid w:val="0041004E"/>
    <w:rsid w:val="00411891"/>
    <w:rsid w:val="00412716"/>
    <w:rsid w:val="00415433"/>
    <w:rsid w:val="00416426"/>
    <w:rsid w:val="0042199F"/>
    <w:rsid w:val="00423469"/>
    <w:rsid w:val="004234E9"/>
    <w:rsid w:val="00423F5E"/>
    <w:rsid w:val="0042662A"/>
    <w:rsid w:val="0042722E"/>
    <w:rsid w:val="004313B7"/>
    <w:rsid w:val="00431AD6"/>
    <w:rsid w:val="004362EF"/>
    <w:rsid w:val="004364FF"/>
    <w:rsid w:val="004366B4"/>
    <w:rsid w:val="004400EF"/>
    <w:rsid w:val="00440492"/>
    <w:rsid w:val="0044063C"/>
    <w:rsid w:val="00440693"/>
    <w:rsid w:val="00442B1D"/>
    <w:rsid w:val="00443D2A"/>
    <w:rsid w:val="00444314"/>
    <w:rsid w:val="004445C2"/>
    <w:rsid w:val="00451C42"/>
    <w:rsid w:val="004522C7"/>
    <w:rsid w:val="00453750"/>
    <w:rsid w:val="00453C4B"/>
    <w:rsid w:val="00455A14"/>
    <w:rsid w:val="00455F04"/>
    <w:rsid w:val="00463823"/>
    <w:rsid w:val="004639B1"/>
    <w:rsid w:val="00466387"/>
    <w:rsid w:val="00467A0A"/>
    <w:rsid w:val="004711D5"/>
    <w:rsid w:val="004747A2"/>
    <w:rsid w:val="004751B1"/>
    <w:rsid w:val="004757C4"/>
    <w:rsid w:val="00475EA3"/>
    <w:rsid w:val="00475F2F"/>
    <w:rsid w:val="00477FD1"/>
    <w:rsid w:val="0048000B"/>
    <w:rsid w:val="00483292"/>
    <w:rsid w:val="004916A9"/>
    <w:rsid w:val="00494420"/>
    <w:rsid w:val="00495169"/>
    <w:rsid w:val="00495EB4"/>
    <w:rsid w:val="004969FA"/>
    <w:rsid w:val="00496A8B"/>
    <w:rsid w:val="004A0E50"/>
    <w:rsid w:val="004A4449"/>
    <w:rsid w:val="004A712E"/>
    <w:rsid w:val="004B33B5"/>
    <w:rsid w:val="004B62B8"/>
    <w:rsid w:val="004B65D8"/>
    <w:rsid w:val="004B7041"/>
    <w:rsid w:val="004C11F1"/>
    <w:rsid w:val="004C1D84"/>
    <w:rsid w:val="004C3DAE"/>
    <w:rsid w:val="004C42F3"/>
    <w:rsid w:val="004C5FB8"/>
    <w:rsid w:val="004C6BBC"/>
    <w:rsid w:val="004D0691"/>
    <w:rsid w:val="004D26C7"/>
    <w:rsid w:val="004D35B1"/>
    <w:rsid w:val="004E0B3E"/>
    <w:rsid w:val="004E1D45"/>
    <w:rsid w:val="004E21C0"/>
    <w:rsid w:val="004E2A98"/>
    <w:rsid w:val="004E3E2D"/>
    <w:rsid w:val="004E44F7"/>
    <w:rsid w:val="004E5670"/>
    <w:rsid w:val="004E5C86"/>
    <w:rsid w:val="004F07DD"/>
    <w:rsid w:val="004F378C"/>
    <w:rsid w:val="004F3C28"/>
    <w:rsid w:val="004F70D4"/>
    <w:rsid w:val="00500C38"/>
    <w:rsid w:val="005011DB"/>
    <w:rsid w:val="00501432"/>
    <w:rsid w:val="00501D4E"/>
    <w:rsid w:val="0050288B"/>
    <w:rsid w:val="00503E3B"/>
    <w:rsid w:val="00504568"/>
    <w:rsid w:val="005067BA"/>
    <w:rsid w:val="005117E8"/>
    <w:rsid w:val="00516C9A"/>
    <w:rsid w:val="0051765E"/>
    <w:rsid w:val="0052147E"/>
    <w:rsid w:val="0052456C"/>
    <w:rsid w:val="00524AB7"/>
    <w:rsid w:val="005275D1"/>
    <w:rsid w:val="005314AB"/>
    <w:rsid w:val="005326B7"/>
    <w:rsid w:val="00533EEE"/>
    <w:rsid w:val="00536BB3"/>
    <w:rsid w:val="00537F9B"/>
    <w:rsid w:val="005415F0"/>
    <w:rsid w:val="00541879"/>
    <w:rsid w:val="0054348A"/>
    <w:rsid w:val="00543FC1"/>
    <w:rsid w:val="0054461D"/>
    <w:rsid w:val="005458BA"/>
    <w:rsid w:val="00545C63"/>
    <w:rsid w:val="00550483"/>
    <w:rsid w:val="0055462E"/>
    <w:rsid w:val="00562223"/>
    <w:rsid w:val="005648BF"/>
    <w:rsid w:val="005705B2"/>
    <w:rsid w:val="005724F5"/>
    <w:rsid w:val="00572872"/>
    <w:rsid w:val="00572F5A"/>
    <w:rsid w:val="0057650B"/>
    <w:rsid w:val="00576BA2"/>
    <w:rsid w:val="00584678"/>
    <w:rsid w:val="00586F09"/>
    <w:rsid w:val="00590D28"/>
    <w:rsid w:val="005913E9"/>
    <w:rsid w:val="00592036"/>
    <w:rsid w:val="005940B6"/>
    <w:rsid w:val="005A14C2"/>
    <w:rsid w:val="005A24EE"/>
    <w:rsid w:val="005A3FF6"/>
    <w:rsid w:val="005B53CD"/>
    <w:rsid w:val="005B5549"/>
    <w:rsid w:val="005B6465"/>
    <w:rsid w:val="005C4FE5"/>
    <w:rsid w:val="005C559D"/>
    <w:rsid w:val="005C5B1A"/>
    <w:rsid w:val="005C6AAA"/>
    <w:rsid w:val="005D1A5C"/>
    <w:rsid w:val="005D2FEB"/>
    <w:rsid w:val="005D4147"/>
    <w:rsid w:val="005D492D"/>
    <w:rsid w:val="005D625E"/>
    <w:rsid w:val="005D67C1"/>
    <w:rsid w:val="005D7E58"/>
    <w:rsid w:val="005D7F1B"/>
    <w:rsid w:val="005E2D69"/>
    <w:rsid w:val="005E36DF"/>
    <w:rsid w:val="005E4244"/>
    <w:rsid w:val="005E470A"/>
    <w:rsid w:val="005E56DB"/>
    <w:rsid w:val="005E6AFC"/>
    <w:rsid w:val="005E7BBB"/>
    <w:rsid w:val="005F0F73"/>
    <w:rsid w:val="005F18AF"/>
    <w:rsid w:val="005F33A0"/>
    <w:rsid w:val="005F5270"/>
    <w:rsid w:val="005F65B1"/>
    <w:rsid w:val="005F71E8"/>
    <w:rsid w:val="00601E00"/>
    <w:rsid w:val="006034D9"/>
    <w:rsid w:val="00603C1E"/>
    <w:rsid w:val="006102E3"/>
    <w:rsid w:val="00610FF5"/>
    <w:rsid w:val="006120BA"/>
    <w:rsid w:val="00613154"/>
    <w:rsid w:val="00625B9F"/>
    <w:rsid w:val="006318BA"/>
    <w:rsid w:val="006328A5"/>
    <w:rsid w:val="00640A06"/>
    <w:rsid w:val="00640B8D"/>
    <w:rsid w:val="006417A2"/>
    <w:rsid w:val="006427F6"/>
    <w:rsid w:val="00644142"/>
    <w:rsid w:val="00647285"/>
    <w:rsid w:val="0065131A"/>
    <w:rsid w:val="0065249C"/>
    <w:rsid w:val="0065452C"/>
    <w:rsid w:val="0065540A"/>
    <w:rsid w:val="00664246"/>
    <w:rsid w:val="006660E9"/>
    <w:rsid w:val="00666887"/>
    <w:rsid w:val="00667943"/>
    <w:rsid w:val="00667D30"/>
    <w:rsid w:val="00675BEE"/>
    <w:rsid w:val="006761E2"/>
    <w:rsid w:val="0068226E"/>
    <w:rsid w:val="006849B1"/>
    <w:rsid w:val="006865F7"/>
    <w:rsid w:val="00690071"/>
    <w:rsid w:val="006904FF"/>
    <w:rsid w:val="00691F5B"/>
    <w:rsid w:val="006921ED"/>
    <w:rsid w:val="006928BE"/>
    <w:rsid w:val="0069394D"/>
    <w:rsid w:val="006946BA"/>
    <w:rsid w:val="0069490F"/>
    <w:rsid w:val="006A06C2"/>
    <w:rsid w:val="006A118B"/>
    <w:rsid w:val="006A1E99"/>
    <w:rsid w:val="006A50E6"/>
    <w:rsid w:val="006A56E8"/>
    <w:rsid w:val="006A7660"/>
    <w:rsid w:val="006B027C"/>
    <w:rsid w:val="006C02EC"/>
    <w:rsid w:val="006C06A0"/>
    <w:rsid w:val="006C1671"/>
    <w:rsid w:val="006C2B61"/>
    <w:rsid w:val="006C6140"/>
    <w:rsid w:val="006C76AC"/>
    <w:rsid w:val="006D015D"/>
    <w:rsid w:val="006D17C9"/>
    <w:rsid w:val="006D435F"/>
    <w:rsid w:val="006E25B0"/>
    <w:rsid w:val="006E74A9"/>
    <w:rsid w:val="006E7CAC"/>
    <w:rsid w:val="006F0194"/>
    <w:rsid w:val="006F1BBC"/>
    <w:rsid w:val="006F1C96"/>
    <w:rsid w:val="006F2A3B"/>
    <w:rsid w:val="006F4A83"/>
    <w:rsid w:val="006F5AB9"/>
    <w:rsid w:val="006F735A"/>
    <w:rsid w:val="006F7D3C"/>
    <w:rsid w:val="00700CF7"/>
    <w:rsid w:val="00701679"/>
    <w:rsid w:val="007048F7"/>
    <w:rsid w:val="00711256"/>
    <w:rsid w:val="007137A1"/>
    <w:rsid w:val="00715089"/>
    <w:rsid w:val="007155A2"/>
    <w:rsid w:val="007164DE"/>
    <w:rsid w:val="00717BDB"/>
    <w:rsid w:val="00717D2F"/>
    <w:rsid w:val="0072094B"/>
    <w:rsid w:val="00724959"/>
    <w:rsid w:val="0072551D"/>
    <w:rsid w:val="00726297"/>
    <w:rsid w:val="007264E7"/>
    <w:rsid w:val="0073335D"/>
    <w:rsid w:val="007347BF"/>
    <w:rsid w:val="00736412"/>
    <w:rsid w:val="007401F5"/>
    <w:rsid w:val="0074077B"/>
    <w:rsid w:val="0074083E"/>
    <w:rsid w:val="00741430"/>
    <w:rsid w:val="00741B6D"/>
    <w:rsid w:val="00742223"/>
    <w:rsid w:val="00743FEF"/>
    <w:rsid w:val="00744CBD"/>
    <w:rsid w:val="0074629B"/>
    <w:rsid w:val="0074645D"/>
    <w:rsid w:val="00746850"/>
    <w:rsid w:val="00746C3B"/>
    <w:rsid w:val="00747B7C"/>
    <w:rsid w:val="00750092"/>
    <w:rsid w:val="00751EFC"/>
    <w:rsid w:val="00752C85"/>
    <w:rsid w:val="007540B7"/>
    <w:rsid w:val="00754B49"/>
    <w:rsid w:val="0075576E"/>
    <w:rsid w:val="00756328"/>
    <w:rsid w:val="00763E9A"/>
    <w:rsid w:val="00765C6B"/>
    <w:rsid w:val="0076651D"/>
    <w:rsid w:val="0076701D"/>
    <w:rsid w:val="00772548"/>
    <w:rsid w:val="00772A65"/>
    <w:rsid w:val="00772DAC"/>
    <w:rsid w:val="00773364"/>
    <w:rsid w:val="00773A77"/>
    <w:rsid w:val="00773AE1"/>
    <w:rsid w:val="00777297"/>
    <w:rsid w:val="007811A8"/>
    <w:rsid w:val="0078424B"/>
    <w:rsid w:val="0078666C"/>
    <w:rsid w:val="00790656"/>
    <w:rsid w:val="00790B98"/>
    <w:rsid w:val="0079179F"/>
    <w:rsid w:val="00794D6D"/>
    <w:rsid w:val="007A088C"/>
    <w:rsid w:val="007A1506"/>
    <w:rsid w:val="007A4925"/>
    <w:rsid w:val="007A7DAB"/>
    <w:rsid w:val="007B177F"/>
    <w:rsid w:val="007B5959"/>
    <w:rsid w:val="007B70E0"/>
    <w:rsid w:val="007B72A2"/>
    <w:rsid w:val="007C0454"/>
    <w:rsid w:val="007C23EF"/>
    <w:rsid w:val="007C40ED"/>
    <w:rsid w:val="007C53A7"/>
    <w:rsid w:val="007C5F3E"/>
    <w:rsid w:val="007D03F7"/>
    <w:rsid w:val="007D13B3"/>
    <w:rsid w:val="007D1994"/>
    <w:rsid w:val="007D1C21"/>
    <w:rsid w:val="007D1CB1"/>
    <w:rsid w:val="007D3BE5"/>
    <w:rsid w:val="007D633D"/>
    <w:rsid w:val="007D6D3E"/>
    <w:rsid w:val="007D74CD"/>
    <w:rsid w:val="007E020A"/>
    <w:rsid w:val="007E034F"/>
    <w:rsid w:val="007E4E73"/>
    <w:rsid w:val="007E5A47"/>
    <w:rsid w:val="007E6654"/>
    <w:rsid w:val="007F61C9"/>
    <w:rsid w:val="007F6736"/>
    <w:rsid w:val="00800A73"/>
    <w:rsid w:val="00807496"/>
    <w:rsid w:val="00815E54"/>
    <w:rsid w:val="0081758C"/>
    <w:rsid w:val="00817913"/>
    <w:rsid w:val="00821471"/>
    <w:rsid w:val="00830C6C"/>
    <w:rsid w:val="00835BCE"/>
    <w:rsid w:val="00837E3C"/>
    <w:rsid w:val="00840092"/>
    <w:rsid w:val="008402B0"/>
    <w:rsid w:val="00841496"/>
    <w:rsid w:val="008418C8"/>
    <w:rsid w:val="00841A5A"/>
    <w:rsid w:val="00841AA6"/>
    <w:rsid w:val="00844826"/>
    <w:rsid w:val="00847D6A"/>
    <w:rsid w:val="00847FA9"/>
    <w:rsid w:val="00850F0B"/>
    <w:rsid w:val="00852A3E"/>
    <w:rsid w:val="00853FC4"/>
    <w:rsid w:val="00855EA9"/>
    <w:rsid w:val="0085711C"/>
    <w:rsid w:val="008574EB"/>
    <w:rsid w:val="00860B2E"/>
    <w:rsid w:val="008626AC"/>
    <w:rsid w:val="0086298A"/>
    <w:rsid w:val="0086413C"/>
    <w:rsid w:val="00865C4B"/>
    <w:rsid w:val="00870A74"/>
    <w:rsid w:val="0087277C"/>
    <w:rsid w:val="00872E4E"/>
    <w:rsid w:val="008766C0"/>
    <w:rsid w:val="00876E08"/>
    <w:rsid w:val="008809BD"/>
    <w:rsid w:val="0088223E"/>
    <w:rsid w:val="00882ACB"/>
    <w:rsid w:val="00883AC5"/>
    <w:rsid w:val="00884F79"/>
    <w:rsid w:val="00885164"/>
    <w:rsid w:val="00885353"/>
    <w:rsid w:val="008855DF"/>
    <w:rsid w:val="0089079D"/>
    <w:rsid w:val="00893E6F"/>
    <w:rsid w:val="0089541F"/>
    <w:rsid w:val="0089791B"/>
    <w:rsid w:val="00897987"/>
    <w:rsid w:val="008A1B02"/>
    <w:rsid w:val="008A2F9B"/>
    <w:rsid w:val="008A426A"/>
    <w:rsid w:val="008A47B0"/>
    <w:rsid w:val="008A4889"/>
    <w:rsid w:val="008A498D"/>
    <w:rsid w:val="008A56AB"/>
    <w:rsid w:val="008A58B4"/>
    <w:rsid w:val="008A5B6C"/>
    <w:rsid w:val="008A72B8"/>
    <w:rsid w:val="008B092B"/>
    <w:rsid w:val="008B0C0E"/>
    <w:rsid w:val="008B197F"/>
    <w:rsid w:val="008B3266"/>
    <w:rsid w:val="008B43A7"/>
    <w:rsid w:val="008C3807"/>
    <w:rsid w:val="008C447C"/>
    <w:rsid w:val="008C4EFD"/>
    <w:rsid w:val="008C5365"/>
    <w:rsid w:val="008C5D8D"/>
    <w:rsid w:val="008C5F15"/>
    <w:rsid w:val="008C669E"/>
    <w:rsid w:val="008C759B"/>
    <w:rsid w:val="008C7F80"/>
    <w:rsid w:val="008D4A5F"/>
    <w:rsid w:val="008D57EF"/>
    <w:rsid w:val="008D5994"/>
    <w:rsid w:val="008D7180"/>
    <w:rsid w:val="008E0B0E"/>
    <w:rsid w:val="008E1CDC"/>
    <w:rsid w:val="008E42FD"/>
    <w:rsid w:val="008E65DE"/>
    <w:rsid w:val="008E67F1"/>
    <w:rsid w:val="008F107D"/>
    <w:rsid w:val="008F1822"/>
    <w:rsid w:val="008F22F5"/>
    <w:rsid w:val="008F2E82"/>
    <w:rsid w:val="008F79B8"/>
    <w:rsid w:val="00901CFA"/>
    <w:rsid w:val="00903F37"/>
    <w:rsid w:val="00904240"/>
    <w:rsid w:val="009058A6"/>
    <w:rsid w:val="0090644B"/>
    <w:rsid w:val="00906BC5"/>
    <w:rsid w:val="00911FE5"/>
    <w:rsid w:val="00912373"/>
    <w:rsid w:val="009125D5"/>
    <w:rsid w:val="00912E8C"/>
    <w:rsid w:val="0091369A"/>
    <w:rsid w:val="00920686"/>
    <w:rsid w:val="00921A15"/>
    <w:rsid w:val="00921CDE"/>
    <w:rsid w:val="009228D4"/>
    <w:rsid w:val="00925210"/>
    <w:rsid w:val="0092659B"/>
    <w:rsid w:val="009267ED"/>
    <w:rsid w:val="00926F57"/>
    <w:rsid w:val="009354B5"/>
    <w:rsid w:val="00940FD5"/>
    <w:rsid w:val="00941A26"/>
    <w:rsid w:val="00941A55"/>
    <w:rsid w:val="00944B6D"/>
    <w:rsid w:val="009465E5"/>
    <w:rsid w:val="009468CC"/>
    <w:rsid w:val="009470BC"/>
    <w:rsid w:val="009478F9"/>
    <w:rsid w:val="0096061F"/>
    <w:rsid w:val="009612B0"/>
    <w:rsid w:val="009656FF"/>
    <w:rsid w:val="00965907"/>
    <w:rsid w:val="009660A9"/>
    <w:rsid w:val="009671B4"/>
    <w:rsid w:val="009704D9"/>
    <w:rsid w:val="0097101E"/>
    <w:rsid w:val="0097177A"/>
    <w:rsid w:val="009723F3"/>
    <w:rsid w:val="00974055"/>
    <w:rsid w:val="009748C6"/>
    <w:rsid w:val="00975D3E"/>
    <w:rsid w:val="009771B5"/>
    <w:rsid w:val="00980D2D"/>
    <w:rsid w:val="00982327"/>
    <w:rsid w:val="0098244A"/>
    <w:rsid w:val="009835D5"/>
    <w:rsid w:val="00984150"/>
    <w:rsid w:val="00984EB8"/>
    <w:rsid w:val="00985181"/>
    <w:rsid w:val="009855E3"/>
    <w:rsid w:val="009863C9"/>
    <w:rsid w:val="009865F0"/>
    <w:rsid w:val="00986D47"/>
    <w:rsid w:val="00992500"/>
    <w:rsid w:val="009932A3"/>
    <w:rsid w:val="00993860"/>
    <w:rsid w:val="00995CA8"/>
    <w:rsid w:val="00997769"/>
    <w:rsid w:val="009A0B24"/>
    <w:rsid w:val="009A2BF3"/>
    <w:rsid w:val="009A538A"/>
    <w:rsid w:val="009A58AB"/>
    <w:rsid w:val="009A5AF5"/>
    <w:rsid w:val="009A774B"/>
    <w:rsid w:val="009A77E6"/>
    <w:rsid w:val="009A7C86"/>
    <w:rsid w:val="009B1070"/>
    <w:rsid w:val="009B43AB"/>
    <w:rsid w:val="009B6D01"/>
    <w:rsid w:val="009B757E"/>
    <w:rsid w:val="009C0DA4"/>
    <w:rsid w:val="009C0E76"/>
    <w:rsid w:val="009C4EF7"/>
    <w:rsid w:val="009D17AA"/>
    <w:rsid w:val="009D1AAC"/>
    <w:rsid w:val="009D1DF7"/>
    <w:rsid w:val="009E0EB2"/>
    <w:rsid w:val="009E102F"/>
    <w:rsid w:val="009E6E42"/>
    <w:rsid w:val="009E71E1"/>
    <w:rsid w:val="009E7FE1"/>
    <w:rsid w:val="009F2B80"/>
    <w:rsid w:val="009F4FB2"/>
    <w:rsid w:val="009F64A0"/>
    <w:rsid w:val="009F693C"/>
    <w:rsid w:val="00A032F7"/>
    <w:rsid w:val="00A03FB8"/>
    <w:rsid w:val="00A043A6"/>
    <w:rsid w:val="00A0479D"/>
    <w:rsid w:val="00A05362"/>
    <w:rsid w:val="00A076FF"/>
    <w:rsid w:val="00A13AF4"/>
    <w:rsid w:val="00A1728D"/>
    <w:rsid w:val="00A173DB"/>
    <w:rsid w:val="00A2036B"/>
    <w:rsid w:val="00A206D8"/>
    <w:rsid w:val="00A2357F"/>
    <w:rsid w:val="00A24F1D"/>
    <w:rsid w:val="00A27A8E"/>
    <w:rsid w:val="00A27B24"/>
    <w:rsid w:val="00A30280"/>
    <w:rsid w:val="00A3117D"/>
    <w:rsid w:val="00A3220C"/>
    <w:rsid w:val="00A45BF6"/>
    <w:rsid w:val="00A474E8"/>
    <w:rsid w:val="00A474F9"/>
    <w:rsid w:val="00A507BD"/>
    <w:rsid w:val="00A5148F"/>
    <w:rsid w:val="00A52A94"/>
    <w:rsid w:val="00A5382A"/>
    <w:rsid w:val="00A54379"/>
    <w:rsid w:val="00A55863"/>
    <w:rsid w:val="00A60CFC"/>
    <w:rsid w:val="00A61A56"/>
    <w:rsid w:val="00A621D0"/>
    <w:rsid w:val="00A62212"/>
    <w:rsid w:val="00A6305D"/>
    <w:rsid w:val="00A6396E"/>
    <w:rsid w:val="00A64EBE"/>
    <w:rsid w:val="00A65358"/>
    <w:rsid w:val="00A701DB"/>
    <w:rsid w:val="00A70B34"/>
    <w:rsid w:val="00A7121D"/>
    <w:rsid w:val="00A719CC"/>
    <w:rsid w:val="00A73B0C"/>
    <w:rsid w:val="00A73DEE"/>
    <w:rsid w:val="00A75C74"/>
    <w:rsid w:val="00A76896"/>
    <w:rsid w:val="00A77FDA"/>
    <w:rsid w:val="00A80CD1"/>
    <w:rsid w:val="00A81703"/>
    <w:rsid w:val="00A83640"/>
    <w:rsid w:val="00A83EFE"/>
    <w:rsid w:val="00A8618F"/>
    <w:rsid w:val="00A867D2"/>
    <w:rsid w:val="00A86DCF"/>
    <w:rsid w:val="00A86F76"/>
    <w:rsid w:val="00A912D0"/>
    <w:rsid w:val="00A92693"/>
    <w:rsid w:val="00A92FDF"/>
    <w:rsid w:val="00A9419E"/>
    <w:rsid w:val="00A964CD"/>
    <w:rsid w:val="00A979F8"/>
    <w:rsid w:val="00AA1EFB"/>
    <w:rsid w:val="00AA284F"/>
    <w:rsid w:val="00AA3F03"/>
    <w:rsid w:val="00AA4890"/>
    <w:rsid w:val="00AA5E27"/>
    <w:rsid w:val="00AA6A46"/>
    <w:rsid w:val="00AB0023"/>
    <w:rsid w:val="00AB0C3F"/>
    <w:rsid w:val="00AB18B2"/>
    <w:rsid w:val="00AB22D5"/>
    <w:rsid w:val="00AB2FA2"/>
    <w:rsid w:val="00AB371A"/>
    <w:rsid w:val="00AB52F4"/>
    <w:rsid w:val="00AB593C"/>
    <w:rsid w:val="00AB5DE9"/>
    <w:rsid w:val="00AB6845"/>
    <w:rsid w:val="00AB767C"/>
    <w:rsid w:val="00AC3A97"/>
    <w:rsid w:val="00AC4335"/>
    <w:rsid w:val="00AC59EA"/>
    <w:rsid w:val="00AD1AA5"/>
    <w:rsid w:val="00AD36DB"/>
    <w:rsid w:val="00AE022E"/>
    <w:rsid w:val="00AE0C44"/>
    <w:rsid w:val="00AE65D5"/>
    <w:rsid w:val="00AE7791"/>
    <w:rsid w:val="00AF1F9F"/>
    <w:rsid w:val="00AF21DB"/>
    <w:rsid w:val="00AF3CCC"/>
    <w:rsid w:val="00B00CD7"/>
    <w:rsid w:val="00B02A7A"/>
    <w:rsid w:val="00B040D4"/>
    <w:rsid w:val="00B05AB1"/>
    <w:rsid w:val="00B127FC"/>
    <w:rsid w:val="00B14A65"/>
    <w:rsid w:val="00B1626E"/>
    <w:rsid w:val="00B175F3"/>
    <w:rsid w:val="00B22243"/>
    <w:rsid w:val="00B255DF"/>
    <w:rsid w:val="00B2609A"/>
    <w:rsid w:val="00B261BC"/>
    <w:rsid w:val="00B263EB"/>
    <w:rsid w:val="00B316BA"/>
    <w:rsid w:val="00B3193F"/>
    <w:rsid w:val="00B3270B"/>
    <w:rsid w:val="00B3457E"/>
    <w:rsid w:val="00B34D25"/>
    <w:rsid w:val="00B3645F"/>
    <w:rsid w:val="00B3661D"/>
    <w:rsid w:val="00B37A43"/>
    <w:rsid w:val="00B4048A"/>
    <w:rsid w:val="00B404B0"/>
    <w:rsid w:val="00B42E4D"/>
    <w:rsid w:val="00B45051"/>
    <w:rsid w:val="00B45DA2"/>
    <w:rsid w:val="00B47086"/>
    <w:rsid w:val="00B50458"/>
    <w:rsid w:val="00B51B59"/>
    <w:rsid w:val="00B548F0"/>
    <w:rsid w:val="00B54C4C"/>
    <w:rsid w:val="00B605D6"/>
    <w:rsid w:val="00B6216D"/>
    <w:rsid w:val="00B623D2"/>
    <w:rsid w:val="00B63008"/>
    <w:rsid w:val="00B6525D"/>
    <w:rsid w:val="00B6705F"/>
    <w:rsid w:val="00B700E8"/>
    <w:rsid w:val="00B7322E"/>
    <w:rsid w:val="00B73AB6"/>
    <w:rsid w:val="00B765E7"/>
    <w:rsid w:val="00B77141"/>
    <w:rsid w:val="00B77D0E"/>
    <w:rsid w:val="00B8062C"/>
    <w:rsid w:val="00B81C7A"/>
    <w:rsid w:val="00B82EF7"/>
    <w:rsid w:val="00B85CC4"/>
    <w:rsid w:val="00B86069"/>
    <w:rsid w:val="00B90547"/>
    <w:rsid w:val="00B92150"/>
    <w:rsid w:val="00BA278E"/>
    <w:rsid w:val="00BA314B"/>
    <w:rsid w:val="00BA3661"/>
    <w:rsid w:val="00BA5F21"/>
    <w:rsid w:val="00BA7807"/>
    <w:rsid w:val="00BA7F49"/>
    <w:rsid w:val="00BB07DB"/>
    <w:rsid w:val="00BC009E"/>
    <w:rsid w:val="00BC0AEF"/>
    <w:rsid w:val="00BC1048"/>
    <w:rsid w:val="00BC244E"/>
    <w:rsid w:val="00BC3381"/>
    <w:rsid w:val="00BC439F"/>
    <w:rsid w:val="00BC4832"/>
    <w:rsid w:val="00BC4EAF"/>
    <w:rsid w:val="00BC5044"/>
    <w:rsid w:val="00BC5DBD"/>
    <w:rsid w:val="00BC6B21"/>
    <w:rsid w:val="00BC6F54"/>
    <w:rsid w:val="00BC7159"/>
    <w:rsid w:val="00BD264F"/>
    <w:rsid w:val="00BD5300"/>
    <w:rsid w:val="00BE0402"/>
    <w:rsid w:val="00BE110E"/>
    <w:rsid w:val="00BE1836"/>
    <w:rsid w:val="00BF0A1A"/>
    <w:rsid w:val="00BF35D4"/>
    <w:rsid w:val="00BF4FAA"/>
    <w:rsid w:val="00BF6102"/>
    <w:rsid w:val="00BF620E"/>
    <w:rsid w:val="00BF72B1"/>
    <w:rsid w:val="00C00F19"/>
    <w:rsid w:val="00C02039"/>
    <w:rsid w:val="00C04871"/>
    <w:rsid w:val="00C079D4"/>
    <w:rsid w:val="00C07F3A"/>
    <w:rsid w:val="00C1006C"/>
    <w:rsid w:val="00C128ED"/>
    <w:rsid w:val="00C16378"/>
    <w:rsid w:val="00C16B33"/>
    <w:rsid w:val="00C2393E"/>
    <w:rsid w:val="00C239B2"/>
    <w:rsid w:val="00C23A58"/>
    <w:rsid w:val="00C257B5"/>
    <w:rsid w:val="00C25DB6"/>
    <w:rsid w:val="00C25E8B"/>
    <w:rsid w:val="00C27F1F"/>
    <w:rsid w:val="00C318B9"/>
    <w:rsid w:val="00C31995"/>
    <w:rsid w:val="00C34954"/>
    <w:rsid w:val="00C3660B"/>
    <w:rsid w:val="00C41A98"/>
    <w:rsid w:val="00C45250"/>
    <w:rsid w:val="00C5135E"/>
    <w:rsid w:val="00C517A5"/>
    <w:rsid w:val="00C52DEE"/>
    <w:rsid w:val="00C54171"/>
    <w:rsid w:val="00C558F7"/>
    <w:rsid w:val="00C55B2A"/>
    <w:rsid w:val="00C61093"/>
    <w:rsid w:val="00C65A01"/>
    <w:rsid w:val="00C67AAC"/>
    <w:rsid w:val="00C67D7B"/>
    <w:rsid w:val="00C71737"/>
    <w:rsid w:val="00C74F9B"/>
    <w:rsid w:val="00C751DF"/>
    <w:rsid w:val="00C76A67"/>
    <w:rsid w:val="00C77280"/>
    <w:rsid w:val="00C82B1A"/>
    <w:rsid w:val="00C82D61"/>
    <w:rsid w:val="00C8316E"/>
    <w:rsid w:val="00C8478E"/>
    <w:rsid w:val="00C85DEE"/>
    <w:rsid w:val="00C86DF3"/>
    <w:rsid w:val="00C86F19"/>
    <w:rsid w:val="00C9283A"/>
    <w:rsid w:val="00C93376"/>
    <w:rsid w:val="00C976FD"/>
    <w:rsid w:val="00CA248E"/>
    <w:rsid w:val="00CA55F9"/>
    <w:rsid w:val="00CA5728"/>
    <w:rsid w:val="00CA5EE8"/>
    <w:rsid w:val="00CA622F"/>
    <w:rsid w:val="00CB2E18"/>
    <w:rsid w:val="00CB356D"/>
    <w:rsid w:val="00CB4583"/>
    <w:rsid w:val="00CB4A90"/>
    <w:rsid w:val="00CB4FF5"/>
    <w:rsid w:val="00CB6128"/>
    <w:rsid w:val="00CC0A5E"/>
    <w:rsid w:val="00CD06B5"/>
    <w:rsid w:val="00CD115A"/>
    <w:rsid w:val="00CD1184"/>
    <w:rsid w:val="00CD2522"/>
    <w:rsid w:val="00CD2E9C"/>
    <w:rsid w:val="00CD3448"/>
    <w:rsid w:val="00CD4384"/>
    <w:rsid w:val="00CD58CB"/>
    <w:rsid w:val="00CD71CA"/>
    <w:rsid w:val="00CE2EF1"/>
    <w:rsid w:val="00CE7C4B"/>
    <w:rsid w:val="00CF0FD3"/>
    <w:rsid w:val="00CF46C9"/>
    <w:rsid w:val="00CF5220"/>
    <w:rsid w:val="00CF6965"/>
    <w:rsid w:val="00D02719"/>
    <w:rsid w:val="00D0275B"/>
    <w:rsid w:val="00D04440"/>
    <w:rsid w:val="00D0574B"/>
    <w:rsid w:val="00D0630C"/>
    <w:rsid w:val="00D07053"/>
    <w:rsid w:val="00D07457"/>
    <w:rsid w:val="00D07870"/>
    <w:rsid w:val="00D10565"/>
    <w:rsid w:val="00D10A8F"/>
    <w:rsid w:val="00D13154"/>
    <w:rsid w:val="00D139E8"/>
    <w:rsid w:val="00D2219E"/>
    <w:rsid w:val="00D2293C"/>
    <w:rsid w:val="00D307E3"/>
    <w:rsid w:val="00D30E56"/>
    <w:rsid w:val="00D32710"/>
    <w:rsid w:val="00D344F5"/>
    <w:rsid w:val="00D355D0"/>
    <w:rsid w:val="00D3721B"/>
    <w:rsid w:val="00D37FC5"/>
    <w:rsid w:val="00D44083"/>
    <w:rsid w:val="00D44369"/>
    <w:rsid w:val="00D444D6"/>
    <w:rsid w:val="00D46401"/>
    <w:rsid w:val="00D4798B"/>
    <w:rsid w:val="00D50094"/>
    <w:rsid w:val="00D56F0A"/>
    <w:rsid w:val="00D6430F"/>
    <w:rsid w:val="00D66B58"/>
    <w:rsid w:val="00D70D2F"/>
    <w:rsid w:val="00D72628"/>
    <w:rsid w:val="00D754FF"/>
    <w:rsid w:val="00D81A5E"/>
    <w:rsid w:val="00D87387"/>
    <w:rsid w:val="00D90F41"/>
    <w:rsid w:val="00D92DC0"/>
    <w:rsid w:val="00D944C2"/>
    <w:rsid w:val="00D95162"/>
    <w:rsid w:val="00D96906"/>
    <w:rsid w:val="00DA213A"/>
    <w:rsid w:val="00DA234C"/>
    <w:rsid w:val="00DA707A"/>
    <w:rsid w:val="00DA7C5D"/>
    <w:rsid w:val="00DB565D"/>
    <w:rsid w:val="00DB64F8"/>
    <w:rsid w:val="00DB76BF"/>
    <w:rsid w:val="00DC1C57"/>
    <w:rsid w:val="00DC1CF1"/>
    <w:rsid w:val="00DC2D3D"/>
    <w:rsid w:val="00DC3040"/>
    <w:rsid w:val="00DC31AC"/>
    <w:rsid w:val="00DC3232"/>
    <w:rsid w:val="00DC3D8F"/>
    <w:rsid w:val="00DC4047"/>
    <w:rsid w:val="00DC4CA6"/>
    <w:rsid w:val="00DC7660"/>
    <w:rsid w:val="00DD2064"/>
    <w:rsid w:val="00DD2C17"/>
    <w:rsid w:val="00DD5BBB"/>
    <w:rsid w:val="00DD7689"/>
    <w:rsid w:val="00DE2FF9"/>
    <w:rsid w:val="00DE53FE"/>
    <w:rsid w:val="00DE695C"/>
    <w:rsid w:val="00DE7E49"/>
    <w:rsid w:val="00DF323D"/>
    <w:rsid w:val="00DF3AA3"/>
    <w:rsid w:val="00DF4159"/>
    <w:rsid w:val="00DF4312"/>
    <w:rsid w:val="00DF6677"/>
    <w:rsid w:val="00E02543"/>
    <w:rsid w:val="00E03A33"/>
    <w:rsid w:val="00E04131"/>
    <w:rsid w:val="00E10F75"/>
    <w:rsid w:val="00E113E8"/>
    <w:rsid w:val="00E11F21"/>
    <w:rsid w:val="00E12CC8"/>
    <w:rsid w:val="00E16417"/>
    <w:rsid w:val="00E16576"/>
    <w:rsid w:val="00E16634"/>
    <w:rsid w:val="00E21477"/>
    <w:rsid w:val="00E2277E"/>
    <w:rsid w:val="00E22D7A"/>
    <w:rsid w:val="00E245F5"/>
    <w:rsid w:val="00E252E6"/>
    <w:rsid w:val="00E2563B"/>
    <w:rsid w:val="00E262EA"/>
    <w:rsid w:val="00E339AD"/>
    <w:rsid w:val="00E34105"/>
    <w:rsid w:val="00E4031E"/>
    <w:rsid w:val="00E41A0E"/>
    <w:rsid w:val="00E41BE0"/>
    <w:rsid w:val="00E47C23"/>
    <w:rsid w:val="00E5269F"/>
    <w:rsid w:val="00E53B31"/>
    <w:rsid w:val="00E5444E"/>
    <w:rsid w:val="00E5481B"/>
    <w:rsid w:val="00E54D55"/>
    <w:rsid w:val="00E57090"/>
    <w:rsid w:val="00E57186"/>
    <w:rsid w:val="00E600D4"/>
    <w:rsid w:val="00E60718"/>
    <w:rsid w:val="00E60767"/>
    <w:rsid w:val="00E61D42"/>
    <w:rsid w:val="00E64D91"/>
    <w:rsid w:val="00E66F96"/>
    <w:rsid w:val="00E70F9F"/>
    <w:rsid w:val="00E711C1"/>
    <w:rsid w:val="00E71F05"/>
    <w:rsid w:val="00E7207D"/>
    <w:rsid w:val="00E72129"/>
    <w:rsid w:val="00E741E7"/>
    <w:rsid w:val="00E74CDF"/>
    <w:rsid w:val="00E76176"/>
    <w:rsid w:val="00E8023F"/>
    <w:rsid w:val="00E81567"/>
    <w:rsid w:val="00E8328A"/>
    <w:rsid w:val="00E83477"/>
    <w:rsid w:val="00E83D7E"/>
    <w:rsid w:val="00E846FE"/>
    <w:rsid w:val="00E85326"/>
    <w:rsid w:val="00E85C03"/>
    <w:rsid w:val="00E9058A"/>
    <w:rsid w:val="00E90717"/>
    <w:rsid w:val="00E912D8"/>
    <w:rsid w:val="00E9212A"/>
    <w:rsid w:val="00E96B4A"/>
    <w:rsid w:val="00E9742D"/>
    <w:rsid w:val="00EA1836"/>
    <w:rsid w:val="00EA23E1"/>
    <w:rsid w:val="00EA33C6"/>
    <w:rsid w:val="00EA3CD8"/>
    <w:rsid w:val="00EA4C18"/>
    <w:rsid w:val="00EA68BB"/>
    <w:rsid w:val="00EA6BC6"/>
    <w:rsid w:val="00EB1064"/>
    <w:rsid w:val="00EB1B4A"/>
    <w:rsid w:val="00EB438E"/>
    <w:rsid w:val="00EB5B0E"/>
    <w:rsid w:val="00EB5D2F"/>
    <w:rsid w:val="00EB7E4A"/>
    <w:rsid w:val="00EC0B0A"/>
    <w:rsid w:val="00EC1421"/>
    <w:rsid w:val="00EC2489"/>
    <w:rsid w:val="00EC2F20"/>
    <w:rsid w:val="00EC3565"/>
    <w:rsid w:val="00EC505A"/>
    <w:rsid w:val="00EC50C5"/>
    <w:rsid w:val="00EC55E7"/>
    <w:rsid w:val="00ED1702"/>
    <w:rsid w:val="00ED3C23"/>
    <w:rsid w:val="00ED630A"/>
    <w:rsid w:val="00ED7CB3"/>
    <w:rsid w:val="00EE0EE5"/>
    <w:rsid w:val="00EE1325"/>
    <w:rsid w:val="00EE22A2"/>
    <w:rsid w:val="00EE2763"/>
    <w:rsid w:val="00EE3C33"/>
    <w:rsid w:val="00EE40B9"/>
    <w:rsid w:val="00EE40D3"/>
    <w:rsid w:val="00EE41F7"/>
    <w:rsid w:val="00EF0B38"/>
    <w:rsid w:val="00EF1606"/>
    <w:rsid w:val="00EF1860"/>
    <w:rsid w:val="00EF1C2D"/>
    <w:rsid w:val="00EF5E9C"/>
    <w:rsid w:val="00EF65B5"/>
    <w:rsid w:val="00EF673A"/>
    <w:rsid w:val="00EF6F38"/>
    <w:rsid w:val="00F00D71"/>
    <w:rsid w:val="00F00E89"/>
    <w:rsid w:val="00F00F66"/>
    <w:rsid w:val="00F014B2"/>
    <w:rsid w:val="00F0329E"/>
    <w:rsid w:val="00F06BCB"/>
    <w:rsid w:val="00F07F12"/>
    <w:rsid w:val="00F1239B"/>
    <w:rsid w:val="00F21BAC"/>
    <w:rsid w:val="00F22D08"/>
    <w:rsid w:val="00F25473"/>
    <w:rsid w:val="00F256B4"/>
    <w:rsid w:val="00F25C69"/>
    <w:rsid w:val="00F25FDA"/>
    <w:rsid w:val="00F263CF"/>
    <w:rsid w:val="00F30866"/>
    <w:rsid w:val="00F329DA"/>
    <w:rsid w:val="00F36748"/>
    <w:rsid w:val="00F372C7"/>
    <w:rsid w:val="00F37DD2"/>
    <w:rsid w:val="00F409E5"/>
    <w:rsid w:val="00F4164A"/>
    <w:rsid w:val="00F41859"/>
    <w:rsid w:val="00F41BB7"/>
    <w:rsid w:val="00F41F75"/>
    <w:rsid w:val="00F43281"/>
    <w:rsid w:val="00F50706"/>
    <w:rsid w:val="00F51BDE"/>
    <w:rsid w:val="00F52166"/>
    <w:rsid w:val="00F53A89"/>
    <w:rsid w:val="00F541DF"/>
    <w:rsid w:val="00F56D95"/>
    <w:rsid w:val="00F60590"/>
    <w:rsid w:val="00F60D38"/>
    <w:rsid w:val="00F6170F"/>
    <w:rsid w:val="00F62941"/>
    <w:rsid w:val="00F63045"/>
    <w:rsid w:val="00F631F5"/>
    <w:rsid w:val="00F705AD"/>
    <w:rsid w:val="00F70A62"/>
    <w:rsid w:val="00F7193E"/>
    <w:rsid w:val="00F802F7"/>
    <w:rsid w:val="00F80BD2"/>
    <w:rsid w:val="00F87E64"/>
    <w:rsid w:val="00F906C1"/>
    <w:rsid w:val="00F92AF4"/>
    <w:rsid w:val="00FA423A"/>
    <w:rsid w:val="00FA651D"/>
    <w:rsid w:val="00FA79AA"/>
    <w:rsid w:val="00FA7A76"/>
    <w:rsid w:val="00FB02DF"/>
    <w:rsid w:val="00FB04DA"/>
    <w:rsid w:val="00FB1709"/>
    <w:rsid w:val="00FB180D"/>
    <w:rsid w:val="00FB1ACF"/>
    <w:rsid w:val="00FB1E5D"/>
    <w:rsid w:val="00FB256C"/>
    <w:rsid w:val="00FB2727"/>
    <w:rsid w:val="00FB2A98"/>
    <w:rsid w:val="00FB39E3"/>
    <w:rsid w:val="00FB5F87"/>
    <w:rsid w:val="00FB7F32"/>
    <w:rsid w:val="00FC1D03"/>
    <w:rsid w:val="00FC1D21"/>
    <w:rsid w:val="00FC4369"/>
    <w:rsid w:val="00FC65DE"/>
    <w:rsid w:val="00FC68B0"/>
    <w:rsid w:val="00FC751D"/>
    <w:rsid w:val="00FD1323"/>
    <w:rsid w:val="00FD1E2A"/>
    <w:rsid w:val="00FD4342"/>
    <w:rsid w:val="00FE04A7"/>
    <w:rsid w:val="00FF01D9"/>
    <w:rsid w:val="00FF0A6D"/>
    <w:rsid w:val="00FF0E34"/>
    <w:rsid w:val="00FF0EB5"/>
    <w:rsid w:val="00FF43E2"/>
    <w:rsid w:val="00FF5CAE"/>
    <w:rsid w:val="00FF61F7"/>
    <w:rsid w:val="00FF693F"/>
    <w:rsid w:val="00FF695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58A0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0B34"/>
    <w:rPr>
      <w:rFonts w:ascii="Times New Roman" w:eastAsia="Times New Roman" w:hAnsi="Times New Roman" w:cs="Times New Roman"/>
    </w:rPr>
  </w:style>
  <w:style w:type="paragraph" w:styleId="Heading1">
    <w:name w:val="heading 1"/>
    <w:basedOn w:val="Normal"/>
    <w:next w:val="Normal"/>
    <w:link w:val="Heading1Char"/>
    <w:uiPriority w:val="9"/>
    <w:qFormat/>
    <w:rsid w:val="00EA4C18"/>
    <w:pPr>
      <w:keepNext/>
      <w:keepLines/>
      <w:numPr>
        <w:numId w:val="11"/>
      </w:numPr>
      <w:suppressAutoHyphens/>
      <w:spacing w:before="240"/>
      <w:ind w:left="431" w:hanging="431"/>
      <w:jc w:val="both"/>
      <w:outlineLvl w:val="0"/>
    </w:pPr>
    <w:rPr>
      <w:rFonts w:asciiTheme="majorBidi" w:eastAsiaTheme="majorEastAsia" w:hAnsiTheme="majorBidi"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8F107D"/>
    <w:pPr>
      <w:keepNext/>
      <w:keepLines/>
      <w:numPr>
        <w:ilvl w:val="1"/>
        <w:numId w:val="11"/>
      </w:numPr>
      <w:suppressAutoHyphens/>
      <w:spacing w:before="120"/>
      <w:ind w:left="578" w:hanging="578"/>
      <w:jc w:val="both"/>
      <w:outlineLvl w:val="1"/>
    </w:pPr>
    <w:rPr>
      <w:rFonts w:eastAsiaTheme="majorEastAsia"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8F107D"/>
    <w:pPr>
      <w:keepNext/>
      <w:keepLines/>
      <w:numPr>
        <w:ilvl w:val="2"/>
        <w:numId w:val="11"/>
      </w:numPr>
      <w:suppressAutoHyphens/>
      <w:spacing w:before="120"/>
      <w:jc w:val="both"/>
      <w:outlineLvl w:val="2"/>
    </w:pPr>
    <w:rPr>
      <w:rFonts w:eastAsiaTheme="majorEastAsia" w:cstheme="majorBidi"/>
      <w:b/>
      <w:color w:val="1F3763" w:themeColor="accent1" w:themeShade="7F"/>
    </w:rPr>
  </w:style>
  <w:style w:type="paragraph" w:styleId="Heading4">
    <w:name w:val="heading 4"/>
    <w:basedOn w:val="Normal"/>
    <w:next w:val="Normal"/>
    <w:link w:val="Heading4Char"/>
    <w:uiPriority w:val="9"/>
    <w:unhideWhenUsed/>
    <w:qFormat/>
    <w:rsid w:val="008F107D"/>
    <w:pPr>
      <w:keepNext/>
      <w:keepLines/>
      <w:numPr>
        <w:ilvl w:val="3"/>
        <w:numId w:val="11"/>
      </w:numPr>
      <w:suppressAutoHyphens/>
      <w:spacing w:before="40"/>
      <w:ind w:left="862" w:hanging="862"/>
      <w:jc w:val="both"/>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6660E9"/>
    <w:pPr>
      <w:keepLines/>
      <w:numPr>
        <w:ilvl w:val="4"/>
        <w:numId w:val="11"/>
      </w:numPr>
      <w:suppressAutoHyphens/>
      <w:spacing w:before="40"/>
      <w:jc w:val="both"/>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unhideWhenUsed/>
    <w:qFormat/>
    <w:rsid w:val="00453C4B"/>
    <w:pPr>
      <w:keepLines/>
      <w:numPr>
        <w:ilvl w:val="5"/>
        <w:numId w:val="11"/>
      </w:numPr>
      <w:suppressAutoHyphens/>
      <w:spacing w:before="4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53C4B"/>
    <w:pPr>
      <w:keepLines/>
      <w:numPr>
        <w:ilvl w:val="6"/>
        <w:numId w:val="11"/>
      </w:numPr>
      <w:suppressAutoHyphens/>
      <w:spacing w:before="4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53C4B"/>
    <w:pPr>
      <w:keepLines/>
      <w:numPr>
        <w:ilvl w:val="7"/>
        <w:numId w:val="11"/>
      </w:numPr>
      <w:suppressAutoHyphens/>
      <w:spacing w:before="4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53C4B"/>
    <w:pPr>
      <w:keepLines/>
      <w:numPr>
        <w:ilvl w:val="8"/>
        <w:numId w:val="11"/>
      </w:numPr>
      <w:suppressAutoHyphens/>
      <w:spacing w:before="4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4C18"/>
    <w:rPr>
      <w:rFonts w:asciiTheme="majorBidi" w:eastAsiaTheme="majorEastAsia" w:hAnsiTheme="majorBidi" w:cstheme="majorBidi"/>
      <w:b/>
      <w:color w:val="2F5496" w:themeColor="accent1" w:themeShade="BF"/>
      <w:sz w:val="32"/>
      <w:szCs w:val="32"/>
    </w:rPr>
  </w:style>
  <w:style w:type="character" w:customStyle="1" w:styleId="Heading2Char">
    <w:name w:val="Heading 2 Char"/>
    <w:basedOn w:val="DefaultParagraphFont"/>
    <w:link w:val="Heading2"/>
    <w:uiPriority w:val="9"/>
    <w:rsid w:val="008F107D"/>
    <w:rPr>
      <w:rFonts w:ascii="Times New Roman" w:eastAsiaTheme="majorEastAsia" w:hAnsi="Times New Roman" w:cstheme="majorBidi"/>
      <w:b/>
      <w:color w:val="2F5496" w:themeColor="accent1" w:themeShade="BF"/>
      <w:sz w:val="26"/>
      <w:szCs w:val="26"/>
    </w:rPr>
  </w:style>
  <w:style w:type="paragraph" w:styleId="Caption">
    <w:name w:val="caption"/>
    <w:basedOn w:val="Normal"/>
    <w:next w:val="Normal"/>
    <w:uiPriority w:val="35"/>
    <w:unhideWhenUsed/>
    <w:qFormat/>
    <w:rsid w:val="00DB565D"/>
    <w:pPr>
      <w:keepLines/>
      <w:suppressAutoHyphens/>
      <w:spacing w:after="200"/>
      <w:jc w:val="both"/>
    </w:pPr>
    <w:rPr>
      <w:rFonts w:asciiTheme="majorBidi" w:eastAsiaTheme="minorEastAsia" w:hAnsiTheme="majorBidi" w:cstheme="minorBidi"/>
      <w:b/>
      <w:bCs/>
      <w:color w:val="4472C4" w:themeColor="accent1"/>
      <w:sz w:val="18"/>
      <w:szCs w:val="18"/>
    </w:rPr>
  </w:style>
  <w:style w:type="character" w:customStyle="1" w:styleId="Heading3Char">
    <w:name w:val="Heading 3 Char"/>
    <w:basedOn w:val="DefaultParagraphFont"/>
    <w:link w:val="Heading3"/>
    <w:uiPriority w:val="9"/>
    <w:rsid w:val="008F107D"/>
    <w:rPr>
      <w:rFonts w:ascii="Times New Roman" w:eastAsiaTheme="majorEastAsia" w:hAnsi="Times New Roman" w:cstheme="majorBidi"/>
      <w:b/>
      <w:color w:val="1F3763" w:themeColor="accent1" w:themeShade="7F"/>
    </w:rPr>
  </w:style>
  <w:style w:type="paragraph" w:styleId="TOC1">
    <w:name w:val="toc 1"/>
    <w:basedOn w:val="Normal"/>
    <w:next w:val="Normal"/>
    <w:autoRedefine/>
    <w:uiPriority w:val="39"/>
    <w:unhideWhenUsed/>
    <w:rsid w:val="00B3457E"/>
    <w:pPr>
      <w:keepLines/>
      <w:tabs>
        <w:tab w:val="left" w:pos="480"/>
        <w:tab w:val="right" w:leader="dot" w:pos="9010"/>
      </w:tabs>
      <w:suppressAutoHyphens/>
      <w:spacing w:before="120" w:after="120"/>
    </w:pPr>
    <w:rPr>
      <w:rFonts w:ascii="Times New Roman Bold" w:eastAsiaTheme="minorHAnsi" w:hAnsi="Times New Roman Bold" w:cstheme="minorHAnsi"/>
      <w:b/>
      <w:bCs/>
    </w:rPr>
  </w:style>
  <w:style w:type="paragraph" w:styleId="TOC2">
    <w:name w:val="toc 2"/>
    <w:basedOn w:val="Normal"/>
    <w:next w:val="Normal"/>
    <w:autoRedefine/>
    <w:uiPriority w:val="39"/>
    <w:unhideWhenUsed/>
    <w:rsid w:val="00B3457E"/>
    <w:pPr>
      <w:keepLines/>
      <w:suppressAutoHyphens/>
      <w:ind w:left="240"/>
    </w:pPr>
    <w:rPr>
      <w:rFonts w:eastAsiaTheme="minorHAnsi" w:cstheme="minorHAnsi"/>
    </w:rPr>
  </w:style>
  <w:style w:type="paragraph" w:styleId="TOC3">
    <w:name w:val="toc 3"/>
    <w:basedOn w:val="Normal"/>
    <w:next w:val="Normal"/>
    <w:autoRedefine/>
    <w:uiPriority w:val="39"/>
    <w:unhideWhenUsed/>
    <w:rsid w:val="00B3457E"/>
    <w:pPr>
      <w:keepLines/>
      <w:suppressAutoHyphens/>
      <w:ind w:left="480"/>
    </w:pPr>
    <w:rPr>
      <w:rFonts w:eastAsiaTheme="minorHAnsi" w:cstheme="minorHAnsi"/>
      <w:i/>
      <w:iCs/>
    </w:rPr>
  </w:style>
  <w:style w:type="paragraph" w:styleId="TOC4">
    <w:name w:val="toc 4"/>
    <w:basedOn w:val="Normal"/>
    <w:next w:val="Normal"/>
    <w:autoRedefine/>
    <w:uiPriority w:val="39"/>
    <w:unhideWhenUsed/>
    <w:rsid w:val="003A15DA"/>
    <w:pPr>
      <w:keepLines/>
      <w:suppressAutoHyphens/>
      <w:ind w:left="720"/>
    </w:pPr>
    <w:rPr>
      <w:rFonts w:asciiTheme="minorHAnsi" w:eastAsiaTheme="minorHAnsi" w:hAnsiTheme="minorHAnsi" w:cstheme="minorHAnsi"/>
      <w:sz w:val="18"/>
      <w:szCs w:val="21"/>
    </w:rPr>
  </w:style>
  <w:style w:type="paragraph" w:styleId="TOC5">
    <w:name w:val="toc 5"/>
    <w:basedOn w:val="Normal"/>
    <w:next w:val="Normal"/>
    <w:autoRedefine/>
    <w:uiPriority w:val="39"/>
    <w:unhideWhenUsed/>
    <w:rsid w:val="003A15DA"/>
    <w:pPr>
      <w:keepLines/>
      <w:suppressAutoHyphens/>
      <w:ind w:left="960"/>
    </w:pPr>
    <w:rPr>
      <w:rFonts w:asciiTheme="minorHAnsi" w:eastAsiaTheme="minorHAnsi" w:hAnsiTheme="minorHAnsi" w:cstheme="minorHAnsi"/>
      <w:sz w:val="18"/>
      <w:szCs w:val="21"/>
    </w:rPr>
  </w:style>
  <w:style w:type="paragraph" w:styleId="TOC6">
    <w:name w:val="toc 6"/>
    <w:basedOn w:val="Normal"/>
    <w:next w:val="Normal"/>
    <w:autoRedefine/>
    <w:uiPriority w:val="39"/>
    <w:unhideWhenUsed/>
    <w:rsid w:val="003A15DA"/>
    <w:pPr>
      <w:keepLines/>
      <w:suppressAutoHyphens/>
      <w:ind w:left="1200"/>
    </w:pPr>
    <w:rPr>
      <w:rFonts w:asciiTheme="minorHAnsi" w:eastAsiaTheme="minorHAnsi" w:hAnsiTheme="minorHAnsi" w:cstheme="minorHAnsi"/>
      <w:sz w:val="18"/>
      <w:szCs w:val="21"/>
    </w:rPr>
  </w:style>
  <w:style w:type="paragraph" w:styleId="TOC7">
    <w:name w:val="toc 7"/>
    <w:basedOn w:val="Normal"/>
    <w:next w:val="Normal"/>
    <w:autoRedefine/>
    <w:uiPriority w:val="39"/>
    <w:unhideWhenUsed/>
    <w:rsid w:val="003A15DA"/>
    <w:pPr>
      <w:keepLines/>
      <w:suppressAutoHyphens/>
      <w:ind w:left="1440"/>
    </w:pPr>
    <w:rPr>
      <w:rFonts w:asciiTheme="minorHAnsi" w:eastAsiaTheme="minorHAnsi" w:hAnsiTheme="minorHAnsi" w:cstheme="minorHAnsi"/>
      <w:sz w:val="18"/>
      <w:szCs w:val="21"/>
    </w:rPr>
  </w:style>
  <w:style w:type="paragraph" w:styleId="TOC8">
    <w:name w:val="toc 8"/>
    <w:basedOn w:val="Normal"/>
    <w:next w:val="Normal"/>
    <w:autoRedefine/>
    <w:uiPriority w:val="39"/>
    <w:unhideWhenUsed/>
    <w:rsid w:val="003A15DA"/>
    <w:pPr>
      <w:keepLines/>
      <w:suppressAutoHyphens/>
      <w:ind w:left="1680"/>
    </w:pPr>
    <w:rPr>
      <w:rFonts w:asciiTheme="minorHAnsi" w:eastAsiaTheme="minorHAnsi" w:hAnsiTheme="minorHAnsi" w:cstheme="minorHAnsi"/>
      <w:sz w:val="18"/>
      <w:szCs w:val="21"/>
    </w:rPr>
  </w:style>
  <w:style w:type="paragraph" w:styleId="TOC9">
    <w:name w:val="toc 9"/>
    <w:basedOn w:val="Normal"/>
    <w:next w:val="Normal"/>
    <w:autoRedefine/>
    <w:uiPriority w:val="39"/>
    <w:unhideWhenUsed/>
    <w:rsid w:val="003A15DA"/>
    <w:pPr>
      <w:keepLines/>
      <w:suppressAutoHyphens/>
      <w:ind w:left="1920"/>
    </w:pPr>
    <w:rPr>
      <w:rFonts w:asciiTheme="minorHAnsi" w:eastAsiaTheme="minorHAnsi" w:hAnsiTheme="minorHAnsi" w:cstheme="minorHAnsi"/>
      <w:sz w:val="18"/>
      <w:szCs w:val="21"/>
    </w:rPr>
  </w:style>
  <w:style w:type="character" w:styleId="Hyperlink">
    <w:name w:val="Hyperlink"/>
    <w:basedOn w:val="DefaultParagraphFont"/>
    <w:uiPriority w:val="99"/>
    <w:unhideWhenUsed/>
    <w:rsid w:val="003A15DA"/>
    <w:rPr>
      <w:color w:val="0563C1" w:themeColor="hyperlink"/>
      <w:u w:val="single"/>
    </w:rPr>
  </w:style>
  <w:style w:type="paragraph" w:styleId="TableofFigures">
    <w:name w:val="table of figures"/>
    <w:basedOn w:val="Normal"/>
    <w:next w:val="Normal"/>
    <w:uiPriority w:val="99"/>
    <w:unhideWhenUsed/>
    <w:rsid w:val="00E846FE"/>
    <w:pPr>
      <w:keepLines/>
      <w:suppressAutoHyphens/>
      <w:spacing w:after="120"/>
      <w:jc w:val="both"/>
    </w:pPr>
    <w:rPr>
      <w:rFonts w:asciiTheme="majorBidi" w:eastAsiaTheme="minorHAnsi" w:hAnsiTheme="majorBidi" w:cstheme="minorBidi"/>
    </w:rPr>
  </w:style>
  <w:style w:type="character" w:customStyle="1" w:styleId="Heading4Char">
    <w:name w:val="Heading 4 Char"/>
    <w:basedOn w:val="DefaultParagraphFont"/>
    <w:link w:val="Heading4"/>
    <w:uiPriority w:val="9"/>
    <w:rsid w:val="008F107D"/>
    <w:rPr>
      <w:rFonts w:ascii="Times New Roman" w:eastAsiaTheme="majorEastAsia" w:hAnsi="Times New Roman" w:cstheme="majorBidi"/>
      <w:i/>
      <w:iCs/>
      <w:color w:val="2F5496" w:themeColor="accent1" w:themeShade="BF"/>
    </w:rPr>
  </w:style>
  <w:style w:type="character" w:customStyle="1" w:styleId="Heading5Char">
    <w:name w:val="Heading 5 Char"/>
    <w:basedOn w:val="DefaultParagraphFont"/>
    <w:link w:val="Heading5"/>
    <w:uiPriority w:val="9"/>
    <w:rsid w:val="006660E9"/>
    <w:rPr>
      <w:rFonts w:ascii="Times New Roman" w:eastAsiaTheme="majorEastAsia" w:hAnsi="Times New Roman" w:cstheme="majorBidi"/>
      <w:color w:val="2F5496" w:themeColor="accent1" w:themeShade="BF"/>
    </w:rPr>
  </w:style>
  <w:style w:type="character" w:customStyle="1" w:styleId="Heading6Char">
    <w:name w:val="Heading 6 Char"/>
    <w:basedOn w:val="DefaultParagraphFont"/>
    <w:link w:val="Heading6"/>
    <w:uiPriority w:val="9"/>
    <w:rsid w:val="00453C4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53C4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53C4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53C4B"/>
    <w:rPr>
      <w:rFonts w:asciiTheme="majorHAnsi" w:eastAsiaTheme="majorEastAsia" w:hAnsiTheme="majorHAnsi" w:cstheme="majorBidi"/>
      <w:i/>
      <w:iCs/>
      <w:color w:val="272727" w:themeColor="text1" w:themeTint="D8"/>
      <w:sz w:val="21"/>
      <w:szCs w:val="21"/>
    </w:rPr>
  </w:style>
  <w:style w:type="paragraph" w:styleId="Footer">
    <w:name w:val="footer"/>
    <w:basedOn w:val="Normal"/>
    <w:link w:val="FooterChar"/>
    <w:uiPriority w:val="99"/>
    <w:unhideWhenUsed/>
    <w:rsid w:val="009612B0"/>
    <w:pPr>
      <w:keepLines/>
      <w:tabs>
        <w:tab w:val="center" w:pos="4680"/>
        <w:tab w:val="right" w:pos="9360"/>
      </w:tabs>
      <w:suppressAutoHyphens/>
      <w:jc w:val="both"/>
    </w:pPr>
    <w:rPr>
      <w:rFonts w:asciiTheme="majorBidi" w:eastAsiaTheme="minorHAnsi" w:hAnsiTheme="majorBidi" w:cstheme="minorBidi"/>
    </w:rPr>
  </w:style>
  <w:style w:type="character" w:customStyle="1" w:styleId="FooterChar">
    <w:name w:val="Footer Char"/>
    <w:basedOn w:val="DefaultParagraphFont"/>
    <w:link w:val="Footer"/>
    <w:uiPriority w:val="99"/>
    <w:rsid w:val="009612B0"/>
    <w:rPr>
      <w:rFonts w:asciiTheme="majorBidi" w:hAnsiTheme="majorBidi"/>
    </w:rPr>
  </w:style>
  <w:style w:type="character" w:styleId="PageNumber">
    <w:name w:val="page number"/>
    <w:basedOn w:val="DefaultParagraphFont"/>
    <w:uiPriority w:val="99"/>
    <w:semiHidden/>
    <w:unhideWhenUsed/>
    <w:rsid w:val="009612B0"/>
  </w:style>
  <w:style w:type="paragraph" w:styleId="Revision">
    <w:name w:val="Revision"/>
    <w:hidden/>
    <w:uiPriority w:val="99"/>
    <w:semiHidden/>
    <w:rsid w:val="002E3544"/>
    <w:rPr>
      <w:rFonts w:asciiTheme="majorBidi" w:hAnsiTheme="majorBidi"/>
    </w:rPr>
  </w:style>
  <w:style w:type="character" w:styleId="PlaceholderText">
    <w:name w:val="Placeholder Text"/>
    <w:basedOn w:val="DefaultParagraphFont"/>
    <w:uiPriority w:val="99"/>
    <w:semiHidden/>
    <w:rsid w:val="00A474E8"/>
    <w:rPr>
      <w:color w:val="808080"/>
    </w:rPr>
  </w:style>
  <w:style w:type="paragraph" w:customStyle="1" w:styleId="References">
    <w:name w:val="References"/>
    <w:basedOn w:val="Normal"/>
    <w:qFormat/>
    <w:rsid w:val="00367D85"/>
    <w:pPr>
      <w:keepLines/>
      <w:widowControl w:val="0"/>
      <w:suppressAutoHyphens/>
      <w:autoSpaceDE w:val="0"/>
      <w:autoSpaceDN w:val="0"/>
      <w:adjustRightInd w:val="0"/>
      <w:spacing w:after="160"/>
    </w:pPr>
    <w:rPr>
      <w:rFonts w:asciiTheme="majorBidi" w:eastAsiaTheme="minorHAnsi" w:hAnsiTheme="majorBidi" w:cstheme="minorBidi"/>
      <w:szCs w:val="21"/>
    </w:rPr>
  </w:style>
  <w:style w:type="paragraph" w:styleId="Header">
    <w:name w:val="header"/>
    <w:basedOn w:val="Normal"/>
    <w:link w:val="HeaderChar"/>
    <w:uiPriority w:val="99"/>
    <w:unhideWhenUsed/>
    <w:rsid w:val="00B263EB"/>
    <w:pPr>
      <w:keepLines/>
      <w:tabs>
        <w:tab w:val="center" w:pos="4680"/>
        <w:tab w:val="right" w:pos="9360"/>
      </w:tabs>
      <w:suppressAutoHyphens/>
      <w:jc w:val="both"/>
    </w:pPr>
    <w:rPr>
      <w:rFonts w:asciiTheme="majorBidi" w:eastAsiaTheme="minorHAnsi" w:hAnsiTheme="majorBidi" w:cstheme="minorBidi"/>
    </w:rPr>
  </w:style>
  <w:style w:type="character" w:customStyle="1" w:styleId="HeaderChar">
    <w:name w:val="Header Char"/>
    <w:basedOn w:val="DefaultParagraphFont"/>
    <w:link w:val="Header"/>
    <w:uiPriority w:val="99"/>
    <w:rsid w:val="00B263EB"/>
    <w:rPr>
      <w:rFonts w:asciiTheme="majorBidi" w:hAnsiTheme="majorBidi"/>
    </w:rPr>
  </w:style>
  <w:style w:type="character" w:styleId="Strong">
    <w:name w:val="Strong"/>
    <w:basedOn w:val="DefaultParagraphFont"/>
    <w:uiPriority w:val="22"/>
    <w:qFormat/>
    <w:rsid w:val="006F2A3B"/>
    <w:rPr>
      <w:b/>
      <w:bCs/>
    </w:rPr>
  </w:style>
  <w:style w:type="paragraph" w:styleId="NoSpacing">
    <w:name w:val="No Spacing"/>
    <w:basedOn w:val="Normal"/>
    <w:uiPriority w:val="1"/>
    <w:qFormat/>
    <w:rsid w:val="006F2A3B"/>
    <w:pPr>
      <w:keepLines/>
      <w:suppressAutoHyphens/>
    </w:pPr>
    <w:rPr>
      <w:rFonts w:asciiTheme="minorHAnsi" w:eastAsiaTheme="minorHAnsi" w:hAnsiTheme="minorHAnsi"/>
      <w:szCs w:val="32"/>
    </w:rPr>
  </w:style>
  <w:style w:type="paragraph" w:styleId="BalloonText">
    <w:name w:val="Balloon Text"/>
    <w:basedOn w:val="Normal"/>
    <w:link w:val="BalloonTextChar"/>
    <w:uiPriority w:val="99"/>
    <w:semiHidden/>
    <w:unhideWhenUsed/>
    <w:rsid w:val="00252FDA"/>
    <w:pPr>
      <w:keepLines/>
      <w:suppressAutoHyphens/>
      <w:jc w:val="both"/>
    </w:pPr>
    <w:rPr>
      <w:rFonts w:eastAsiaTheme="minorHAnsi"/>
      <w:sz w:val="18"/>
      <w:szCs w:val="18"/>
    </w:rPr>
  </w:style>
  <w:style w:type="character" w:customStyle="1" w:styleId="BalloonTextChar">
    <w:name w:val="Balloon Text Char"/>
    <w:basedOn w:val="DefaultParagraphFont"/>
    <w:link w:val="BalloonText"/>
    <w:uiPriority w:val="99"/>
    <w:semiHidden/>
    <w:rsid w:val="00252FDA"/>
    <w:rPr>
      <w:rFonts w:ascii="Times New Roman" w:hAnsi="Times New Roman" w:cs="Times New Roman"/>
      <w:sz w:val="18"/>
      <w:szCs w:val="18"/>
    </w:rPr>
  </w:style>
  <w:style w:type="paragraph" w:styleId="ListParagraph">
    <w:name w:val="List Paragraph"/>
    <w:basedOn w:val="Normal"/>
    <w:uiPriority w:val="34"/>
    <w:qFormat/>
    <w:rsid w:val="0068226E"/>
    <w:pPr>
      <w:keepLines/>
      <w:suppressAutoHyphens/>
      <w:ind w:left="720"/>
      <w:contextualSpacing/>
      <w:jc w:val="both"/>
    </w:pPr>
    <w:rPr>
      <w:rFonts w:asciiTheme="majorBidi" w:eastAsiaTheme="minorHAnsi" w:hAnsiTheme="majorBidi" w:cstheme="minorBidi"/>
    </w:rPr>
  </w:style>
  <w:style w:type="table" w:styleId="TableGrid">
    <w:name w:val="Table Grid"/>
    <w:basedOn w:val="TableNormal"/>
    <w:uiPriority w:val="39"/>
    <w:rsid w:val="00B366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Padding">
    <w:name w:val="TablePadding"/>
    <w:basedOn w:val="TableNormal"/>
    <w:uiPriority w:val="99"/>
    <w:rsid w:val="00B366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style>
  <w:style w:type="paragraph" w:customStyle="1" w:styleId="Code">
    <w:name w:val="Code"/>
    <w:basedOn w:val="Normal"/>
    <w:qFormat/>
    <w:rsid w:val="00CD4384"/>
    <w:pPr>
      <w:keepLines/>
      <w:suppressAutoHyphens/>
      <w:jc w:val="both"/>
    </w:pPr>
    <w:rPr>
      <w:rFonts w:ascii="Courier New" w:eastAsiaTheme="minorHAnsi" w:hAnsi="Courier New" w:cstheme="minorBidi"/>
      <w:sz w:val="21"/>
    </w:rPr>
  </w:style>
  <w:style w:type="paragraph" w:customStyle="1" w:styleId="Tableheading">
    <w:name w:val="Tableheading"/>
    <w:basedOn w:val="Normal"/>
    <w:qFormat/>
    <w:rsid w:val="00C239B2"/>
    <w:pPr>
      <w:keepLines/>
      <w:suppressAutoHyphens/>
      <w:jc w:val="both"/>
    </w:pPr>
    <w:rPr>
      <w:rFonts w:asciiTheme="majorBidi" w:eastAsiaTheme="minorHAnsi" w:hAnsiTheme="majorBidi" w:cstheme="minorBidi"/>
      <w:b/>
      <w:bCs/>
    </w:rPr>
  </w:style>
  <w:style w:type="table" w:customStyle="1" w:styleId="RuntimeTables">
    <w:name w:val="RuntimeTables"/>
    <w:basedOn w:val="TableNormal"/>
    <w:uiPriority w:val="99"/>
    <w:rsid w:val="00AE65D5"/>
    <w:tblPr/>
  </w:style>
  <w:style w:type="table" w:customStyle="1" w:styleId="RuntimeTablesNEW">
    <w:name w:val="RuntimeTables_NEW"/>
    <w:basedOn w:val="TableNormal"/>
    <w:uiPriority w:val="99"/>
    <w:rsid w:val="00AE65D5"/>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tblStylePr w:type="firstCol">
      <w:rPr>
        <w:i/>
      </w:rPr>
    </w:tblStylePr>
  </w:style>
  <w:style w:type="table" w:customStyle="1" w:styleId="Christable">
    <w:name w:val="Chris_table"/>
    <w:basedOn w:val="TableNormal"/>
    <w:uiPriority w:val="99"/>
    <w:rsid w:val="00AE65D5"/>
    <w:rPr>
      <w:rFonts w:ascii="Times New Roman" w:hAnsi="Times New Roman"/>
    </w:rPr>
    <w:tblPr/>
    <w:tblStylePr w:type="firstRow">
      <w:rPr>
        <w:b/>
      </w:rPr>
    </w:tblStylePr>
    <w:tblStylePr w:type="firstCol">
      <w:rPr>
        <w:i/>
      </w:rPr>
    </w:tblStylePr>
  </w:style>
  <w:style w:type="paragraph" w:customStyle="1" w:styleId="TableHeadings">
    <w:name w:val="Table Headings"/>
    <w:basedOn w:val="Normal"/>
    <w:qFormat/>
    <w:rsid w:val="00273953"/>
    <w:pPr>
      <w:keepLines/>
      <w:suppressAutoHyphens/>
      <w:jc w:val="center"/>
    </w:pPr>
    <w:rPr>
      <w:rFonts w:asciiTheme="majorBidi" w:eastAsiaTheme="minorHAnsi" w:hAnsiTheme="majorBidi" w:cstheme="minorBidi"/>
      <w:b/>
      <w:bCs/>
      <w:sz w:val="32"/>
      <w:szCs w:val="32"/>
    </w:rPr>
  </w:style>
  <w:style w:type="paragraph" w:customStyle="1" w:styleId="Appendix">
    <w:name w:val="Appendix"/>
    <w:basedOn w:val="Normal"/>
    <w:next w:val="Normal"/>
    <w:qFormat/>
    <w:rsid w:val="00120CFD"/>
    <w:pPr>
      <w:numPr>
        <w:numId w:val="19"/>
      </w:numPr>
    </w:pPr>
    <w:rPr>
      <w:b/>
      <w:color w:val="2F5496" w:themeColor="accent1" w:themeShade="BF"/>
      <w:sz w:val="32"/>
    </w:rPr>
  </w:style>
  <w:style w:type="character" w:customStyle="1" w:styleId="UnresolvedMention">
    <w:name w:val="Unresolved Mention"/>
    <w:basedOn w:val="DefaultParagraphFont"/>
    <w:uiPriority w:val="99"/>
    <w:semiHidden/>
    <w:unhideWhenUsed/>
    <w:rsid w:val="0023386F"/>
    <w:rPr>
      <w:color w:val="605E5C"/>
      <w:shd w:val="clear" w:color="auto" w:fill="E1DFDD"/>
    </w:rPr>
  </w:style>
  <w:style w:type="paragraph" w:customStyle="1" w:styleId="HeadingNotIndex">
    <w:name w:val="HeadingNotIndex"/>
    <w:next w:val="Normal"/>
    <w:qFormat/>
    <w:rsid w:val="00E16417"/>
    <w:rPr>
      <w:rFonts w:asciiTheme="majorBidi" w:eastAsiaTheme="majorEastAsia" w:hAnsiTheme="majorBidi" w:cstheme="majorBidi"/>
      <w:b/>
      <w:color w:val="2F5496" w:themeColor="accent1" w:themeShade="BF"/>
      <w:sz w:val="28"/>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0B34"/>
    <w:rPr>
      <w:rFonts w:ascii="Times New Roman" w:eastAsia="Times New Roman" w:hAnsi="Times New Roman" w:cs="Times New Roman"/>
    </w:rPr>
  </w:style>
  <w:style w:type="paragraph" w:styleId="Heading1">
    <w:name w:val="heading 1"/>
    <w:basedOn w:val="Normal"/>
    <w:next w:val="Normal"/>
    <w:link w:val="Heading1Char"/>
    <w:uiPriority w:val="9"/>
    <w:qFormat/>
    <w:rsid w:val="00EA4C18"/>
    <w:pPr>
      <w:keepNext/>
      <w:keepLines/>
      <w:numPr>
        <w:numId w:val="11"/>
      </w:numPr>
      <w:suppressAutoHyphens/>
      <w:spacing w:before="240"/>
      <w:ind w:left="431" w:hanging="431"/>
      <w:jc w:val="both"/>
      <w:outlineLvl w:val="0"/>
    </w:pPr>
    <w:rPr>
      <w:rFonts w:asciiTheme="majorBidi" w:eastAsiaTheme="majorEastAsia" w:hAnsiTheme="majorBidi"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8F107D"/>
    <w:pPr>
      <w:keepNext/>
      <w:keepLines/>
      <w:numPr>
        <w:ilvl w:val="1"/>
        <w:numId w:val="11"/>
      </w:numPr>
      <w:suppressAutoHyphens/>
      <w:spacing w:before="120"/>
      <w:ind w:left="578" w:hanging="578"/>
      <w:jc w:val="both"/>
      <w:outlineLvl w:val="1"/>
    </w:pPr>
    <w:rPr>
      <w:rFonts w:eastAsiaTheme="majorEastAsia"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8F107D"/>
    <w:pPr>
      <w:keepNext/>
      <w:keepLines/>
      <w:numPr>
        <w:ilvl w:val="2"/>
        <w:numId w:val="11"/>
      </w:numPr>
      <w:suppressAutoHyphens/>
      <w:spacing w:before="120"/>
      <w:jc w:val="both"/>
      <w:outlineLvl w:val="2"/>
    </w:pPr>
    <w:rPr>
      <w:rFonts w:eastAsiaTheme="majorEastAsia" w:cstheme="majorBidi"/>
      <w:b/>
      <w:color w:val="1F3763" w:themeColor="accent1" w:themeShade="7F"/>
    </w:rPr>
  </w:style>
  <w:style w:type="paragraph" w:styleId="Heading4">
    <w:name w:val="heading 4"/>
    <w:basedOn w:val="Normal"/>
    <w:next w:val="Normal"/>
    <w:link w:val="Heading4Char"/>
    <w:uiPriority w:val="9"/>
    <w:unhideWhenUsed/>
    <w:qFormat/>
    <w:rsid w:val="008F107D"/>
    <w:pPr>
      <w:keepNext/>
      <w:keepLines/>
      <w:numPr>
        <w:ilvl w:val="3"/>
        <w:numId w:val="11"/>
      </w:numPr>
      <w:suppressAutoHyphens/>
      <w:spacing w:before="40"/>
      <w:ind w:left="862" w:hanging="862"/>
      <w:jc w:val="both"/>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6660E9"/>
    <w:pPr>
      <w:keepLines/>
      <w:numPr>
        <w:ilvl w:val="4"/>
        <w:numId w:val="11"/>
      </w:numPr>
      <w:suppressAutoHyphens/>
      <w:spacing w:before="40"/>
      <w:jc w:val="both"/>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unhideWhenUsed/>
    <w:qFormat/>
    <w:rsid w:val="00453C4B"/>
    <w:pPr>
      <w:keepLines/>
      <w:numPr>
        <w:ilvl w:val="5"/>
        <w:numId w:val="11"/>
      </w:numPr>
      <w:suppressAutoHyphens/>
      <w:spacing w:before="4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53C4B"/>
    <w:pPr>
      <w:keepLines/>
      <w:numPr>
        <w:ilvl w:val="6"/>
        <w:numId w:val="11"/>
      </w:numPr>
      <w:suppressAutoHyphens/>
      <w:spacing w:before="4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53C4B"/>
    <w:pPr>
      <w:keepLines/>
      <w:numPr>
        <w:ilvl w:val="7"/>
        <w:numId w:val="11"/>
      </w:numPr>
      <w:suppressAutoHyphens/>
      <w:spacing w:before="4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53C4B"/>
    <w:pPr>
      <w:keepLines/>
      <w:numPr>
        <w:ilvl w:val="8"/>
        <w:numId w:val="11"/>
      </w:numPr>
      <w:suppressAutoHyphens/>
      <w:spacing w:before="4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4C18"/>
    <w:rPr>
      <w:rFonts w:asciiTheme="majorBidi" w:eastAsiaTheme="majorEastAsia" w:hAnsiTheme="majorBidi" w:cstheme="majorBidi"/>
      <w:b/>
      <w:color w:val="2F5496" w:themeColor="accent1" w:themeShade="BF"/>
      <w:sz w:val="32"/>
      <w:szCs w:val="32"/>
    </w:rPr>
  </w:style>
  <w:style w:type="character" w:customStyle="1" w:styleId="Heading2Char">
    <w:name w:val="Heading 2 Char"/>
    <w:basedOn w:val="DefaultParagraphFont"/>
    <w:link w:val="Heading2"/>
    <w:uiPriority w:val="9"/>
    <w:rsid w:val="008F107D"/>
    <w:rPr>
      <w:rFonts w:ascii="Times New Roman" w:eastAsiaTheme="majorEastAsia" w:hAnsi="Times New Roman" w:cstheme="majorBidi"/>
      <w:b/>
      <w:color w:val="2F5496" w:themeColor="accent1" w:themeShade="BF"/>
      <w:sz w:val="26"/>
      <w:szCs w:val="26"/>
    </w:rPr>
  </w:style>
  <w:style w:type="paragraph" w:styleId="Caption">
    <w:name w:val="caption"/>
    <w:basedOn w:val="Normal"/>
    <w:next w:val="Normal"/>
    <w:uiPriority w:val="35"/>
    <w:unhideWhenUsed/>
    <w:qFormat/>
    <w:rsid w:val="00DB565D"/>
    <w:pPr>
      <w:keepLines/>
      <w:suppressAutoHyphens/>
      <w:spacing w:after="200"/>
      <w:jc w:val="both"/>
    </w:pPr>
    <w:rPr>
      <w:rFonts w:asciiTheme="majorBidi" w:eastAsiaTheme="minorEastAsia" w:hAnsiTheme="majorBidi" w:cstheme="minorBidi"/>
      <w:b/>
      <w:bCs/>
      <w:color w:val="4472C4" w:themeColor="accent1"/>
      <w:sz w:val="18"/>
      <w:szCs w:val="18"/>
    </w:rPr>
  </w:style>
  <w:style w:type="character" w:customStyle="1" w:styleId="Heading3Char">
    <w:name w:val="Heading 3 Char"/>
    <w:basedOn w:val="DefaultParagraphFont"/>
    <w:link w:val="Heading3"/>
    <w:uiPriority w:val="9"/>
    <w:rsid w:val="008F107D"/>
    <w:rPr>
      <w:rFonts w:ascii="Times New Roman" w:eastAsiaTheme="majorEastAsia" w:hAnsi="Times New Roman" w:cstheme="majorBidi"/>
      <w:b/>
      <w:color w:val="1F3763" w:themeColor="accent1" w:themeShade="7F"/>
    </w:rPr>
  </w:style>
  <w:style w:type="paragraph" w:styleId="TOC1">
    <w:name w:val="toc 1"/>
    <w:basedOn w:val="Normal"/>
    <w:next w:val="Normal"/>
    <w:autoRedefine/>
    <w:uiPriority w:val="39"/>
    <w:unhideWhenUsed/>
    <w:rsid w:val="00B3457E"/>
    <w:pPr>
      <w:keepLines/>
      <w:tabs>
        <w:tab w:val="left" w:pos="480"/>
        <w:tab w:val="right" w:leader="dot" w:pos="9010"/>
      </w:tabs>
      <w:suppressAutoHyphens/>
      <w:spacing w:before="120" w:after="120"/>
    </w:pPr>
    <w:rPr>
      <w:rFonts w:ascii="Times New Roman Bold" w:eastAsiaTheme="minorHAnsi" w:hAnsi="Times New Roman Bold" w:cstheme="minorHAnsi"/>
      <w:b/>
      <w:bCs/>
    </w:rPr>
  </w:style>
  <w:style w:type="paragraph" w:styleId="TOC2">
    <w:name w:val="toc 2"/>
    <w:basedOn w:val="Normal"/>
    <w:next w:val="Normal"/>
    <w:autoRedefine/>
    <w:uiPriority w:val="39"/>
    <w:unhideWhenUsed/>
    <w:rsid w:val="00B3457E"/>
    <w:pPr>
      <w:keepLines/>
      <w:suppressAutoHyphens/>
      <w:ind w:left="240"/>
    </w:pPr>
    <w:rPr>
      <w:rFonts w:eastAsiaTheme="minorHAnsi" w:cstheme="minorHAnsi"/>
    </w:rPr>
  </w:style>
  <w:style w:type="paragraph" w:styleId="TOC3">
    <w:name w:val="toc 3"/>
    <w:basedOn w:val="Normal"/>
    <w:next w:val="Normal"/>
    <w:autoRedefine/>
    <w:uiPriority w:val="39"/>
    <w:unhideWhenUsed/>
    <w:rsid w:val="00B3457E"/>
    <w:pPr>
      <w:keepLines/>
      <w:suppressAutoHyphens/>
      <w:ind w:left="480"/>
    </w:pPr>
    <w:rPr>
      <w:rFonts w:eastAsiaTheme="minorHAnsi" w:cstheme="minorHAnsi"/>
      <w:i/>
      <w:iCs/>
    </w:rPr>
  </w:style>
  <w:style w:type="paragraph" w:styleId="TOC4">
    <w:name w:val="toc 4"/>
    <w:basedOn w:val="Normal"/>
    <w:next w:val="Normal"/>
    <w:autoRedefine/>
    <w:uiPriority w:val="39"/>
    <w:unhideWhenUsed/>
    <w:rsid w:val="003A15DA"/>
    <w:pPr>
      <w:keepLines/>
      <w:suppressAutoHyphens/>
      <w:ind w:left="720"/>
    </w:pPr>
    <w:rPr>
      <w:rFonts w:asciiTheme="minorHAnsi" w:eastAsiaTheme="minorHAnsi" w:hAnsiTheme="minorHAnsi" w:cstheme="minorHAnsi"/>
      <w:sz w:val="18"/>
      <w:szCs w:val="21"/>
    </w:rPr>
  </w:style>
  <w:style w:type="paragraph" w:styleId="TOC5">
    <w:name w:val="toc 5"/>
    <w:basedOn w:val="Normal"/>
    <w:next w:val="Normal"/>
    <w:autoRedefine/>
    <w:uiPriority w:val="39"/>
    <w:unhideWhenUsed/>
    <w:rsid w:val="003A15DA"/>
    <w:pPr>
      <w:keepLines/>
      <w:suppressAutoHyphens/>
      <w:ind w:left="960"/>
    </w:pPr>
    <w:rPr>
      <w:rFonts w:asciiTheme="minorHAnsi" w:eastAsiaTheme="minorHAnsi" w:hAnsiTheme="minorHAnsi" w:cstheme="minorHAnsi"/>
      <w:sz w:val="18"/>
      <w:szCs w:val="21"/>
    </w:rPr>
  </w:style>
  <w:style w:type="paragraph" w:styleId="TOC6">
    <w:name w:val="toc 6"/>
    <w:basedOn w:val="Normal"/>
    <w:next w:val="Normal"/>
    <w:autoRedefine/>
    <w:uiPriority w:val="39"/>
    <w:unhideWhenUsed/>
    <w:rsid w:val="003A15DA"/>
    <w:pPr>
      <w:keepLines/>
      <w:suppressAutoHyphens/>
      <w:ind w:left="1200"/>
    </w:pPr>
    <w:rPr>
      <w:rFonts w:asciiTheme="minorHAnsi" w:eastAsiaTheme="minorHAnsi" w:hAnsiTheme="minorHAnsi" w:cstheme="minorHAnsi"/>
      <w:sz w:val="18"/>
      <w:szCs w:val="21"/>
    </w:rPr>
  </w:style>
  <w:style w:type="paragraph" w:styleId="TOC7">
    <w:name w:val="toc 7"/>
    <w:basedOn w:val="Normal"/>
    <w:next w:val="Normal"/>
    <w:autoRedefine/>
    <w:uiPriority w:val="39"/>
    <w:unhideWhenUsed/>
    <w:rsid w:val="003A15DA"/>
    <w:pPr>
      <w:keepLines/>
      <w:suppressAutoHyphens/>
      <w:ind w:left="1440"/>
    </w:pPr>
    <w:rPr>
      <w:rFonts w:asciiTheme="minorHAnsi" w:eastAsiaTheme="minorHAnsi" w:hAnsiTheme="minorHAnsi" w:cstheme="minorHAnsi"/>
      <w:sz w:val="18"/>
      <w:szCs w:val="21"/>
    </w:rPr>
  </w:style>
  <w:style w:type="paragraph" w:styleId="TOC8">
    <w:name w:val="toc 8"/>
    <w:basedOn w:val="Normal"/>
    <w:next w:val="Normal"/>
    <w:autoRedefine/>
    <w:uiPriority w:val="39"/>
    <w:unhideWhenUsed/>
    <w:rsid w:val="003A15DA"/>
    <w:pPr>
      <w:keepLines/>
      <w:suppressAutoHyphens/>
      <w:ind w:left="1680"/>
    </w:pPr>
    <w:rPr>
      <w:rFonts w:asciiTheme="minorHAnsi" w:eastAsiaTheme="minorHAnsi" w:hAnsiTheme="minorHAnsi" w:cstheme="minorHAnsi"/>
      <w:sz w:val="18"/>
      <w:szCs w:val="21"/>
    </w:rPr>
  </w:style>
  <w:style w:type="paragraph" w:styleId="TOC9">
    <w:name w:val="toc 9"/>
    <w:basedOn w:val="Normal"/>
    <w:next w:val="Normal"/>
    <w:autoRedefine/>
    <w:uiPriority w:val="39"/>
    <w:unhideWhenUsed/>
    <w:rsid w:val="003A15DA"/>
    <w:pPr>
      <w:keepLines/>
      <w:suppressAutoHyphens/>
      <w:ind w:left="1920"/>
    </w:pPr>
    <w:rPr>
      <w:rFonts w:asciiTheme="minorHAnsi" w:eastAsiaTheme="minorHAnsi" w:hAnsiTheme="minorHAnsi" w:cstheme="minorHAnsi"/>
      <w:sz w:val="18"/>
      <w:szCs w:val="21"/>
    </w:rPr>
  </w:style>
  <w:style w:type="character" w:styleId="Hyperlink">
    <w:name w:val="Hyperlink"/>
    <w:basedOn w:val="DefaultParagraphFont"/>
    <w:uiPriority w:val="99"/>
    <w:unhideWhenUsed/>
    <w:rsid w:val="003A15DA"/>
    <w:rPr>
      <w:color w:val="0563C1" w:themeColor="hyperlink"/>
      <w:u w:val="single"/>
    </w:rPr>
  </w:style>
  <w:style w:type="paragraph" w:styleId="TableofFigures">
    <w:name w:val="table of figures"/>
    <w:basedOn w:val="Normal"/>
    <w:next w:val="Normal"/>
    <w:uiPriority w:val="99"/>
    <w:unhideWhenUsed/>
    <w:rsid w:val="00E846FE"/>
    <w:pPr>
      <w:keepLines/>
      <w:suppressAutoHyphens/>
      <w:spacing w:after="120"/>
      <w:jc w:val="both"/>
    </w:pPr>
    <w:rPr>
      <w:rFonts w:asciiTheme="majorBidi" w:eastAsiaTheme="minorHAnsi" w:hAnsiTheme="majorBidi" w:cstheme="minorBidi"/>
    </w:rPr>
  </w:style>
  <w:style w:type="character" w:customStyle="1" w:styleId="Heading4Char">
    <w:name w:val="Heading 4 Char"/>
    <w:basedOn w:val="DefaultParagraphFont"/>
    <w:link w:val="Heading4"/>
    <w:uiPriority w:val="9"/>
    <w:rsid w:val="008F107D"/>
    <w:rPr>
      <w:rFonts w:ascii="Times New Roman" w:eastAsiaTheme="majorEastAsia" w:hAnsi="Times New Roman" w:cstheme="majorBidi"/>
      <w:i/>
      <w:iCs/>
      <w:color w:val="2F5496" w:themeColor="accent1" w:themeShade="BF"/>
    </w:rPr>
  </w:style>
  <w:style w:type="character" w:customStyle="1" w:styleId="Heading5Char">
    <w:name w:val="Heading 5 Char"/>
    <w:basedOn w:val="DefaultParagraphFont"/>
    <w:link w:val="Heading5"/>
    <w:uiPriority w:val="9"/>
    <w:rsid w:val="006660E9"/>
    <w:rPr>
      <w:rFonts w:ascii="Times New Roman" w:eastAsiaTheme="majorEastAsia" w:hAnsi="Times New Roman" w:cstheme="majorBidi"/>
      <w:color w:val="2F5496" w:themeColor="accent1" w:themeShade="BF"/>
    </w:rPr>
  </w:style>
  <w:style w:type="character" w:customStyle="1" w:styleId="Heading6Char">
    <w:name w:val="Heading 6 Char"/>
    <w:basedOn w:val="DefaultParagraphFont"/>
    <w:link w:val="Heading6"/>
    <w:uiPriority w:val="9"/>
    <w:rsid w:val="00453C4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53C4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53C4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53C4B"/>
    <w:rPr>
      <w:rFonts w:asciiTheme="majorHAnsi" w:eastAsiaTheme="majorEastAsia" w:hAnsiTheme="majorHAnsi" w:cstheme="majorBidi"/>
      <w:i/>
      <w:iCs/>
      <w:color w:val="272727" w:themeColor="text1" w:themeTint="D8"/>
      <w:sz w:val="21"/>
      <w:szCs w:val="21"/>
    </w:rPr>
  </w:style>
  <w:style w:type="paragraph" w:styleId="Footer">
    <w:name w:val="footer"/>
    <w:basedOn w:val="Normal"/>
    <w:link w:val="FooterChar"/>
    <w:uiPriority w:val="99"/>
    <w:unhideWhenUsed/>
    <w:rsid w:val="009612B0"/>
    <w:pPr>
      <w:keepLines/>
      <w:tabs>
        <w:tab w:val="center" w:pos="4680"/>
        <w:tab w:val="right" w:pos="9360"/>
      </w:tabs>
      <w:suppressAutoHyphens/>
      <w:jc w:val="both"/>
    </w:pPr>
    <w:rPr>
      <w:rFonts w:asciiTheme="majorBidi" w:eastAsiaTheme="minorHAnsi" w:hAnsiTheme="majorBidi" w:cstheme="minorBidi"/>
    </w:rPr>
  </w:style>
  <w:style w:type="character" w:customStyle="1" w:styleId="FooterChar">
    <w:name w:val="Footer Char"/>
    <w:basedOn w:val="DefaultParagraphFont"/>
    <w:link w:val="Footer"/>
    <w:uiPriority w:val="99"/>
    <w:rsid w:val="009612B0"/>
    <w:rPr>
      <w:rFonts w:asciiTheme="majorBidi" w:hAnsiTheme="majorBidi"/>
    </w:rPr>
  </w:style>
  <w:style w:type="character" w:styleId="PageNumber">
    <w:name w:val="page number"/>
    <w:basedOn w:val="DefaultParagraphFont"/>
    <w:uiPriority w:val="99"/>
    <w:semiHidden/>
    <w:unhideWhenUsed/>
    <w:rsid w:val="009612B0"/>
  </w:style>
  <w:style w:type="paragraph" w:styleId="Revision">
    <w:name w:val="Revision"/>
    <w:hidden/>
    <w:uiPriority w:val="99"/>
    <w:semiHidden/>
    <w:rsid w:val="002E3544"/>
    <w:rPr>
      <w:rFonts w:asciiTheme="majorBidi" w:hAnsiTheme="majorBidi"/>
    </w:rPr>
  </w:style>
  <w:style w:type="character" w:styleId="PlaceholderText">
    <w:name w:val="Placeholder Text"/>
    <w:basedOn w:val="DefaultParagraphFont"/>
    <w:uiPriority w:val="99"/>
    <w:semiHidden/>
    <w:rsid w:val="00A474E8"/>
    <w:rPr>
      <w:color w:val="808080"/>
    </w:rPr>
  </w:style>
  <w:style w:type="paragraph" w:customStyle="1" w:styleId="References">
    <w:name w:val="References"/>
    <w:basedOn w:val="Normal"/>
    <w:qFormat/>
    <w:rsid w:val="00367D85"/>
    <w:pPr>
      <w:keepLines/>
      <w:widowControl w:val="0"/>
      <w:suppressAutoHyphens/>
      <w:autoSpaceDE w:val="0"/>
      <w:autoSpaceDN w:val="0"/>
      <w:adjustRightInd w:val="0"/>
      <w:spacing w:after="160"/>
    </w:pPr>
    <w:rPr>
      <w:rFonts w:asciiTheme="majorBidi" w:eastAsiaTheme="minorHAnsi" w:hAnsiTheme="majorBidi" w:cstheme="minorBidi"/>
      <w:szCs w:val="21"/>
    </w:rPr>
  </w:style>
  <w:style w:type="paragraph" w:styleId="Header">
    <w:name w:val="header"/>
    <w:basedOn w:val="Normal"/>
    <w:link w:val="HeaderChar"/>
    <w:uiPriority w:val="99"/>
    <w:unhideWhenUsed/>
    <w:rsid w:val="00B263EB"/>
    <w:pPr>
      <w:keepLines/>
      <w:tabs>
        <w:tab w:val="center" w:pos="4680"/>
        <w:tab w:val="right" w:pos="9360"/>
      </w:tabs>
      <w:suppressAutoHyphens/>
      <w:jc w:val="both"/>
    </w:pPr>
    <w:rPr>
      <w:rFonts w:asciiTheme="majorBidi" w:eastAsiaTheme="minorHAnsi" w:hAnsiTheme="majorBidi" w:cstheme="minorBidi"/>
    </w:rPr>
  </w:style>
  <w:style w:type="character" w:customStyle="1" w:styleId="HeaderChar">
    <w:name w:val="Header Char"/>
    <w:basedOn w:val="DefaultParagraphFont"/>
    <w:link w:val="Header"/>
    <w:uiPriority w:val="99"/>
    <w:rsid w:val="00B263EB"/>
    <w:rPr>
      <w:rFonts w:asciiTheme="majorBidi" w:hAnsiTheme="majorBidi"/>
    </w:rPr>
  </w:style>
  <w:style w:type="character" w:styleId="Strong">
    <w:name w:val="Strong"/>
    <w:basedOn w:val="DefaultParagraphFont"/>
    <w:uiPriority w:val="22"/>
    <w:qFormat/>
    <w:rsid w:val="006F2A3B"/>
    <w:rPr>
      <w:b/>
      <w:bCs/>
    </w:rPr>
  </w:style>
  <w:style w:type="paragraph" w:styleId="NoSpacing">
    <w:name w:val="No Spacing"/>
    <w:basedOn w:val="Normal"/>
    <w:uiPriority w:val="1"/>
    <w:qFormat/>
    <w:rsid w:val="006F2A3B"/>
    <w:pPr>
      <w:keepLines/>
      <w:suppressAutoHyphens/>
    </w:pPr>
    <w:rPr>
      <w:rFonts w:asciiTheme="minorHAnsi" w:eastAsiaTheme="minorHAnsi" w:hAnsiTheme="minorHAnsi"/>
      <w:szCs w:val="32"/>
    </w:rPr>
  </w:style>
  <w:style w:type="paragraph" w:styleId="BalloonText">
    <w:name w:val="Balloon Text"/>
    <w:basedOn w:val="Normal"/>
    <w:link w:val="BalloonTextChar"/>
    <w:uiPriority w:val="99"/>
    <w:semiHidden/>
    <w:unhideWhenUsed/>
    <w:rsid w:val="00252FDA"/>
    <w:pPr>
      <w:keepLines/>
      <w:suppressAutoHyphens/>
      <w:jc w:val="both"/>
    </w:pPr>
    <w:rPr>
      <w:rFonts w:eastAsiaTheme="minorHAnsi"/>
      <w:sz w:val="18"/>
      <w:szCs w:val="18"/>
    </w:rPr>
  </w:style>
  <w:style w:type="character" w:customStyle="1" w:styleId="BalloonTextChar">
    <w:name w:val="Balloon Text Char"/>
    <w:basedOn w:val="DefaultParagraphFont"/>
    <w:link w:val="BalloonText"/>
    <w:uiPriority w:val="99"/>
    <w:semiHidden/>
    <w:rsid w:val="00252FDA"/>
    <w:rPr>
      <w:rFonts w:ascii="Times New Roman" w:hAnsi="Times New Roman" w:cs="Times New Roman"/>
      <w:sz w:val="18"/>
      <w:szCs w:val="18"/>
    </w:rPr>
  </w:style>
  <w:style w:type="paragraph" w:styleId="ListParagraph">
    <w:name w:val="List Paragraph"/>
    <w:basedOn w:val="Normal"/>
    <w:uiPriority w:val="34"/>
    <w:qFormat/>
    <w:rsid w:val="0068226E"/>
    <w:pPr>
      <w:keepLines/>
      <w:suppressAutoHyphens/>
      <w:ind w:left="720"/>
      <w:contextualSpacing/>
      <w:jc w:val="both"/>
    </w:pPr>
    <w:rPr>
      <w:rFonts w:asciiTheme="majorBidi" w:eastAsiaTheme="minorHAnsi" w:hAnsiTheme="majorBidi" w:cstheme="minorBidi"/>
    </w:rPr>
  </w:style>
  <w:style w:type="table" w:styleId="TableGrid">
    <w:name w:val="Table Grid"/>
    <w:basedOn w:val="TableNormal"/>
    <w:uiPriority w:val="39"/>
    <w:rsid w:val="00B366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Padding">
    <w:name w:val="TablePadding"/>
    <w:basedOn w:val="TableNormal"/>
    <w:uiPriority w:val="99"/>
    <w:rsid w:val="00B366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style>
  <w:style w:type="paragraph" w:customStyle="1" w:styleId="Code">
    <w:name w:val="Code"/>
    <w:basedOn w:val="Normal"/>
    <w:qFormat/>
    <w:rsid w:val="00CD4384"/>
    <w:pPr>
      <w:keepLines/>
      <w:suppressAutoHyphens/>
      <w:jc w:val="both"/>
    </w:pPr>
    <w:rPr>
      <w:rFonts w:ascii="Courier New" w:eastAsiaTheme="minorHAnsi" w:hAnsi="Courier New" w:cstheme="minorBidi"/>
      <w:sz w:val="21"/>
    </w:rPr>
  </w:style>
  <w:style w:type="paragraph" w:customStyle="1" w:styleId="Tableheading">
    <w:name w:val="Tableheading"/>
    <w:basedOn w:val="Normal"/>
    <w:qFormat/>
    <w:rsid w:val="00C239B2"/>
    <w:pPr>
      <w:keepLines/>
      <w:suppressAutoHyphens/>
      <w:jc w:val="both"/>
    </w:pPr>
    <w:rPr>
      <w:rFonts w:asciiTheme="majorBidi" w:eastAsiaTheme="minorHAnsi" w:hAnsiTheme="majorBidi" w:cstheme="minorBidi"/>
      <w:b/>
      <w:bCs/>
    </w:rPr>
  </w:style>
  <w:style w:type="table" w:customStyle="1" w:styleId="RuntimeTables">
    <w:name w:val="RuntimeTables"/>
    <w:basedOn w:val="TableNormal"/>
    <w:uiPriority w:val="99"/>
    <w:rsid w:val="00AE65D5"/>
    <w:tblPr/>
  </w:style>
  <w:style w:type="table" w:customStyle="1" w:styleId="RuntimeTablesNEW">
    <w:name w:val="RuntimeTables_NEW"/>
    <w:basedOn w:val="TableNormal"/>
    <w:uiPriority w:val="99"/>
    <w:rsid w:val="00AE65D5"/>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tblStylePr w:type="firstCol">
      <w:rPr>
        <w:i/>
      </w:rPr>
    </w:tblStylePr>
  </w:style>
  <w:style w:type="table" w:customStyle="1" w:styleId="Christable">
    <w:name w:val="Chris_table"/>
    <w:basedOn w:val="TableNormal"/>
    <w:uiPriority w:val="99"/>
    <w:rsid w:val="00AE65D5"/>
    <w:rPr>
      <w:rFonts w:ascii="Times New Roman" w:hAnsi="Times New Roman"/>
    </w:rPr>
    <w:tblPr/>
    <w:tblStylePr w:type="firstRow">
      <w:rPr>
        <w:b/>
      </w:rPr>
    </w:tblStylePr>
    <w:tblStylePr w:type="firstCol">
      <w:rPr>
        <w:i/>
      </w:rPr>
    </w:tblStylePr>
  </w:style>
  <w:style w:type="paragraph" w:customStyle="1" w:styleId="TableHeadings">
    <w:name w:val="Table Headings"/>
    <w:basedOn w:val="Normal"/>
    <w:qFormat/>
    <w:rsid w:val="00273953"/>
    <w:pPr>
      <w:keepLines/>
      <w:suppressAutoHyphens/>
      <w:jc w:val="center"/>
    </w:pPr>
    <w:rPr>
      <w:rFonts w:asciiTheme="majorBidi" w:eastAsiaTheme="minorHAnsi" w:hAnsiTheme="majorBidi" w:cstheme="minorBidi"/>
      <w:b/>
      <w:bCs/>
      <w:sz w:val="32"/>
      <w:szCs w:val="32"/>
    </w:rPr>
  </w:style>
  <w:style w:type="paragraph" w:customStyle="1" w:styleId="Appendix">
    <w:name w:val="Appendix"/>
    <w:basedOn w:val="Normal"/>
    <w:next w:val="Normal"/>
    <w:qFormat/>
    <w:rsid w:val="00120CFD"/>
    <w:pPr>
      <w:numPr>
        <w:numId w:val="19"/>
      </w:numPr>
    </w:pPr>
    <w:rPr>
      <w:b/>
      <w:color w:val="2F5496" w:themeColor="accent1" w:themeShade="BF"/>
      <w:sz w:val="32"/>
    </w:rPr>
  </w:style>
  <w:style w:type="character" w:customStyle="1" w:styleId="UnresolvedMention">
    <w:name w:val="Unresolved Mention"/>
    <w:basedOn w:val="DefaultParagraphFont"/>
    <w:uiPriority w:val="99"/>
    <w:semiHidden/>
    <w:unhideWhenUsed/>
    <w:rsid w:val="0023386F"/>
    <w:rPr>
      <w:color w:val="605E5C"/>
      <w:shd w:val="clear" w:color="auto" w:fill="E1DFDD"/>
    </w:rPr>
  </w:style>
  <w:style w:type="paragraph" w:customStyle="1" w:styleId="HeadingNotIndex">
    <w:name w:val="HeadingNotIndex"/>
    <w:next w:val="Normal"/>
    <w:qFormat/>
    <w:rsid w:val="00E16417"/>
    <w:rPr>
      <w:rFonts w:asciiTheme="majorBidi" w:eastAsiaTheme="majorEastAsia" w:hAnsiTheme="majorBidi" w:cstheme="majorBidi"/>
      <w:b/>
      <w:color w:val="2F5496" w:themeColor="accent1" w:themeShade="BF"/>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066712">
      <w:bodyDiv w:val="1"/>
      <w:marLeft w:val="0"/>
      <w:marRight w:val="0"/>
      <w:marTop w:val="0"/>
      <w:marBottom w:val="0"/>
      <w:divBdr>
        <w:top w:val="none" w:sz="0" w:space="0" w:color="auto"/>
        <w:left w:val="none" w:sz="0" w:space="0" w:color="auto"/>
        <w:bottom w:val="none" w:sz="0" w:space="0" w:color="auto"/>
        <w:right w:val="none" w:sz="0" w:space="0" w:color="auto"/>
      </w:divBdr>
      <w:divsChild>
        <w:div w:id="1131828874">
          <w:marLeft w:val="0"/>
          <w:marRight w:val="0"/>
          <w:marTop w:val="0"/>
          <w:marBottom w:val="0"/>
          <w:divBdr>
            <w:top w:val="none" w:sz="0" w:space="0" w:color="auto"/>
            <w:left w:val="none" w:sz="0" w:space="0" w:color="auto"/>
            <w:bottom w:val="none" w:sz="0" w:space="0" w:color="auto"/>
            <w:right w:val="none" w:sz="0" w:space="0" w:color="auto"/>
          </w:divBdr>
          <w:divsChild>
            <w:div w:id="1892766225">
              <w:marLeft w:val="0"/>
              <w:marRight w:val="0"/>
              <w:marTop w:val="0"/>
              <w:marBottom w:val="0"/>
              <w:divBdr>
                <w:top w:val="none" w:sz="0" w:space="0" w:color="auto"/>
                <w:left w:val="none" w:sz="0" w:space="0" w:color="auto"/>
                <w:bottom w:val="none" w:sz="0" w:space="0" w:color="auto"/>
                <w:right w:val="none" w:sz="0" w:space="0" w:color="auto"/>
              </w:divBdr>
            </w:div>
            <w:div w:id="1839343336">
              <w:marLeft w:val="0"/>
              <w:marRight w:val="0"/>
              <w:marTop w:val="0"/>
              <w:marBottom w:val="0"/>
              <w:divBdr>
                <w:top w:val="none" w:sz="0" w:space="0" w:color="auto"/>
                <w:left w:val="none" w:sz="0" w:space="0" w:color="auto"/>
                <w:bottom w:val="none" w:sz="0" w:space="0" w:color="auto"/>
                <w:right w:val="none" w:sz="0" w:space="0" w:color="auto"/>
              </w:divBdr>
            </w:div>
            <w:div w:id="791872795">
              <w:marLeft w:val="0"/>
              <w:marRight w:val="0"/>
              <w:marTop w:val="0"/>
              <w:marBottom w:val="0"/>
              <w:divBdr>
                <w:top w:val="none" w:sz="0" w:space="0" w:color="auto"/>
                <w:left w:val="none" w:sz="0" w:space="0" w:color="auto"/>
                <w:bottom w:val="none" w:sz="0" w:space="0" w:color="auto"/>
                <w:right w:val="none" w:sz="0" w:space="0" w:color="auto"/>
              </w:divBdr>
            </w:div>
            <w:div w:id="1569270780">
              <w:marLeft w:val="0"/>
              <w:marRight w:val="0"/>
              <w:marTop w:val="0"/>
              <w:marBottom w:val="0"/>
              <w:divBdr>
                <w:top w:val="none" w:sz="0" w:space="0" w:color="auto"/>
                <w:left w:val="none" w:sz="0" w:space="0" w:color="auto"/>
                <w:bottom w:val="none" w:sz="0" w:space="0" w:color="auto"/>
                <w:right w:val="none" w:sz="0" w:space="0" w:color="auto"/>
              </w:divBdr>
            </w:div>
            <w:div w:id="2080403051">
              <w:marLeft w:val="0"/>
              <w:marRight w:val="0"/>
              <w:marTop w:val="0"/>
              <w:marBottom w:val="0"/>
              <w:divBdr>
                <w:top w:val="none" w:sz="0" w:space="0" w:color="auto"/>
                <w:left w:val="none" w:sz="0" w:space="0" w:color="auto"/>
                <w:bottom w:val="none" w:sz="0" w:space="0" w:color="auto"/>
                <w:right w:val="none" w:sz="0" w:space="0" w:color="auto"/>
              </w:divBdr>
            </w:div>
            <w:div w:id="971599628">
              <w:marLeft w:val="0"/>
              <w:marRight w:val="0"/>
              <w:marTop w:val="0"/>
              <w:marBottom w:val="0"/>
              <w:divBdr>
                <w:top w:val="none" w:sz="0" w:space="0" w:color="auto"/>
                <w:left w:val="none" w:sz="0" w:space="0" w:color="auto"/>
                <w:bottom w:val="none" w:sz="0" w:space="0" w:color="auto"/>
                <w:right w:val="none" w:sz="0" w:space="0" w:color="auto"/>
              </w:divBdr>
            </w:div>
            <w:div w:id="1032806230">
              <w:marLeft w:val="0"/>
              <w:marRight w:val="0"/>
              <w:marTop w:val="0"/>
              <w:marBottom w:val="0"/>
              <w:divBdr>
                <w:top w:val="none" w:sz="0" w:space="0" w:color="auto"/>
                <w:left w:val="none" w:sz="0" w:space="0" w:color="auto"/>
                <w:bottom w:val="none" w:sz="0" w:space="0" w:color="auto"/>
                <w:right w:val="none" w:sz="0" w:space="0" w:color="auto"/>
              </w:divBdr>
            </w:div>
            <w:div w:id="373388321">
              <w:marLeft w:val="0"/>
              <w:marRight w:val="0"/>
              <w:marTop w:val="0"/>
              <w:marBottom w:val="0"/>
              <w:divBdr>
                <w:top w:val="none" w:sz="0" w:space="0" w:color="auto"/>
                <w:left w:val="none" w:sz="0" w:space="0" w:color="auto"/>
                <w:bottom w:val="none" w:sz="0" w:space="0" w:color="auto"/>
                <w:right w:val="none" w:sz="0" w:space="0" w:color="auto"/>
              </w:divBdr>
            </w:div>
            <w:div w:id="965159351">
              <w:marLeft w:val="0"/>
              <w:marRight w:val="0"/>
              <w:marTop w:val="0"/>
              <w:marBottom w:val="0"/>
              <w:divBdr>
                <w:top w:val="none" w:sz="0" w:space="0" w:color="auto"/>
                <w:left w:val="none" w:sz="0" w:space="0" w:color="auto"/>
                <w:bottom w:val="none" w:sz="0" w:space="0" w:color="auto"/>
                <w:right w:val="none" w:sz="0" w:space="0" w:color="auto"/>
              </w:divBdr>
            </w:div>
            <w:div w:id="1835216963">
              <w:marLeft w:val="0"/>
              <w:marRight w:val="0"/>
              <w:marTop w:val="0"/>
              <w:marBottom w:val="0"/>
              <w:divBdr>
                <w:top w:val="none" w:sz="0" w:space="0" w:color="auto"/>
                <w:left w:val="none" w:sz="0" w:space="0" w:color="auto"/>
                <w:bottom w:val="none" w:sz="0" w:space="0" w:color="auto"/>
                <w:right w:val="none" w:sz="0" w:space="0" w:color="auto"/>
              </w:divBdr>
            </w:div>
            <w:div w:id="374428555">
              <w:marLeft w:val="0"/>
              <w:marRight w:val="0"/>
              <w:marTop w:val="0"/>
              <w:marBottom w:val="0"/>
              <w:divBdr>
                <w:top w:val="none" w:sz="0" w:space="0" w:color="auto"/>
                <w:left w:val="none" w:sz="0" w:space="0" w:color="auto"/>
                <w:bottom w:val="none" w:sz="0" w:space="0" w:color="auto"/>
                <w:right w:val="none" w:sz="0" w:space="0" w:color="auto"/>
              </w:divBdr>
            </w:div>
            <w:div w:id="548299412">
              <w:marLeft w:val="0"/>
              <w:marRight w:val="0"/>
              <w:marTop w:val="0"/>
              <w:marBottom w:val="0"/>
              <w:divBdr>
                <w:top w:val="none" w:sz="0" w:space="0" w:color="auto"/>
                <w:left w:val="none" w:sz="0" w:space="0" w:color="auto"/>
                <w:bottom w:val="none" w:sz="0" w:space="0" w:color="auto"/>
                <w:right w:val="none" w:sz="0" w:space="0" w:color="auto"/>
              </w:divBdr>
            </w:div>
            <w:div w:id="1636594989">
              <w:marLeft w:val="0"/>
              <w:marRight w:val="0"/>
              <w:marTop w:val="0"/>
              <w:marBottom w:val="0"/>
              <w:divBdr>
                <w:top w:val="none" w:sz="0" w:space="0" w:color="auto"/>
                <w:left w:val="none" w:sz="0" w:space="0" w:color="auto"/>
                <w:bottom w:val="none" w:sz="0" w:space="0" w:color="auto"/>
                <w:right w:val="none" w:sz="0" w:space="0" w:color="auto"/>
              </w:divBdr>
            </w:div>
            <w:div w:id="1690140356">
              <w:marLeft w:val="0"/>
              <w:marRight w:val="0"/>
              <w:marTop w:val="0"/>
              <w:marBottom w:val="0"/>
              <w:divBdr>
                <w:top w:val="none" w:sz="0" w:space="0" w:color="auto"/>
                <w:left w:val="none" w:sz="0" w:space="0" w:color="auto"/>
                <w:bottom w:val="none" w:sz="0" w:space="0" w:color="auto"/>
                <w:right w:val="none" w:sz="0" w:space="0" w:color="auto"/>
              </w:divBdr>
            </w:div>
            <w:div w:id="1178740721">
              <w:marLeft w:val="0"/>
              <w:marRight w:val="0"/>
              <w:marTop w:val="0"/>
              <w:marBottom w:val="0"/>
              <w:divBdr>
                <w:top w:val="none" w:sz="0" w:space="0" w:color="auto"/>
                <w:left w:val="none" w:sz="0" w:space="0" w:color="auto"/>
                <w:bottom w:val="none" w:sz="0" w:space="0" w:color="auto"/>
                <w:right w:val="none" w:sz="0" w:space="0" w:color="auto"/>
              </w:divBdr>
            </w:div>
            <w:div w:id="1820926446">
              <w:marLeft w:val="0"/>
              <w:marRight w:val="0"/>
              <w:marTop w:val="0"/>
              <w:marBottom w:val="0"/>
              <w:divBdr>
                <w:top w:val="none" w:sz="0" w:space="0" w:color="auto"/>
                <w:left w:val="none" w:sz="0" w:space="0" w:color="auto"/>
                <w:bottom w:val="none" w:sz="0" w:space="0" w:color="auto"/>
                <w:right w:val="none" w:sz="0" w:space="0" w:color="auto"/>
              </w:divBdr>
            </w:div>
            <w:div w:id="1030451968">
              <w:marLeft w:val="0"/>
              <w:marRight w:val="0"/>
              <w:marTop w:val="0"/>
              <w:marBottom w:val="0"/>
              <w:divBdr>
                <w:top w:val="none" w:sz="0" w:space="0" w:color="auto"/>
                <w:left w:val="none" w:sz="0" w:space="0" w:color="auto"/>
                <w:bottom w:val="none" w:sz="0" w:space="0" w:color="auto"/>
                <w:right w:val="none" w:sz="0" w:space="0" w:color="auto"/>
              </w:divBdr>
            </w:div>
            <w:div w:id="43018813">
              <w:marLeft w:val="0"/>
              <w:marRight w:val="0"/>
              <w:marTop w:val="0"/>
              <w:marBottom w:val="0"/>
              <w:divBdr>
                <w:top w:val="none" w:sz="0" w:space="0" w:color="auto"/>
                <w:left w:val="none" w:sz="0" w:space="0" w:color="auto"/>
                <w:bottom w:val="none" w:sz="0" w:space="0" w:color="auto"/>
                <w:right w:val="none" w:sz="0" w:space="0" w:color="auto"/>
              </w:divBdr>
            </w:div>
            <w:div w:id="1167867464">
              <w:marLeft w:val="0"/>
              <w:marRight w:val="0"/>
              <w:marTop w:val="0"/>
              <w:marBottom w:val="0"/>
              <w:divBdr>
                <w:top w:val="none" w:sz="0" w:space="0" w:color="auto"/>
                <w:left w:val="none" w:sz="0" w:space="0" w:color="auto"/>
                <w:bottom w:val="none" w:sz="0" w:space="0" w:color="auto"/>
                <w:right w:val="none" w:sz="0" w:space="0" w:color="auto"/>
              </w:divBdr>
            </w:div>
            <w:div w:id="1880511258">
              <w:marLeft w:val="0"/>
              <w:marRight w:val="0"/>
              <w:marTop w:val="0"/>
              <w:marBottom w:val="0"/>
              <w:divBdr>
                <w:top w:val="none" w:sz="0" w:space="0" w:color="auto"/>
                <w:left w:val="none" w:sz="0" w:space="0" w:color="auto"/>
                <w:bottom w:val="none" w:sz="0" w:space="0" w:color="auto"/>
                <w:right w:val="none" w:sz="0" w:space="0" w:color="auto"/>
              </w:divBdr>
            </w:div>
            <w:div w:id="754399749">
              <w:marLeft w:val="0"/>
              <w:marRight w:val="0"/>
              <w:marTop w:val="0"/>
              <w:marBottom w:val="0"/>
              <w:divBdr>
                <w:top w:val="none" w:sz="0" w:space="0" w:color="auto"/>
                <w:left w:val="none" w:sz="0" w:space="0" w:color="auto"/>
                <w:bottom w:val="none" w:sz="0" w:space="0" w:color="auto"/>
                <w:right w:val="none" w:sz="0" w:space="0" w:color="auto"/>
              </w:divBdr>
            </w:div>
            <w:div w:id="2028481915">
              <w:marLeft w:val="0"/>
              <w:marRight w:val="0"/>
              <w:marTop w:val="0"/>
              <w:marBottom w:val="0"/>
              <w:divBdr>
                <w:top w:val="none" w:sz="0" w:space="0" w:color="auto"/>
                <w:left w:val="none" w:sz="0" w:space="0" w:color="auto"/>
                <w:bottom w:val="none" w:sz="0" w:space="0" w:color="auto"/>
                <w:right w:val="none" w:sz="0" w:space="0" w:color="auto"/>
              </w:divBdr>
            </w:div>
            <w:div w:id="1597976927">
              <w:marLeft w:val="0"/>
              <w:marRight w:val="0"/>
              <w:marTop w:val="0"/>
              <w:marBottom w:val="0"/>
              <w:divBdr>
                <w:top w:val="none" w:sz="0" w:space="0" w:color="auto"/>
                <w:left w:val="none" w:sz="0" w:space="0" w:color="auto"/>
                <w:bottom w:val="none" w:sz="0" w:space="0" w:color="auto"/>
                <w:right w:val="none" w:sz="0" w:space="0" w:color="auto"/>
              </w:divBdr>
            </w:div>
            <w:div w:id="856311208">
              <w:marLeft w:val="0"/>
              <w:marRight w:val="0"/>
              <w:marTop w:val="0"/>
              <w:marBottom w:val="0"/>
              <w:divBdr>
                <w:top w:val="none" w:sz="0" w:space="0" w:color="auto"/>
                <w:left w:val="none" w:sz="0" w:space="0" w:color="auto"/>
                <w:bottom w:val="none" w:sz="0" w:space="0" w:color="auto"/>
                <w:right w:val="none" w:sz="0" w:space="0" w:color="auto"/>
              </w:divBdr>
            </w:div>
            <w:div w:id="1626959780">
              <w:marLeft w:val="0"/>
              <w:marRight w:val="0"/>
              <w:marTop w:val="0"/>
              <w:marBottom w:val="0"/>
              <w:divBdr>
                <w:top w:val="none" w:sz="0" w:space="0" w:color="auto"/>
                <w:left w:val="none" w:sz="0" w:space="0" w:color="auto"/>
                <w:bottom w:val="none" w:sz="0" w:space="0" w:color="auto"/>
                <w:right w:val="none" w:sz="0" w:space="0" w:color="auto"/>
              </w:divBdr>
            </w:div>
            <w:div w:id="12342189">
              <w:marLeft w:val="0"/>
              <w:marRight w:val="0"/>
              <w:marTop w:val="0"/>
              <w:marBottom w:val="0"/>
              <w:divBdr>
                <w:top w:val="none" w:sz="0" w:space="0" w:color="auto"/>
                <w:left w:val="none" w:sz="0" w:space="0" w:color="auto"/>
                <w:bottom w:val="none" w:sz="0" w:space="0" w:color="auto"/>
                <w:right w:val="none" w:sz="0" w:space="0" w:color="auto"/>
              </w:divBdr>
            </w:div>
            <w:div w:id="1148090172">
              <w:marLeft w:val="0"/>
              <w:marRight w:val="0"/>
              <w:marTop w:val="0"/>
              <w:marBottom w:val="0"/>
              <w:divBdr>
                <w:top w:val="none" w:sz="0" w:space="0" w:color="auto"/>
                <w:left w:val="none" w:sz="0" w:space="0" w:color="auto"/>
                <w:bottom w:val="none" w:sz="0" w:space="0" w:color="auto"/>
                <w:right w:val="none" w:sz="0" w:space="0" w:color="auto"/>
              </w:divBdr>
            </w:div>
            <w:div w:id="1636331100">
              <w:marLeft w:val="0"/>
              <w:marRight w:val="0"/>
              <w:marTop w:val="0"/>
              <w:marBottom w:val="0"/>
              <w:divBdr>
                <w:top w:val="none" w:sz="0" w:space="0" w:color="auto"/>
                <w:left w:val="none" w:sz="0" w:space="0" w:color="auto"/>
                <w:bottom w:val="none" w:sz="0" w:space="0" w:color="auto"/>
                <w:right w:val="none" w:sz="0" w:space="0" w:color="auto"/>
              </w:divBdr>
            </w:div>
            <w:div w:id="1885559166">
              <w:marLeft w:val="0"/>
              <w:marRight w:val="0"/>
              <w:marTop w:val="0"/>
              <w:marBottom w:val="0"/>
              <w:divBdr>
                <w:top w:val="none" w:sz="0" w:space="0" w:color="auto"/>
                <w:left w:val="none" w:sz="0" w:space="0" w:color="auto"/>
                <w:bottom w:val="none" w:sz="0" w:space="0" w:color="auto"/>
                <w:right w:val="none" w:sz="0" w:space="0" w:color="auto"/>
              </w:divBdr>
            </w:div>
            <w:div w:id="1285113718">
              <w:marLeft w:val="0"/>
              <w:marRight w:val="0"/>
              <w:marTop w:val="0"/>
              <w:marBottom w:val="0"/>
              <w:divBdr>
                <w:top w:val="none" w:sz="0" w:space="0" w:color="auto"/>
                <w:left w:val="none" w:sz="0" w:space="0" w:color="auto"/>
                <w:bottom w:val="none" w:sz="0" w:space="0" w:color="auto"/>
                <w:right w:val="none" w:sz="0" w:space="0" w:color="auto"/>
              </w:divBdr>
            </w:div>
            <w:div w:id="62615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176785">
      <w:bodyDiv w:val="1"/>
      <w:marLeft w:val="0"/>
      <w:marRight w:val="0"/>
      <w:marTop w:val="0"/>
      <w:marBottom w:val="0"/>
      <w:divBdr>
        <w:top w:val="none" w:sz="0" w:space="0" w:color="auto"/>
        <w:left w:val="none" w:sz="0" w:space="0" w:color="auto"/>
        <w:bottom w:val="none" w:sz="0" w:space="0" w:color="auto"/>
        <w:right w:val="none" w:sz="0" w:space="0" w:color="auto"/>
      </w:divBdr>
    </w:div>
    <w:div w:id="463620004">
      <w:bodyDiv w:val="1"/>
      <w:marLeft w:val="0"/>
      <w:marRight w:val="0"/>
      <w:marTop w:val="0"/>
      <w:marBottom w:val="0"/>
      <w:divBdr>
        <w:top w:val="none" w:sz="0" w:space="0" w:color="auto"/>
        <w:left w:val="none" w:sz="0" w:space="0" w:color="auto"/>
        <w:bottom w:val="none" w:sz="0" w:space="0" w:color="auto"/>
        <w:right w:val="none" w:sz="0" w:space="0" w:color="auto"/>
      </w:divBdr>
      <w:divsChild>
        <w:div w:id="1633975442">
          <w:marLeft w:val="0"/>
          <w:marRight w:val="0"/>
          <w:marTop w:val="0"/>
          <w:marBottom w:val="0"/>
          <w:divBdr>
            <w:top w:val="none" w:sz="0" w:space="0" w:color="auto"/>
            <w:left w:val="none" w:sz="0" w:space="0" w:color="auto"/>
            <w:bottom w:val="none" w:sz="0" w:space="0" w:color="auto"/>
            <w:right w:val="none" w:sz="0" w:space="0" w:color="auto"/>
          </w:divBdr>
          <w:divsChild>
            <w:div w:id="805509416">
              <w:marLeft w:val="0"/>
              <w:marRight w:val="0"/>
              <w:marTop w:val="0"/>
              <w:marBottom w:val="0"/>
              <w:divBdr>
                <w:top w:val="none" w:sz="0" w:space="0" w:color="auto"/>
                <w:left w:val="none" w:sz="0" w:space="0" w:color="auto"/>
                <w:bottom w:val="none" w:sz="0" w:space="0" w:color="auto"/>
                <w:right w:val="none" w:sz="0" w:space="0" w:color="auto"/>
              </w:divBdr>
            </w:div>
            <w:div w:id="887297426">
              <w:marLeft w:val="0"/>
              <w:marRight w:val="0"/>
              <w:marTop w:val="0"/>
              <w:marBottom w:val="0"/>
              <w:divBdr>
                <w:top w:val="none" w:sz="0" w:space="0" w:color="auto"/>
                <w:left w:val="none" w:sz="0" w:space="0" w:color="auto"/>
                <w:bottom w:val="none" w:sz="0" w:space="0" w:color="auto"/>
                <w:right w:val="none" w:sz="0" w:space="0" w:color="auto"/>
              </w:divBdr>
            </w:div>
            <w:div w:id="33846393">
              <w:marLeft w:val="0"/>
              <w:marRight w:val="0"/>
              <w:marTop w:val="0"/>
              <w:marBottom w:val="0"/>
              <w:divBdr>
                <w:top w:val="none" w:sz="0" w:space="0" w:color="auto"/>
                <w:left w:val="none" w:sz="0" w:space="0" w:color="auto"/>
                <w:bottom w:val="none" w:sz="0" w:space="0" w:color="auto"/>
                <w:right w:val="none" w:sz="0" w:space="0" w:color="auto"/>
              </w:divBdr>
            </w:div>
            <w:div w:id="1767654552">
              <w:marLeft w:val="0"/>
              <w:marRight w:val="0"/>
              <w:marTop w:val="0"/>
              <w:marBottom w:val="0"/>
              <w:divBdr>
                <w:top w:val="none" w:sz="0" w:space="0" w:color="auto"/>
                <w:left w:val="none" w:sz="0" w:space="0" w:color="auto"/>
                <w:bottom w:val="none" w:sz="0" w:space="0" w:color="auto"/>
                <w:right w:val="none" w:sz="0" w:space="0" w:color="auto"/>
              </w:divBdr>
            </w:div>
            <w:div w:id="125778731">
              <w:marLeft w:val="0"/>
              <w:marRight w:val="0"/>
              <w:marTop w:val="0"/>
              <w:marBottom w:val="0"/>
              <w:divBdr>
                <w:top w:val="none" w:sz="0" w:space="0" w:color="auto"/>
                <w:left w:val="none" w:sz="0" w:space="0" w:color="auto"/>
                <w:bottom w:val="none" w:sz="0" w:space="0" w:color="auto"/>
                <w:right w:val="none" w:sz="0" w:space="0" w:color="auto"/>
              </w:divBdr>
            </w:div>
            <w:div w:id="164320563">
              <w:marLeft w:val="0"/>
              <w:marRight w:val="0"/>
              <w:marTop w:val="0"/>
              <w:marBottom w:val="0"/>
              <w:divBdr>
                <w:top w:val="none" w:sz="0" w:space="0" w:color="auto"/>
                <w:left w:val="none" w:sz="0" w:space="0" w:color="auto"/>
                <w:bottom w:val="none" w:sz="0" w:space="0" w:color="auto"/>
                <w:right w:val="none" w:sz="0" w:space="0" w:color="auto"/>
              </w:divBdr>
            </w:div>
            <w:div w:id="605618353">
              <w:marLeft w:val="0"/>
              <w:marRight w:val="0"/>
              <w:marTop w:val="0"/>
              <w:marBottom w:val="0"/>
              <w:divBdr>
                <w:top w:val="none" w:sz="0" w:space="0" w:color="auto"/>
                <w:left w:val="none" w:sz="0" w:space="0" w:color="auto"/>
                <w:bottom w:val="none" w:sz="0" w:space="0" w:color="auto"/>
                <w:right w:val="none" w:sz="0" w:space="0" w:color="auto"/>
              </w:divBdr>
            </w:div>
            <w:div w:id="418646904">
              <w:marLeft w:val="0"/>
              <w:marRight w:val="0"/>
              <w:marTop w:val="0"/>
              <w:marBottom w:val="0"/>
              <w:divBdr>
                <w:top w:val="none" w:sz="0" w:space="0" w:color="auto"/>
                <w:left w:val="none" w:sz="0" w:space="0" w:color="auto"/>
                <w:bottom w:val="none" w:sz="0" w:space="0" w:color="auto"/>
                <w:right w:val="none" w:sz="0" w:space="0" w:color="auto"/>
              </w:divBdr>
            </w:div>
            <w:div w:id="98109004">
              <w:marLeft w:val="0"/>
              <w:marRight w:val="0"/>
              <w:marTop w:val="0"/>
              <w:marBottom w:val="0"/>
              <w:divBdr>
                <w:top w:val="none" w:sz="0" w:space="0" w:color="auto"/>
                <w:left w:val="none" w:sz="0" w:space="0" w:color="auto"/>
                <w:bottom w:val="none" w:sz="0" w:space="0" w:color="auto"/>
                <w:right w:val="none" w:sz="0" w:space="0" w:color="auto"/>
              </w:divBdr>
            </w:div>
            <w:div w:id="435247989">
              <w:marLeft w:val="0"/>
              <w:marRight w:val="0"/>
              <w:marTop w:val="0"/>
              <w:marBottom w:val="0"/>
              <w:divBdr>
                <w:top w:val="none" w:sz="0" w:space="0" w:color="auto"/>
                <w:left w:val="none" w:sz="0" w:space="0" w:color="auto"/>
                <w:bottom w:val="none" w:sz="0" w:space="0" w:color="auto"/>
                <w:right w:val="none" w:sz="0" w:space="0" w:color="auto"/>
              </w:divBdr>
            </w:div>
            <w:div w:id="942423440">
              <w:marLeft w:val="0"/>
              <w:marRight w:val="0"/>
              <w:marTop w:val="0"/>
              <w:marBottom w:val="0"/>
              <w:divBdr>
                <w:top w:val="none" w:sz="0" w:space="0" w:color="auto"/>
                <w:left w:val="none" w:sz="0" w:space="0" w:color="auto"/>
                <w:bottom w:val="none" w:sz="0" w:space="0" w:color="auto"/>
                <w:right w:val="none" w:sz="0" w:space="0" w:color="auto"/>
              </w:divBdr>
            </w:div>
            <w:div w:id="1350986133">
              <w:marLeft w:val="0"/>
              <w:marRight w:val="0"/>
              <w:marTop w:val="0"/>
              <w:marBottom w:val="0"/>
              <w:divBdr>
                <w:top w:val="none" w:sz="0" w:space="0" w:color="auto"/>
                <w:left w:val="none" w:sz="0" w:space="0" w:color="auto"/>
                <w:bottom w:val="none" w:sz="0" w:space="0" w:color="auto"/>
                <w:right w:val="none" w:sz="0" w:space="0" w:color="auto"/>
              </w:divBdr>
            </w:div>
            <w:div w:id="854996762">
              <w:marLeft w:val="0"/>
              <w:marRight w:val="0"/>
              <w:marTop w:val="0"/>
              <w:marBottom w:val="0"/>
              <w:divBdr>
                <w:top w:val="none" w:sz="0" w:space="0" w:color="auto"/>
                <w:left w:val="none" w:sz="0" w:space="0" w:color="auto"/>
                <w:bottom w:val="none" w:sz="0" w:space="0" w:color="auto"/>
                <w:right w:val="none" w:sz="0" w:space="0" w:color="auto"/>
              </w:divBdr>
            </w:div>
            <w:div w:id="1807507935">
              <w:marLeft w:val="0"/>
              <w:marRight w:val="0"/>
              <w:marTop w:val="0"/>
              <w:marBottom w:val="0"/>
              <w:divBdr>
                <w:top w:val="none" w:sz="0" w:space="0" w:color="auto"/>
                <w:left w:val="none" w:sz="0" w:space="0" w:color="auto"/>
                <w:bottom w:val="none" w:sz="0" w:space="0" w:color="auto"/>
                <w:right w:val="none" w:sz="0" w:space="0" w:color="auto"/>
              </w:divBdr>
            </w:div>
            <w:div w:id="1013074272">
              <w:marLeft w:val="0"/>
              <w:marRight w:val="0"/>
              <w:marTop w:val="0"/>
              <w:marBottom w:val="0"/>
              <w:divBdr>
                <w:top w:val="none" w:sz="0" w:space="0" w:color="auto"/>
                <w:left w:val="none" w:sz="0" w:space="0" w:color="auto"/>
                <w:bottom w:val="none" w:sz="0" w:space="0" w:color="auto"/>
                <w:right w:val="none" w:sz="0" w:space="0" w:color="auto"/>
              </w:divBdr>
            </w:div>
            <w:div w:id="2056735203">
              <w:marLeft w:val="0"/>
              <w:marRight w:val="0"/>
              <w:marTop w:val="0"/>
              <w:marBottom w:val="0"/>
              <w:divBdr>
                <w:top w:val="none" w:sz="0" w:space="0" w:color="auto"/>
                <w:left w:val="none" w:sz="0" w:space="0" w:color="auto"/>
                <w:bottom w:val="none" w:sz="0" w:space="0" w:color="auto"/>
                <w:right w:val="none" w:sz="0" w:space="0" w:color="auto"/>
              </w:divBdr>
            </w:div>
            <w:div w:id="572929943">
              <w:marLeft w:val="0"/>
              <w:marRight w:val="0"/>
              <w:marTop w:val="0"/>
              <w:marBottom w:val="0"/>
              <w:divBdr>
                <w:top w:val="none" w:sz="0" w:space="0" w:color="auto"/>
                <w:left w:val="none" w:sz="0" w:space="0" w:color="auto"/>
                <w:bottom w:val="none" w:sz="0" w:space="0" w:color="auto"/>
                <w:right w:val="none" w:sz="0" w:space="0" w:color="auto"/>
              </w:divBdr>
            </w:div>
            <w:div w:id="1122651573">
              <w:marLeft w:val="0"/>
              <w:marRight w:val="0"/>
              <w:marTop w:val="0"/>
              <w:marBottom w:val="0"/>
              <w:divBdr>
                <w:top w:val="none" w:sz="0" w:space="0" w:color="auto"/>
                <w:left w:val="none" w:sz="0" w:space="0" w:color="auto"/>
                <w:bottom w:val="none" w:sz="0" w:space="0" w:color="auto"/>
                <w:right w:val="none" w:sz="0" w:space="0" w:color="auto"/>
              </w:divBdr>
            </w:div>
            <w:div w:id="1106849482">
              <w:marLeft w:val="0"/>
              <w:marRight w:val="0"/>
              <w:marTop w:val="0"/>
              <w:marBottom w:val="0"/>
              <w:divBdr>
                <w:top w:val="none" w:sz="0" w:space="0" w:color="auto"/>
                <w:left w:val="none" w:sz="0" w:space="0" w:color="auto"/>
                <w:bottom w:val="none" w:sz="0" w:space="0" w:color="auto"/>
                <w:right w:val="none" w:sz="0" w:space="0" w:color="auto"/>
              </w:divBdr>
            </w:div>
            <w:div w:id="186875601">
              <w:marLeft w:val="0"/>
              <w:marRight w:val="0"/>
              <w:marTop w:val="0"/>
              <w:marBottom w:val="0"/>
              <w:divBdr>
                <w:top w:val="none" w:sz="0" w:space="0" w:color="auto"/>
                <w:left w:val="none" w:sz="0" w:space="0" w:color="auto"/>
                <w:bottom w:val="none" w:sz="0" w:space="0" w:color="auto"/>
                <w:right w:val="none" w:sz="0" w:space="0" w:color="auto"/>
              </w:divBdr>
            </w:div>
            <w:div w:id="1002852287">
              <w:marLeft w:val="0"/>
              <w:marRight w:val="0"/>
              <w:marTop w:val="0"/>
              <w:marBottom w:val="0"/>
              <w:divBdr>
                <w:top w:val="none" w:sz="0" w:space="0" w:color="auto"/>
                <w:left w:val="none" w:sz="0" w:space="0" w:color="auto"/>
                <w:bottom w:val="none" w:sz="0" w:space="0" w:color="auto"/>
                <w:right w:val="none" w:sz="0" w:space="0" w:color="auto"/>
              </w:divBdr>
            </w:div>
            <w:div w:id="1844078743">
              <w:marLeft w:val="0"/>
              <w:marRight w:val="0"/>
              <w:marTop w:val="0"/>
              <w:marBottom w:val="0"/>
              <w:divBdr>
                <w:top w:val="none" w:sz="0" w:space="0" w:color="auto"/>
                <w:left w:val="none" w:sz="0" w:space="0" w:color="auto"/>
                <w:bottom w:val="none" w:sz="0" w:space="0" w:color="auto"/>
                <w:right w:val="none" w:sz="0" w:space="0" w:color="auto"/>
              </w:divBdr>
            </w:div>
            <w:div w:id="109206275">
              <w:marLeft w:val="0"/>
              <w:marRight w:val="0"/>
              <w:marTop w:val="0"/>
              <w:marBottom w:val="0"/>
              <w:divBdr>
                <w:top w:val="none" w:sz="0" w:space="0" w:color="auto"/>
                <w:left w:val="none" w:sz="0" w:space="0" w:color="auto"/>
                <w:bottom w:val="none" w:sz="0" w:space="0" w:color="auto"/>
                <w:right w:val="none" w:sz="0" w:space="0" w:color="auto"/>
              </w:divBdr>
            </w:div>
            <w:div w:id="699430957">
              <w:marLeft w:val="0"/>
              <w:marRight w:val="0"/>
              <w:marTop w:val="0"/>
              <w:marBottom w:val="0"/>
              <w:divBdr>
                <w:top w:val="none" w:sz="0" w:space="0" w:color="auto"/>
                <w:left w:val="none" w:sz="0" w:space="0" w:color="auto"/>
                <w:bottom w:val="none" w:sz="0" w:space="0" w:color="auto"/>
                <w:right w:val="none" w:sz="0" w:space="0" w:color="auto"/>
              </w:divBdr>
            </w:div>
            <w:div w:id="158933089">
              <w:marLeft w:val="0"/>
              <w:marRight w:val="0"/>
              <w:marTop w:val="0"/>
              <w:marBottom w:val="0"/>
              <w:divBdr>
                <w:top w:val="none" w:sz="0" w:space="0" w:color="auto"/>
                <w:left w:val="none" w:sz="0" w:space="0" w:color="auto"/>
                <w:bottom w:val="none" w:sz="0" w:space="0" w:color="auto"/>
                <w:right w:val="none" w:sz="0" w:space="0" w:color="auto"/>
              </w:divBdr>
            </w:div>
            <w:div w:id="944652705">
              <w:marLeft w:val="0"/>
              <w:marRight w:val="0"/>
              <w:marTop w:val="0"/>
              <w:marBottom w:val="0"/>
              <w:divBdr>
                <w:top w:val="none" w:sz="0" w:space="0" w:color="auto"/>
                <w:left w:val="none" w:sz="0" w:space="0" w:color="auto"/>
                <w:bottom w:val="none" w:sz="0" w:space="0" w:color="auto"/>
                <w:right w:val="none" w:sz="0" w:space="0" w:color="auto"/>
              </w:divBdr>
            </w:div>
            <w:div w:id="1794860411">
              <w:marLeft w:val="0"/>
              <w:marRight w:val="0"/>
              <w:marTop w:val="0"/>
              <w:marBottom w:val="0"/>
              <w:divBdr>
                <w:top w:val="none" w:sz="0" w:space="0" w:color="auto"/>
                <w:left w:val="none" w:sz="0" w:space="0" w:color="auto"/>
                <w:bottom w:val="none" w:sz="0" w:space="0" w:color="auto"/>
                <w:right w:val="none" w:sz="0" w:space="0" w:color="auto"/>
              </w:divBdr>
            </w:div>
            <w:div w:id="900602194">
              <w:marLeft w:val="0"/>
              <w:marRight w:val="0"/>
              <w:marTop w:val="0"/>
              <w:marBottom w:val="0"/>
              <w:divBdr>
                <w:top w:val="none" w:sz="0" w:space="0" w:color="auto"/>
                <w:left w:val="none" w:sz="0" w:space="0" w:color="auto"/>
                <w:bottom w:val="none" w:sz="0" w:space="0" w:color="auto"/>
                <w:right w:val="none" w:sz="0" w:space="0" w:color="auto"/>
              </w:divBdr>
            </w:div>
            <w:div w:id="1663436217">
              <w:marLeft w:val="0"/>
              <w:marRight w:val="0"/>
              <w:marTop w:val="0"/>
              <w:marBottom w:val="0"/>
              <w:divBdr>
                <w:top w:val="none" w:sz="0" w:space="0" w:color="auto"/>
                <w:left w:val="none" w:sz="0" w:space="0" w:color="auto"/>
                <w:bottom w:val="none" w:sz="0" w:space="0" w:color="auto"/>
                <w:right w:val="none" w:sz="0" w:space="0" w:color="auto"/>
              </w:divBdr>
            </w:div>
            <w:div w:id="596907541">
              <w:marLeft w:val="0"/>
              <w:marRight w:val="0"/>
              <w:marTop w:val="0"/>
              <w:marBottom w:val="0"/>
              <w:divBdr>
                <w:top w:val="none" w:sz="0" w:space="0" w:color="auto"/>
                <w:left w:val="none" w:sz="0" w:space="0" w:color="auto"/>
                <w:bottom w:val="none" w:sz="0" w:space="0" w:color="auto"/>
                <w:right w:val="none" w:sz="0" w:space="0" w:color="auto"/>
              </w:divBdr>
            </w:div>
            <w:div w:id="754977651">
              <w:marLeft w:val="0"/>
              <w:marRight w:val="0"/>
              <w:marTop w:val="0"/>
              <w:marBottom w:val="0"/>
              <w:divBdr>
                <w:top w:val="none" w:sz="0" w:space="0" w:color="auto"/>
                <w:left w:val="none" w:sz="0" w:space="0" w:color="auto"/>
                <w:bottom w:val="none" w:sz="0" w:space="0" w:color="auto"/>
                <w:right w:val="none" w:sz="0" w:space="0" w:color="auto"/>
              </w:divBdr>
            </w:div>
            <w:div w:id="1385178714">
              <w:marLeft w:val="0"/>
              <w:marRight w:val="0"/>
              <w:marTop w:val="0"/>
              <w:marBottom w:val="0"/>
              <w:divBdr>
                <w:top w:val="none" w:sz="0" w:space="0" w:color="auto"/>
                <w:left w:val="none" w:sz="0" w:space="0" w:color="auto"/>
                <w:bottom w:val="none" w:sz="0" w:space="0" w:color="auto"/>
                <w:right w:val="none" w:sz="0" w:space="0" w:color="auto"/>
              </w:divBdr>
            </w:div>
            <w:div w:id="1559516387">
              <w:marLeft w:val="0"/>
              <w:marRight w:val="0"/>
              <w:marTop w:val="0"/>
              <w:marBottom w:val="0"/>
              <w:divBdr>
                <w:top w:val="none" w:sz="0" w:space="0" w:color="auto"/>
                <w:left w:val="none" w:sz="0" w:space="0" w:color="auto"/>
                <w:bottom w:val="none" w:sz="0" w:space="0" w:color="auto"/>
                <w:right w:val="none" w:sz="0" w:space="0" w:color="auto"/>
              </w:divBdr>
            </w:div>
            <w:div w:id="644162887">
              <w:marLeft w:val="0"/>
              <w:marRight w:val="0"/>
              <w:marTop w:val="0"/>
              <w:marBottom w:val="0"/>
              <w:divBdr>
                <w:top w:val="none" w:sz="0" w:space="0" w:color="auto"/>
                <w:left w:val="none" w:sz="0" w:space="0" w:color="auto"/>
                <w:bottom w:val="none" w:sz="0" w:space="0" w:color="auto"/>
                <w:right w:val="none" w:sz="0" w:space="0" w:color="auto"/>
              </w:divBdr>
            </w:div>
            <w:div w:id="902716661">
              <w:marLeft w:val="0"/>
              <w:marRight w:val="0"/>
              <w:marTop w:val="0"/>
              <w:marBottom w:val="0"/>
              <w:divBdr>
                <w:top w:val="none" w:sz="0" w:space="0" w:color="auto"/>
                <w:left w:val="none" w:sz="0" w:space="0" w:color="auto"/>
                <w:bottom w:val="none" w:sz="0" w:space="0" w:color="auto"/>
                <w:right w:val="none" w:sz="0" w:space="0" w:color="auto"/>
              </w:divBdr>
            </w:div>
            <w:div w:id="1498692477">
              <w:marLeft w:val="0"/>
              <w:marRight w:val="0"/>
              <w:marTop w:val="0"/>
              <w:marBottom w:val="0"/>
              <w:divBdr>
                <w:top w:val="none" w:sz="0" w:space="0" w:color="auto"/>
                <w:left w:val="none" w:sz="0" w:space="0" w:color="auto"/>
                <w:bottom w:val="none" w:sz="0" w:space="0" w:color="auto"/>
                <w:right w:val="none" w:sz="0" w:space="0" w:color="auto"/>
              </w:divBdr>
            </w:div>
            <w:div w:id="896739349">
              <w:marLeft w:val="0"/>
              <w:marRight w:val="0"/>
              <w:marTop w:val="0"/>
              <w:marBottom w:val="0"/>
              <w:divBdr>
                <w:top w:val="none" w:sz="0" w:space="0" w:color="auto"/>
                <w:left w:val="none" w:sz="0" w:space="0" w:color="auto"/>
                <w:bottom w:val="none" w:sz="0" w:space="0" w:color="auto"/>
                <w:right w:val="none" w:sz="0" w:space="0" w:color="auto"/>
              </w:divBdr>
            </w:div>
            <w:div w:id="1049721708">
              <w:marLeft w:val="0"/>
              <w:marRight w:val="0"/>
              <w:marTop w:val="0"/>
              <w:marBottom w:val="0"/>
              <w:divBdr>
                <w:top w:val="none" w:sz="0" w:space="0" w:color="auto"/>
                <w:left w:val="none" w:sz="0" w:space="0" w:color="auto"/>
                <w:bottom w:val="none" w:sz="0" w:space="0" w:color="auto"/>
                <w:right w:val="none" w:sz="0" w:space="0" w:color="auto"/>
              </w:divBdr>
            </w:div>
            <w:div w:id="234048274">
              <w:marLeft w:val="0"/>
              <w:marRight w:val="0"/>
              <w:marTop w:val="0"/>
              <w:marBottom w:val="0"/>
              <w:divBdr>
                <w:top w:val="none" w:sz="0" w:space="0" w:color="auto"/>
                <w:left w:val="none" w:sz="0" w:space="0" w:color="auto"/>
                <w:bottom w:val="none" w:sz="0" w:space="0" w:color="auto"/>
                <w:right w:val="none" w:sz="0" w:space="0" w:color="auto"/>
              </w:divBdr>
            </w:div>
            <w:div w:id="227109415">
              <w:marLeft w:val="0"/>
              <w:marRight w:val="0"/>
              <w:marTop w:val="0"/>
              <w:marBottom w:val="0"/>
              <w:divBdr>
                <w:top w:val="none" w:sz="0" w:space="0" w:color="auto"/>
                <w:left w:val="none" w:sz="0" w:space="0" w:color="auto"/>
                <w:bottom w:val="none" w:sz="0" w:space="0" w:color="auto"/>
                <w:right w:val="none" w:sz="0" w:space="0" w:color="auto"/>
              </w:divBdr>
            </w:div>
            <w:div w:id="190356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772772">
      <w:bodyDiv w:val="1"/>
      <w:marLeft w:val="0"/>
      <w:marRight w:val="0"/>
      <w:marTop w:val="0"/>
      <w:marBottom w:val="0"/>
      <w:divBdr>
        <w:top w:val="none" w:sz="0" w:space="0" w:color="auto"/>
        <w:left w:val="none" w:sz="0" w:space="0" w:color="auto"/>
        <w:bottom w:val="none" w:sz="0" w:space="0" w:color="auto"/>
        <w:right w:val="none" w:sz="0" w:space="0" w:color="auto"/>
      </w:divBdr>
      <w:divsChild>
        <w:div w:id="2008243774">
          <w:marLeft w:val="0"/>
          <w:marRight w:val="0"/>
          <w:marTop w:val="0"/>
          <w:marBottom w:val="0"/>
          <w:divBdr>
            <w:top w:val="none" w:sz="0" w:space="0" w:color="auto"/>
            <w:left w:val="none" w:sz="0" w:space="0" w:color="auto"/>
            <w:bottom w:val="none" w:sz="0" w:space="0" w:color="auto"/>
            <w:right w:val="none" w:sz="0" w:space="0" w:color="auto"/>
          </w:divBdr>
          <w:divsChild>
            <w:div w:id="1064648365">
              <w:marLeft w:val="0"/>
              <w:marRight w:val="0"/>
              <w:marTop w:val="0"/>
              <w:marBottom w:val="0"/>
              <w:divBdr>
                <w:top w:val="none" w:sz="0" w:space="0" w:color="auto"/>
                <w:left w:val="none" w:sz="0" w:space="0" w:color="auto"/>
                <w:bottom w:val="none" w:sz="0" w:space="0" w:color="auto"/>
                <w:right w:val="none" w:sz="0" w:space="0" w:color="auto"/>
              </w:divBdr>
            </w:div>
            <w:div w:id="185214913">
              <w:marLeft w:val="0"/>
              <w:marRight w:val="0"/>
              <w:marTop w:val="0"/>
              <w:marBottom w:val="0"/>
              <w:divBdr>
                <w:top w:val="none" w:sz="0" w:space="0" w:color="auto"/>
                <w:left w:val="none" w:sz="0" w:space="0" w:color="auto"/>
                <w:bottom w:val="none" w:sz="0" w:space="0" w:color="auto"/>
                <w:right w:val="none" w:sz="0" w:space="0" w:color="auto"/>
              </w:divBdr>
            </w:div>
            <w:div w:id="863060435">
              <w:marLeft w:val="0"/>
              <w:marRight w:val="0"/>
              <w:marTop w:val="0"/>
              <w:marBottom w:val="0"/>
              <w:divBdr>
                <w:top w:val="none" w:sz="0" w:space="0" w:color="auto"/>
                <w:left w:val="none" w:sz="0" w:space="0" w:color="auto"/>
                <w:bottom w:val="none" w:sz="0" w:space="0" w:color="auto"/>
                <w:right w:val="none" w:sz="0" w:space="0" w:color="auto"/>
              </w:divBdr>
            </w:div>
            <w:div w:id="1708987442">
              <w:marLeft w:val="0"/>
              <w:marRight w:val="0"/>
              <w:marTop w:val="0"/>
              <w:marBottom w:val="0"/>
              <w:divBdr>
                <w:top w:val="none" w:sz="0" w:space="0" w:color="auto"/>
                <w:left w:val="none" w:sz="0" w:space="0" w:color="auto"/>
                <w:bottom w:val="none" w:sz="0" w:space="0" w:color="auto"/>
                <w:right w:val="none" w:sz="0" w:space="0" w:color="auto"/>
              </w:divBdr>
            </w:div>
            <w:div w:id="1091975247">
              <w:marLeft w:val="0"/>
              <w:marRight w:val="0"/>
              <w:marTop w:val="0"/>
              <w:marBottom w:val="0"/>
              <w:divBdr>
                <w:top w:val="none" w:sz="0" w:space="0" w:color="auto"/>
                <w:left w:val="none" w:sz="0" w:space="0" w:color="auto"/>
                <w:bottom w:val="none" w:sz="0" w:space="0" w:color="auto"/>
                <w:right w:val="none" w:sz="0" w:space="0" w:color="auto"/>
              </w:divBdr>
            </w:div>
            <w:div w:id="1255743105">
              <w:marLeft w:val="0"/>
              <w:marRight w:val="0"/>
              <w:marTop w:val="0"/>
              <w:marBottom w:val="0"/>
              <w:divBdr>
                <w:top w:val="none" w:sz="0" w:space="0" w:color="auto"/>
                <w:left w:val="none" w:sz="0" w:space="0" w:color="auto"/>
                <w:bottom w:val="none" w:sz="0" w:space="0" w:color="auto"/>
                <w:right w:val="none" w:sz="0" w:space="0" w:color="auto"/>
              </w:divBdr>
            </w:div>
            <w:div w:id="1406297120">
              <w:marLeft w:val="0"/>
              <w:marRight w:val="0"/>
              <w:marTop w:val="0"/>
              <w:marBottom w:val="0"/>
              <w:divBdr>
                <w:top w:val="none" w:sz="0" w:space="0" w:color="auto"/>
                <w:left w:val="none" w:sz="0" w:space="0" w:color="auto"/>
                <w:bottom w:val="none" w:sz="0" w:space="0" w:color="auto"/>
                <w:right w:val="none" w:sz="0" w:space="0" w:color="auto"/>
              </w:divBdr>
            </w:div>
            <w:div w:id="1139760810">
              <w:marLeft w:val="0"/>
              <w:marRight w:val="0"/>
              <w:marTop w:val="0"/>
              <w:marBottom w:val="0"/>
              <w:divBdr>
                <w:top w:val="none" w:sz="0" w:space="0" w:color="auto"/>
                <w:left w:val="none" w:sz="0" w:space="0" w:color="auto"/>
                <w:bottom w:val="none" w:sz="0" w:space="0" w:color="auto"/>
                <w:right w:val="none" w:sz="0" w:space="0" w:color="auto"/>
              </w:divBdr>
            </w:div>
            <w:div w:id="90854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150352">
      <w:bodyDiv w:val="1"/>
      <w:marLeft w:val="0"/>
      <w:marRight w:val="0"/>
      <w:marTop w:val="0"/>
      <w:marBottom w:val="0"/>
      <w:divBdr>
        <w:top w:val="none" w:sz="0" w:space="0" w:color="auto"/>
        <w:left w:val="none" w:sz="0" w:space="0" w:color="auto"/>
        <w:bottom w:val="none" w:sz="0" w:space="0" w:color="auto"/>
        <w:right w:val="none" w:sz="0" w:space="0" w:color="auto"/>
      </w:divBdr>
    </w:div>
    <w:div w:id="661734179">
      <w:bodyDiv w:val="1"/>
      <w:marLeft w:val="0"/>
      <w:marRight w:val="0"/>
      <w:marTop w:val="0"/>
      <w:marBottom w:val="0"/>
      <w:divBdr>
        <w:top w:val="none" w:sz="0" w:space="0" w:color="auto"/>
        <w:left w:val="none" w:sz="0" w:space="0" w:color="auto"/>
        <w:bottom w:val="none" w:sz="0" w:space="0" w:color="auto"/>
        <w:right w:val="none" w:sz="0" w:space="0" w:color="auto"/>
      </w:divBdr>
      <w:divsChild>
        <w:div w:id="830368920">
          <w:marLeft w:val="0"/>
          <w:marRight w:val="0"/>
          <w:marTop w:val="0"/>
          <w:marBottom w:val="0"/>
          <w:divBdr>
            <w:top w:val="none" w:sz="0" w:space="0" w:color="auto"/>
            <w:left w:val="none" w:sz="0" w:space="0" w:color="auto"/>
            <w:bottom w:val="none" w:sz="0" w:space="0" w:color="auto"/>
            <w:right w:val="none" w:sz="0" w:space="0" w:color="auto"/>
          </w:divBdr>
          <w:divsChild>
            <w:div w:id="1539972903">
              <w:marLeft w:val="0"/>
              <w:marRight w:val="0"/>
              <w:marTop w:val="0"/>
              <w:marBottom w:val="0"/>
              <w:divBdr>
                <w:top w:val="none" w:sz="0" w:space="0" w:color="auto"/>
                <w:left w:val="none" w:sz="0" w:space="0" w:color="auto"/>
                <w:bottom w:val="none" w:sz="0" w:space="0" w:color="auto"/>
                <w:right w:val="none" w:sz="0" w:space="0" w:color="auto"/>
              </w:divBdr>
            </w:div>
            <w:div w:id="469902193">
              <w:marLeft w:val="0"/>
              <w:marRight w:val="0"/>
              <w:marTop w:val="0"/>
              <w:marBottom w:val="0"/>
              <w:divBdr>
                <w:top w:val="none" w:sz="0" w:space="0" w:color="auto"/>
                <w:left w:val="none" w:sz="0" w:space="0" w:color="auto"/>
                <w:bottom w:val="none" w:sz="0" w:space="0" w:color="auto"/>
                <w:right w:val="none" w:sz="0" w:space="0" w:color="auto"/>
              </w:divBdr>
            </w:div>
            <w:div w:id="987126952">
              <w:marLeft w:val="0"/>
              <w:marRight w:val="0"/>
              <w:marTop w:val="0"/>
              <w:marBottom w:val="0"/>
              <w:divBdr>
                <w:top w:val="none" w:sz="0" w:space="0" w:color="auto"/>
                <w:left w:val="none" w:sz="0" w:space="0" w:color="auto"/>
                <w:bottom w:val="none" w:sz="0" w:space="0" w:color="auto"/>
                <w:right w:val="none" w:sz="0" w:space="0" w:color="auto"/>
              </w:divBdr>
            </w:div>
            <w:div w:id="883910572">
              <w:marLeft w:val="0"/>
              <w:marRight w:val="0"/>
              <w:marTop w:val="0"/>
              <w:marBottom w:val="0"/>
              <w:divBdr>
                <w:top w:val="none" w:sz="0" w:space="0" w:color="auto"/>
                <w:left w:val="none" w:sz="0" w:space="0" w:color="auto"/>
                <w:bottom w:val="none" w:sz="0" w:space="0" w:color="auto"/>
                <w:right w:val="none" w:sz="0" w:space="0" w:color="auto"/>
              </w:divBdr>
            </w:div>
            <w:div w:id="1729913987">
              <w:marLeft w:val="0"/>
              <w:marRight w:val="0"/>
              <w:marTop w:val="0"/>
              <w:marBottom w:val="0"/>
              <w:divBdr>
                <w:top w:val="none" w:sz="0" w:space="0" w:color="auto"/>
                <w:left w:val="none" w:sz="0" w:space="0" w:color="auto"/>
                <w:bottom w:val="none" w:sz="0" w:space="0" w:color="auto"/>
                <w:right w:val="none" w:sz="0" w:space="0" w:color="auto"/>
              </w:divBdr>
            </w:div>
            <w:div w:id="552084139">
              <w:marLeft w:val="0"/>
              <w:marRight w:val="0"/>
              <w:marTop w:val="0"/>
              <w:marBottom w:val="0"/>
              <w:divBdr>
                <w:top w:val="none" w:sz="0" w:space="0" w:color="auto"/>
                <w:left w:val="none" w:sz="0" w:space="0" w:color="auto"/>
                <w:bottom w:val="none" w:sz="0" w:space="0" w:color="auto"/>
                <w:right w:val="none" w:sz="0" w:space="0" w:color="auto"/>
              </w:divBdr>
            </w:div>
            <w:div w:id="19667695">
              <w:marLeft w:val="0"/>
              <w:marRight w:val="0"/>
              <w:marTop w:val="0"/>
              <w:marBottom w:val="0"/>
              <w:divBdr>
                <w:top w:val="none" w:sz="0" w:space="0" w:color="auto"/>
                <w:left w:val="none" w:sz="0" w:space="0" w:color="auto"/>
                <w:bottom w:val="none" w:sz="0" w:space="0" w:color="auto"/>
                <w:right w:val="none" w:sz="0" w:space="0" w:color="auto"/>
              </w:divBdr>
            </w:div>
            <w:div w:id="1232960805">
              <w:marLeft w:val="0"/>
              <w:marRight w:val="0"/>
              <w:marTop w:val="0"/>
              <w:marBottom w:val="0"/>
              <w:divBdr>
                <w:top w:val="none" w:sz="0" w:space="0" w:color="auto"/>
                <w:left w:val="none" w:sz="0" w:space="0" w:color="auto"/>
                <w:bottom w:val="none" w:sz="0" w:space="0" w:color="auto"/>
                <w:right w:val="none" w:sz="0" w:space="0" w:color="auto"/>
              </w:divBdr>
            </w:div>
            <w:div w:id="331883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2446714">
      <w:bodyDiv w:val="1"/>
      <w:marLeft w:val="0"/>
      <w:marRight w:val="0"/>
      <w:marTop w:val="0"/>
      <w:marBottom w:val="0"/>
      <w:divBdr>
        <w:top w:val="none" w:sz="0" w:space="0" w:color="auto"/>
        <w:left w:val="none" w:sz="0" w:space="0" w:color="auto"/>
        <w:bottom w:val="none" w:sz="0" w:space="0" w:color="auto"/>
        <w:right w:val="none" w:sz="0" w:space="0" w:color="auto"/>
      </w:divBdr>
    </w:div>
    <w:div w:id="979185886">
      <w:bodyDiv w:val="1"/>
      <w:marLeft w:val="0"/>
      <w:marRight w:val="0"/>
      <w:marTop w:val="0"/>
      <w:marBottom w:val="0"/>
      <w:divBdr>
        <w:top w:val="none" w:sz="0" w:space="0" w:color="auto"/>
        <w:left w:val="none" w:sz="0" w:space="0" w:color="auto"/>
        <w:bottom w:val="none" w:sz="0" w:space="0" w:color="auto"/>
        <w:right w:val="none" w:sz="0" w:space="0" w:color="auto"/>
      </w:divBdr>
      <w:divsChild>
        <w:div w:id="1666468557">
          <w:marLeft w:val="0"/>
          <w:marRight w:val="0"/>
          <w:marTop w:val="0"/>
          <w:marBottom w:val="0"/>
          <w:divBdr>
            <w:top w:val="none" w:sz="0" w:space="0" w:color="auto"/>
            <w:left w:val="none" w:sz="0" w:space="0" w:color="auto"/>
            <w:bottom w:val="none" w:sz="0" w:space="0" w:color="auto"/>
            <w:right w:val="none" w:sz="0" w:space="0" w:color="auto"/>
          </w:divBdr>
          <w:divsChild>
            <w:div w:id="924801570">
              <w:marLeft w:val="0"/>
              <w:marRight w:val="0"/>
              <w:marTop w:val="0"/>
              <w:marBottom w:val="0"/>
              <w:divBdr>
                <w:top w:val="none" w:sz="0" w:space="0" w:color="auto"/>
                <w:left w:val="none" w:sz="0" w:space="0" w:color="auto"/>
                <w:bottom w:val="none" w:sz="0" w:space="0" w:color="auto"/>
                <w:right w:val="none" w:sz="0" w:space="0" w:color="auto"/>
              </w:divBdr>
            </w:div>
            <w:div w:id="1849631488">
              <w:marLeft w:val="0"/>
              <w:marRight w:val="0"/>
              <w:marTop w:val="0"/>
              <w:marBottom w:val="0"/>
              <w:divBdr>
                <w:top w:val="none" w:sz="0" w:space="0" w:color="auto"/>
                <w:left w:val="none" w:sz="0" w:space="0" w:color="auto"/>
                <w:bottom w:val="none" w:sz="0" w:space="0" w:color="auto"/>
                <w:right w:val="none" w:sz="0" w:space="0" w:color="auto"/>
              </w:divBdr>
            </w:div>
            <w:div w:id="1278030073">
              <w:marLeft w:val="0"/>
              <w:marRight w:val="0"/>
              <w:marTop w:val="0"/>
              <w:marBottom w:val="0"/>
              <w:divBdr>
                <w:top w:val="none" w:sz="0" w:space="0" w:color="auto"/>
                <w:left w:val="none" w:sz="0" w:space="0" w:color="auto"/>
                <w:bottom w:val="none" w:sz="0" w:space="0" w:color="auto"/>
                <w:right w:val="none" w:sz="0" w:space="0" w:color="auto"/>
              </w:divBdr>
            </w:div>
            <w:div w:id="1425495968">
              <w:marLeft w:val="0"/>
              <w:marRight w:val="0"/>
              <w:marTop w:val="0"/>
              <w:marBottom w:val="0"/>
              <w:divBdr>
                <w:top w:val="none" w:sz="0" w:space="0" w:color="auto"/>
                <w:left w:val="none" w:sz="0" w:space="0" w:color="auto"/>
                <w:bottom w:val="none" w:sz="0" w:space="0" w:color="auto"/>
                <w:right w:val="none" w:sz="0" w:space="0" w:color="auto"/>
              </w:divBdr>
            </w:div>
            <w:div w:id="825973096">
              <w:marLeft w:val="0"/>
              <w:marRight w:val="0"/>
              <w:marTop w:val="0"/>
              <w:marBottom w:val="0"/>
              <w:divBdr>
                <w:top w:val="none" w:sz="0" w:space="0" w:color="auto"/>
                <w:left w:val="none" w:sz="0" w:space="0" w:color="auto"/>
                <w:bottom w:val="none" w:sz="0" w:space="0" w:color="auto"/>
                <w:right w:val="none" w:sz="0" w:space="0" w:color="auto"/>
              </w:divBdr>
            </w:div>
            <w:div w:id="51463236">
              <w:marLeft w:val="0"/>
              <w:marRight w:val="0"/>
              <w:marTop w:val="0"/>
              <w:marBottom w:val="0"/>
              <w:divBdr>
                <w:top w:val="none" w:sz="0" w:space="0" w:color="auto"/>
                <w:left w:val="none" w:sz="0" w:space="0" w:color="auto"/>
                <w:bottom w:val="none" w:sz="0" w:space="0" w:color="auto"/>
                <w:right w:val="none" w:sz="0" w:space="0" w:color="auto"/>
              </w:divBdr>
            </w:div>
            <w:div w:id="1883177180">
              <w:marLeft w:val="0"/>
              <w:marRight w:val="0"/>
              <w:marTop w:val="0"/>
              <w:marBottom w:val="0"/>
              <w:divBdr>
                <w:top w:val="none" w:sz="0" w:space="0" w:color="auto"/>
                <w:left w:val="none" w:sz="0" w:space="0" w:color="auto"/>
                <w:bottom w:val="none" w:sz="0" w:space="0" w:color="auto"/>
                <w:right w:val="none" w:sz="0" w:space="0" w:color="auto"/>
              </w:divBdr>
            </w:div>
            <w:div w:id="191695894">
              <w:marLeft w:val="0"/>
              <w:marRight w:val="0"/>
              <w:marTop w:val="0"/>
              <w:marBottom w:val="0"/>
              <w:divBdr>
                <w:top w:val="none" w:sz="0" w:space="0" w:color="auto"/>
                <w:left w:val="none" w:sz="0" w:space="0" w:color="auto"/>
                <w:bottom w:val="none" w:sz="0" w:space="0" w:color="auto"/>
                <w:right w:val="none" w:sz="0" w:space="0" w:color="auto"/>
              </w:divBdr>
            </w:div>
            <w:div w:id="935795192">
              <w:marLeft w:val="0"/>
              <w:marRight w:val="0"/>
              <w:marTop w:val="0"/>
              <w:marBottom w:val="0"/>
              <w:divBdr>
                <w:top w:val="none" w:sz="0" w:space="0" w:color="auto"/>
                <w:left w:val="none" w:sz="0" w:space="0" w:color="auto"/>
                <w:bottom w:val="none" w:sz="0" w:space="0" w:color="auto"/>
                <w:right w:val="none" w:sz="0" w:space="0" w:color="auto"/>
              </w:divBdr>
            </w:div>
            <w:div w:id="1488664682">
              <w:marLeft w:val="0"/>
              <w:marRight w:val="0"/>
              <w:marTop w:val="0"/>
              <w:marBottom w:val="0"/>
              <w:divBdr>
                <w:top w:val="none" w:sz="0" w:space="0" w:color="auto"/>
                <w:left w:val="none" w:sz="0" w:space="0" w:color="auto"/>
                <w:bottom w:val="none" w:sz="0" w:space="0" w:color="auto"/>
                <w:right w:val="none" w:sz="0" w:space="0" w:color="auto"/>
              </w:divBdr>
            </w:div>
            <w:div w:id="1199969057">
              <w:marLeft w:val="0"/>
              <w:marRight w:val="0"/>
              <w:marTop w:val="0"/>
              <w:marBottom w:val="0"/>
              <w:divBdr>
                <w:top w:val="none" w:sz="0" w:space="0" w:color="auto"/>
                <w:left w:val="none" w:sz="0" w:space="0" w:color="auto"/>
                <w:bottom w:val="none" w:sz="0" w:space="0" w:color="auto"/>
                <w:right w:val="none" w:sz="0" w:space="0" w:color="auto"/>
              </w:divBdr>
            </w:div>
            <w:div w:id="1555047484">
              <w:marLeft w:val="0"/>
              <w:marRight w:val="0"/>
              <w:marTop w:val="0"/>
              <w:marBottom w:val="0"/>
              <w:divBdr>
                <w:top w:val="none" w:sz="0" w:space="0" w:color="auto"/>
                <w:left w:val="none" w:sz="0" w:space="0" w:color="auto"/>
                <w:bottom w:val="none" w:sz="0" w:space="0" w:color="auto"/>
                <w:right w:val="none" w:sz="0" w:space="0" w:color="auto"/>
              </w:divBdr>
            </w:div>
            <w:div w:id="741027718">
              <w:marLeft w:val="0"/>
              <w:marRight w:val="0"/>
              <w:marTop w:val="0"/>
              <w:marBottom w:val="0"/>
              <w:divBdr>
                <w:top w:val="none" w:sz="0" w:space="0" w:color="auto"/>
                <w:left w:val="none" w:sz="0" w:space="0" w:color="auto"/>
                <w:bottom w:val="none" w:sz="0" w:space="0" w:color="auto"/>
                <w:right w:val="none" w:sz="0" w:space="0" w:color="auto"/>
              </w:divBdr>
            </w:div>
            <w:div w:id="1160149709">
              <w:marLeft w:val="0"/>
              <w:marRight w:val="0"/>
              <w:marTop w:val="0"/>
              <w:marBottom w:val="0"/>
              <w:divBdr>
                <w:top w:val="none" w:sz="0" w:space="0" w:color="auto"/>
                <w:left w:val="none" w:sz="0" w:space="0" w:color="auto"/>
                <w:bottom w:val="none" w:sz="0" w:space="0" w:color="auto"/>
                <w:right w:val="none" w:sz="0" w:space="0" w:color="auto"/>
              </w:divBdr>
            </w:div>
            <w:div w:id="979919217">
              <w:marLeft w:val="0"/>
              <w:marRight w:val="0"/>
              <w:marTop w:val="0"/>
              <w:marBottom w:val="0"/>
              <w:divBdr>
                <w:top w:val="none" w:sz="0" w:space="0" w:color="auto"/>
                <w:left w:val="none" w:sz="0" w:space="0" w:color="auto"/>
                <w:bottom w:val="none" w:sz="0" w:space="0" w:color="auto"/>
                <w:right w:val="none" w:sz="0" w:space="0" w:color="auto"/>
              </w:divBdr>
            </w:div>
            <w:div w:id="1475834262">
              <w:marLeft w:val="0"/>
              <w:marRight w:val="0"/>
              <w:marTop w:val="0"/>
              <w:marBottom w:val="0"/>
              <w:divBdr>
                <w:top w:val="none" w:sz="0" w:space="0" w:color="auto"/>
                <w:left w:val="none" w:sz="0" w:space="0" w:color="auto"/>
                <w:bottom w:val="none" w:sz="0" w:space="0" w:color="auto"/>
                <w:right w:val="none" w:sz="0" w:space="0" w:color="auto"/>
              </w:divBdr>
            </w:div>
            <w:div w:id="647325654">
              <w:marLeft w:val="0"/>
              <w:marRight w:val="0"/>
              <w:marTop w:val="0"/>
              <w:marBottom w:val="0"/>
              <w:divBdr>
                <w:top w:val="none" w:sz="0" w:space="0" w:color="auto"/>
                <w:left w:val="none" w:sz="0" w:space="0" w:color="auto"/>
                <w:bottom w:val="none" w:sz="0" w:space="0" w:color="auto"/>
                <w:right w:val="none" w:sz="0" w:space="0" w:color="auto"/>
              </w:divBdr>
            </w:div>
            <w:div w:id="328101245">
              <w:marLeft w:val="0"/>
              <w:marRight w:val="0"/>
              <w:marTop w:val="0"/>
              <w:marBottom w:val="0"/>
              <w:divBdr>
                <w:top w:val="none" w:sz="0" w:space="0" w:color="auto"/>
                <w:left w:val="none" w:sz="0" w:space="0" w:color="auto"/>
                <w:bottom w:val="none" w:sz="0" w:space="0" w:color="auto"/>
                <w:right w:val="none" w:sz="0" w:space="0" w:color="auto"/>
              </w:divBdr>
            </w:div>
            <w:div w:id="2082173075">
              <w:marLeft w:val="0"/>
              <w:marRight w:val="0"/>
              <w:marTop w:val="0"/>
              <w:marBottom w:val="0"/>
              <w:divBdr>
                <w:top w:val="none" w:sz="0" w:space="0" w:color="auto"/>
                <w:left w:val="none" w:sz="0" w:space="0" w:color="auto"/>
                <w:bottom w:val="none" w:sz="0" w:space="0" w:color="auto"/>
                <w:right w:val="none" w:sz="0" w:space="0" w:color="auto"/>
              </w:divBdr>
            </w:div>
            <w:div w:id="1489126744">
              <w:marLeft w:val="0"/>
              <w:marRight w:val="0"/>
              <w:marTop w:val="0"/>
              <w:marBottom w:val="0"/>
              <w:divBdr>
                <w:top w:val="none" w:sz="0" w:space="0" w:color="auto"/>
                <w:left w:val="none" w:sz="0" w:space="0" w:color="auto"/>
                <w:bottom w:val="none" w:sz="0" w:space="0" w:color="auto"/>
                <w:right w:val="none" w:sz="0" w:space="0" w:color="auto"/>
              </w:divBdr>
            </w:div>
            <w:div w:id="1817450899">
              <w:marLeft w:val="0"/>
              <w:marRight w:val="0"/>
              <w:marTop w:val="0"/>
              <w:marBottom w:val="0"/>
              <w:divBdr>
                <w:top w:val="none" w:sz="0" w:space="0" w:color="auto"/>
                <w:left w:val="none" w:sz="0" w:space="0" w:color="auto"/>
                <w:bottom w:val="none" w:sz="0" w:space="0" w:color="auto"/>
                <w:right w:val="none" w:sz="0" w:space="0" w:color="auto"/>
              </w:divBdr>
            </w:div>
            <w:div w:id="754941546">
              <w:marLeft w:val="0"/>
              <w:marRight w:val="0"/>
              <w:marTop w:val="0"/>
              <w:marBottom w:val="0"/>
              <w:divBdr>
                <w:top w:val="none" w:sz="0" w:space="0" w:color="auto"/>
                <w:left w:val="none" w:sz="0" w:space="0" w:color="auto"/>
                <w:bottom w:val="none" w:sz="0" w:space="0" w:color="auto"/>
                <w:right w:val="none" w:sz="0" w:space="0" w:color="auto"/>
              </w:divBdr>
            </w:div>
            <w:div w:id="1558197881">
              <w:marLeft w:val="0"/>
              <w:marRight w:val="0"/>
              <w:marTop w:val="0"/>
              <w:marBottom w:val="0"/>
              <w:divBdr>
                <w:top w:val="none" w:sz="0" w:space="0" w:color="auto"/>
                <w:left w:val="none" w:sz="0" w:space="0" w:color="auto"/>
                <w:bottom w:val="none" w:sz="0" w:space="0" w:color="auto"/>
                <w:right w:val="none" w:sz="0" w:space="0" w:color="auto"/>
              </w:divBdr>
            </w:div>
            <w:div w:id="1260214238">
              <w:marLeft w:val="0"/>
              <w:marRight w:val="0"/>
              <w:marTop w:val="0"/>
              <w:marBottom w:val="0"/>
              <w:divBdr>
                <w:top w:val="none" w:sz="0" w:space="0" w:color="auto"/>
                <w:left w:val="none" w:sz="0" w:space="0" w:color="auto"/>
                <w:bottom w:val="none" w:sz="0" w:space="0" w:color="auto"/>
                <w:right w:val="none" w:sz="0" w:space="0" w:color="auto"/>
              </w:divBdr>
            </w:div>
            <w:div w:id="320039175">
              <w:marLeft w:val="0"/>
              <w:marRight w:val="0"/>
              <w:marTop w:val="0"/>
              <w:marBottom w:val="0"/>
              <w:divBdr>
                <w:top w:val="none" w:sz="0" w:space="0" w:color="auto"/>
                <w:left w:val="none" w:sz="0" w:space="0" w:color="auto"/>
                <w:bottom w:val="none" w:sz="0" w:space="0" w:color="auto"/>
                <w:right w:val="none" w:sz="0" w:space="0" w:color="auto"/>
              </w:divBdr>
            </w:div>
            <w:div w:id="1377583502">
              <w:marLeft w:val="0"/>
              <w:marRight w:val="0"/>
              <w:marTop w:val="0"/>
              <w:marBottom w:val="0"/>
              <w:divBdr>
                <w:top w:val="none" w:sz="0" w:space="0" w:color="auto"/>
                <w:left w:val="none" w:sz="0" w:space="0" w:color="auto"/>
                <w:bottom w:val="none" w:sz="0" w:space="0" w:color="auto"/>
                <w:right w:val="none" w:sz="0" w:space="0" w:color="auto"/>
              </w:divBdr>
            </w:div>
            <w:div w:id="1966234686">
              <w:marLeft w:val="0"/>
              <w:marRight w:val="0"/>
              <w:marTop w:val="0"/>
              <w:marBottom w:val="0"/>
              <w:divBdr>
                <w:top w:val="none" w:sz="0" w:space="0" w:color="auto"/>
                <w:left w:val="none" w:sz="0" w:space="0" w:color="auto"/>
                <w:bottom w:val="none" w:sz="0" w:space="0" w:color="auto"/>
                <w:right w:val="none" w:sz="0" w:space="0" w:color="auto"/>
              </w:divBdr>
            </w:div>
            <w:div w:id="1434665367">
              <w:marLeft w:val="0"/>
              <w:marRight w:val="0"/>
              <w:marTop w:val="0"/>
              <w:marBottom w:val="0"/>
              <w:divBdr>
                <w:top w:val="none" w:sz="0" w:space="0" w:color="auto"/>
                <w:left w:val="none" w:sz="0" w:space="0" w:color="auto"/>
                <w:bottom w:val="none" w:sz="0" w:space="0" w:color="auto"/>
                <w:right w:val="none" w:sz="0" w:space="0" w:color="auto"/>
              </w:divBdr>
            </w:div>
            <w:div w:id="1293514488">
              <w:marLeft w:val="0"/>
              <w:marRight w:val="0"/>
              <w:marTop w:val="0"/>
              <w:marBottom w:val="0"/>
              <w:divBdr>
                <w:top w:val="none" w:sz="0" w:space="0" w:color="auto"/>
                <w:left w:val="none" w:sz="0" w:space="0" w:color="auto"/>
                <w:bottom w:val="none" w:sz="0" w:space="0" w:color="auto"/>
                <w:right w:val="none" w:sz="0" w:space="0" w:color="auto"/>
              </w:divBdr>
            </w:div>
            <w:div w:id="547448784">
              <w:marLeft w:val="0"/>
              <w:marRight w:val="0"/>
              <w:marTop w:val="0"/>
              <w:marBottom w:val="0"/>
              <w:divBdr>
                <w:top w:val="none" w:sz="0" w:space="0" w:color="auto"/>
                <w:left w:val="none" w:sz="0" w:space="0" w:color="auto"/>
                <w:bottom w:val="none" w:sz="0" w:space="0" w:color="auto"/>
                <w:right w:val="none" w:sz="0" w:space="0" w:color="auto"/>
              </w:divBdr>
            </w:div>
            <w:div w:id="1219705937">
              <w:marLeft w:val="0"/>
              <w:marRight w:val="0"/>
              <w:marTop w:val="0"/>
              <w:marBottom w:val="0"/>
              <w:divBdr>
                <w:top w:val="none" w:sz="0" w:space="0" w:color="auto"/>
                <w:left w:val="none" w:sz="0" w:space="0" w:color="auto"/>
                <w:bottom w:val="none" w:sz="0" w:space="0" w:color="auto"/>
                <w:right w:val="none" w:sz="0" w:space="0" w:color="auto"/>
              </w:divBdr>
            </w:div>
            <w:div w:id="423647180">
              <w:marLeft w:val="0"/>
              <w:marRight w:val="0"/>
              <w:marTop w:val="0"/>
              <w:marBottom w:val="0"/>
              <w:divBdr>
                <w:top w:val="none" w:sz="0" w:space="0" w:color="auto"/>
                <w:left w:val="none" w:sz="0" w:space="0" w:color="auto"/>
                <w:bottom w:val="none" w:sz="0" w:space="0" w:color="auto"/>
                <w:right w:val="none" w:sz="0" w:space="0" w:color="auto"/>
              </w:divBdr>
            </w:div>
            <w:div w:id="1230842353">
              <w:marLeft w:val="0"/>
              <w:marRight w:val="0"/>
              <w:marTop w:val="0"/>
              <w:marBottom w:val="0"/>
              <w:divBdr>
                <w:top w:val="none" w:sz="0" w:space="0" w:color="auto"/>
                <w:left w:val="none" w:sz="0" w:space="0" w:color="auto"/>
                <w:bottom w:val="none" w:sz="0" w:space="0" w:color="auto"/>
                <w:right w:val="none" w:sz="0" w:space="0" w:color="auto"/>
              </w:divBdr>
            </w:div>
            <w:div w:id="147092587">
              <w:marLeft w:val="0"/>
              <w:marRight w:val="0"/>
              <w:marTop w:val="0"/>
              <w:marBottom w:val="0"/>
              <w:divBdr>
                <w:top w:val="none" w:sz="0" w:space="0" w:color="auto"/>
                <w:left w:val="none" w:sz="0" w:space="0" w:color="auto"/>
                <w:bottom w:val="none" w:sz="0" w:space="0" w:color="auto"/>
                <w:right w:val="none" w:sz="0" w:space="0" w:color="auto"/>
              </w:divBdr>
            </w:div>
            <w:div w:id="1611815329">
              <w:marLeft w:val="0"/>
              <w:marRight w:val="0"/>
              <w:marTop w:val="0"/>
              <w:marBottom w:val="0"/>
              <w:divBdr>
                <w:top w:val="none" w:sz="0" w:space="0" w:color="auto"/>
                <w:left w:val="none" w:sz="0" w:space="0" w:color="auto"/>
                <w:bottom w:val="none" w:sz="0" w:space="0" w:color="auto"/>
                <w:right w:val="none" w:sz="0" w:space="0" w:color="auto"/>
              </w:divBdr>
            </w:div>
            <w:div w:id="698356145">
              <w:marLeft w:val="0"/>
              <w:marRight w:val="0"/>
              <w:marTop w:val="0"/>
              <w:marBottom w:val="0"/>
              <w:divBdr>
                <w:top w:val="none" w:sz="0" w:space="0" w:color="auto"/>
                <w:left w:val="none" w:sz="0" w:space="0" w:color="auto"/>
                <w:bottom w:val="none" w:sz="0" w:space="0" w:color="auto"/>
                <w:right w:val="none" w:sz="0" w:space="0" w:color="auto"/>
              </w:divBdr>
            </w:div>
            <w:div w:id="1210189708">
              <w:marLeft w:val="0"/>
              <w:marRight w:val="0"/>
              <w:marTop w:val="0"/>
              <w:marBottom w:val="0"/>
              <w:divBdr>
                <w:top w:val="none" w:sz="0" w:space="0" w:color="auto"/>
                <w:left w:val="none" w:sz="0" w:space="0" w:color="auto"/>
                <w:bottom w:val="none" w:sz="0" w:space="0" w:color="auto"/>
                <w:right w:val="none" w:sz="0" w:space="0" w:color="auto"/>
              </w:divBdr>
            </w:div>
            <w:div w:id="414597084">
              <w:marLeft w:val="0"/>
              <w:marRight w:val="0"/>
              <w:marTop w:val="0"/>
              <w:marBottom w:val="0"/>
              <w:divBdr>
                <w:top w:val="none" w:sz="0" w:space="0" w:color="auto"/>
                <w:left w:val="none" w:sz="0" w:space="0" w:color="auto"/>
                <w:bottom w:val="none" w:sz="0" w:space="0" w:color="auto"/>
                <w:right w:val="none" w:sz="0" w:space="0" w:color="auto"/>
              </w:divBdr>
            </w:div>
            <w:div w:id="1889949253">
              <w:marLeft w:val="0"/>
              <w:marRight w:val="0"/>
              <w:marTop w:val="0"/>
              <w:marBottom w:val="0"/>
              <w:divBdr>
                <w:top w:val="none" w:sz="0" w:space="0" w:color="auto"/>
                <w:left w:val="none" w:sz="0" w:space="0" w:color="auto"/>
                <w:bottom w:val="none" w:sz="0" w:space="0" w:color="auto"/>
                <w:right w:val="none" w:sz="0" w:space="0" w:color="auto"/>
              </w:divBdr>
            </w:div>
            <w:div w:id="864365128">
              <w:marLeft w:val="0"/>
              <w:marRight w:val="0"/>
              <w:marTop w:val="0"/>
              <w:marBottom w:val="0"/>
              <w:divBdr>
                <w:top w:val="none" w:sz="0" w:space="0" w:color="auto"/>
                <w:left w:val="none" w:sz="0" w:space="0" w:color="auto"/>
                <w:bottom w:val="none" w:sz="0" w:space="0" w:color="auto"/>
                <w:right w:val="none" w:sz="0" w:space="0" w:color="auto"/>
              </w:divBdr>
            </w:div>
            <w:div w:id="403577059">
              <w:marLeft w:val="0"/>
              <w:marRight w:val="0"/>
              <w:marTop w:val="0"/>
              <w:marBottom w:val="0"/>
              <w:divBdr>
                <w:top w:val="none" w:sz="0" w:space="0" w:color="auto"/>
                <w:left w:val="none" w:sz="0" w:space="0" w:color="auto"/>
                <w:bottom w:val="none" w:sz="0" w:space="0" w:color="auto"/>
                <w:right w:val="none" w:sz="0" w:space="0" w:color="auto"/>
              </w:divBdr>
            </w:div>
            <w:div w:id="1458797897">
              <w:marLeft w:val="0"/>
              <w:marRight w:val="0"/>
              <w:marTop w:val="0"/>
              <w:marBottom w:val="0"/>
              <w:divBdr>
                <w:top w:val="none" w:sz="0" w:space="0" w:color="auto"/>
                <w:left w:val="none" w:sz="0" w:space="0" w:color="auto"/>
                <w:bottom w:val="none" w:sz="0" w:space="0" w:color="auto"/>
                <w:right w:val="none" w:sz="0" w:space="0" w:color="auto"/>
              </w:divBdr>
            </w:div>
            <w:div w:id="2132430959">
              <w:marLeft w:val="0"/>
              <w:marRight w:val="0"/>
              <w:marTop w:val="0"/>
              <w:marBottom w:val="0"/>
              <w:divBdr>
                <w:top w:val="none" w:sz="0" w:space="0" w:color="auto"/>
                <w:left w:val="none" w:sz="0" w:space="0" w:color="auto"/>
                <w:bottom w:val="none" w:sz="0" w:space="0" w:color="auto"/>
                <w:right w:val="none" w:sz="0" w:space="0" w:color="auto"/>
              </w:divBdr>
            </w:div>
            <w:div w:id="1335451303">
              <w:marLeft w:val="0"/>
              <w:marRight w:val="0"/>
              <w:marTop w:val="0"/>
              <w:marBottom w:val="0"/>
              <w:divBdr>
                <w:top w:val="none" w:sz="0" w:space="0" w:color="auto"/>
                <w:left w:val="none" w:sz="0" w:space="0" w:color="auto"/>
                <w:bottom w:val="none" w:sz="0" w:space="0" w:color="auto"/>
                <w:right w:val="none" w:sz="0" w:space="0" w:color="auto"/>
              </w:divBdr>
            </w:div>
            <w:div w:id="1651056824">
              <w:marLeft w:val="0"/>
              <w:marRight w:val="0"/>
              <w:marTop w:val="0"/>
              <w:marBottom w:val="0"/>
              <w:divBdr>
                <w:top w:val="none" w:sz="0" w:space="0" w:color="auto"/>
                <w:left w:val="none" w:sz="0" w:space="0" w:color="auto"/>
                <w:bottom w:val="none" w:sz="0" w:space="0" w:color="auto"/>
                <w:right w:val="none" w:sz="0" w:space="0" w:color="auto"/>
              </w:divBdr>
            </w:div>
            <w:div w:id="1466923255">
              <w:marLeft w:val="0"/>
              <w:marRight w:val="0"/>
              <w:marTop w:val="0"/>
              <w:marBottom w:val="0"/>
              <w:divBdr>
                <w:top w:val="none" w:sz="0" w:space="0" w:color="auto"/>
                <w:left w:val="none" w:sz="0" w:space="0" w:color="auto"/>
                <w:bottom w:val="none" w:sz="0" w:space="0" w:color="auto"/>
                <w:right w:val="none" w:sz="0" w:space="0" w:color="auto"/>
              </w:divBdr>
            </w:div>
            <w:div w:id="1251154989">
              <w:marLeft w:val="0"/>
              <w:marRight w:val="0"/>
              <w:marTop w:val="0"/>
              <w:marBottom w:val="0"/>
              <w:divBdr>
                <w:top w:val="none" w:sz="0" w:space="0" w:color="auto"/>
                <w:left w:val="none" w:sz="0" w:space="0" w:color="auto"/>
                <w:bottom w:val="none" w:sz="0" w:space="0" w:color="auto"/>
                <w:right w:val="none" w:sz="0" w:space="0" w:color="auto"/>
              </w:divBdr>
            </w:div>
            <w:div w:id="43987739">
              <w:marLeft w:val="0"/>
              <w:marRight w:val="0"/>
              <w:marTop w:val="0"/>
              <w:marBottom w:val="0"/>
              <w:divBdr>
                <w:top w:val="none" w:sz="0" w:space="0" w:color="auto"/>
                <w:left w:val="none" w:sz="0" w:space="0" w:color="auto"/>
                <w:bottom w:val="none" w:sz="0" w:space="0" w:color="auto"/>
                <w:right w:val="none" w:sz="0" w:space="0" w:color="auto"/>
              </w:divBdr>
            </w:div>
            <w:div w:id="420223785">
              <w:marLeft w:val="0"/>
              <w:marRight w:val="0"/>
              <w:marTop w:val="0"/>
              <w:marBottom w:val="0"/>
              <w:divBdr>
                <w:top w:val="none" w:sz="0" w:space="0" w:color="auto"/>
                <w:left w:val="none" w:sz="0" w:space="0" w:color="auto"/>
                <w:bottom w:val="none" w:sz="0" w:space="0" w:color="auto"/>
                <w:right w:val="none" w:sz="0" w:space="0" w:color="auto"/>
              </w:divBdr>
            </w:div>
            <w:div w:id="1945961026">
              <w:marLeft w:val="0"/>
              <w:marRight w:val="0"/>
              <w:marTop w:val="0"/>
              <w:marBottom w:val="0"/>
              <w:divBdr>
                <w:top w:val="none" w:sz="0" w:space="0" w:color="auto"/>
                <w:left w:val="none" w:sz="0" w:space="0" w:color="auto"/>
                <w:bottom w:val="none" w:sz="0" w:space="0" w:color="auto"/>
                <w:right w:val="none" w:sz="0" w:space="0" w:color="auto"/>
              </w:divBdr>
            </w:div>
            <w:div w:id="965544299">
              <w:marLeft w:val="0"/>
              <w:marRight w:val="0"/>
              <w:marTop w:val="0"/>
              <w:marBottom w:val="0"/>
              <w:divBdr>
                <w:top w:val="none" w:sz="0" w:space="0" w:color="auto"/>
                <w:left w:val="none" w:sz="0" w:space="0" w:color="auto"/>
                <w:bottom w:val="none" w:sz="0" w:space="0" w:color="auto"/>
                <w:right w:val="none" w:sz="0" w:space="0" w:color="auto"/>
              </w:divBdr>
            </w:div>
            <w:div w:id="1595044577">
              <w:marLeft w:val="0"/>
              <w:marRight w:val="0"/>
              <w:marTop w:val="0"/>
              <w:marBottom w:val="0"/>
              <w:divBdr>
                <w:top w:val="none" w:sz="0" w:space="0" w:color="auto"/>
                <w:left w:val="none" w:sz="0" w:space="0" w:color="auto"/>
                <w:bottom w:val="none" w:sz="0" w:space="0" w:color="auto"/>
                <w:right w:val="none" w:sz="0" w:space="0" w:color="auto"/>
              </w:divBdr>
            </w:div>
            <w:div w:id="958952584">
              <w:marLeft w:val="0"/>
              <w:marRight w:val="0"/>
              <w:marTop w:val="0"/>
              <w:marBottom w:val="0"/>
              <w:divBdr>
                <w:top w:val="none" w:sz="0" w:space="0" w:color="auto"/>
                <w:left w:val="none" w:sz="0" w:space="0" w:color="auto"/>
                <w:bottom w:val="none" w:sz="0" w:space="0" w:color="auto"/>
                <w:right w:val="none" w:sz="0" w:space="0" w:color="auto"/>
              </w:divBdr>
            </w:div>
            <w:div w:id="999309037">
              <w:marLeft w:val="0"/>
              <w:marRight w:val="0"/>
              <w:marTop w:val="0"/>
              <w:marBottom w:val="0"/>
              <w:divBdr>
                <w:top w:val="none" w:sz="0" w:space="0" w:color="auto"/>
                <w:left w:val="none" w:sz="0" w:space="0" w:color="auto"/>
                <w:bottom w:val="none" w:sz="0" w:space="0" w:color="auto"/>
                <w:right w:val="none" w:sz="0" w:space="0" w:color="auto"/>
              </w:divBdr>
            </w:div>
            <w:div w:id="360666189">
              <w:marLeft w:val="0"/>
              <w:marRight w:val="0"/>
              <w:marTop w:val="0"/>
              <w:marBottom w:val="0"/>
              <w:divBdr>
                <w:top w:val="none" w:sz="0" w:space="0" w:color="auto"/>
                <w:left w:val="none" w:sz="0" w:space="0" w:color="auto"/>
                <w:bottom w:val="none" w:sz="0" w:space="0" w:color="auto"/>
                <w:right w:val="none" w:sz="0" w:space="0" w:color="auto"/>
              </w:divBdr>
            </w:div>
            <w:div w:id="1059011529">
              <w:marLeft w:val="0"/>
              <w:marRight w:val="0"/>
              <w:marTop w:val="0"/>
              <w:marBottom w:val="0"/>
              <w:divBdr>
                <w:top w:val="none" w:sz="0" w:space="0" w:color="auto"/>
                <w:left w:val="none" w:sz="0" w:space="0" w:color="auto"/>
                <w:bottom w:val="none" w:sz="0" w:space="0" w:color="auto"/>
                <w:right w:val="none" w:sz="0" w:space="0" w:color="auto"/>
              </w:divBdr>
            </w:div>
            <w:div w:id="644820167">
              <w:marLeft w:val="0"/>
              <w:marRight w:val="0"/>
              <w:marTop w:val="0"/>
              <w:marBottom w:val="0"/>
              <w:divBdr>
                <w:top w:val="none" w:sz="0" w:space="0" w:color="auto"/>
                <w:left w:val="none" w:sz="0" w:space="0" w:color="auto"/>
                <w:bottom w:val="none" w:sz="0" w:space="0" w:color="auto"/>
                <w:right w:val="none" w:sz="0" w:space="0" w:color="auto"/>
              </w:divBdr>
            </w:div>
            <w:div w:id="1948732559">
              <w:marLeft w:val="0"/>
              <w:marRight w:val="0"/>
              <w:marTop w:val="0"/>
              <w:marBottom w:val="0"/>
              <w:divBdr>
                <w:top w:val="none" w:sz="0" w:space="0" w:color="auto"/>
                <w:left w:val="none" w:sz="0" w:space="0" w:color="auto"/>
                <w:bottom w:val="none" w:sz="0" w:space="0" w:color="auto"/>
                <w:right w:val="none" w:sz="0" w:space="0" w:color="auto"/>
              </w:divBdr>
            </w:div>
            <w:div w:id="787430588">
              <w:marLeft w:val="0"/>
              <w:marRight w:val="0"/>
              <w:marTop w:val="0"/>
              <w:marBottom w:val="0"/>
              <w:divBdr>
                <w:top w:val="none" w:sz="0" w:space="0" w:color="auto"/>
                <w:left w:val="none" w:sz="0" w:space="0" w:color="auto"/>
                <w:bottom w:val="none" w:sz="0" w:space="0" w:color="auto"/>
                <w:right w:val="none" w:sz="0" w:space="0" w:color="auto"/>
              </w:divBdr>
            </w:div>
            <w:div w:id="130483306">
              <w:marLeft w:val="0"/>
              <w:marRight w:val="0"/>
              <w:marTop w:val="0"/>
              <w:marBottom w:val="0"/>
              <w:divBdr>
                <w:top w:val="none" w:sz="0" w:space="0" w:color="auto"/>
                <w:left w:val="none" w:sz="0" w:space="0" w:color="auto"/>
                <w:bottom w:val="none" w:sz="0" w:space="0" w:color="auto"/>
                <w:right w:val="none" w:sz="0" w:space="0" w:color="auto"/>
              </w:divBdr>
            </w:div>
            <w:div w:id="1723602077">
              <w:marLeft w:val="0"/>
              <w:marRight w:val="0"/>
              <w:marTop w:val="0"/>
              <w:marBottom w:val="0"/>
              <w:divBdr>
                <w:top w:val="none" w:sz="0" w:space="0" w:color="auto"/>
                <w:left w:val="none" w:sz="0" w:space="0" w:color="auto"/>
                <w:bottom w:val="none" w:sz="0" w:space="0" w:color="auto"/>
                <w:right w:val="none" w:sz="0" w:space="0" w:color="auto"/>
              </w:divBdr>
            </w:div>
            <w:div w:id="1390611285">
              <w:marLeft w:val="0"/>
              <w:marRight w:val="0"/>
              <w:marTop w:val="0"/>
              <w:marBottom w:val="0"/>
              <w:divBdr>
                <w:top w:val="none" w:sz="0" w:space="0" w:color="auto"/>
                <w:left w:val="none" w:sz="0" w:space="0" w:color="auto"/>
                <w:bottom w:val="none" w:sz="0" w:space="0" w:color="auto"/>
                <w:right w:val="none" w:sz="0" w:space="0" w:color="auto"/>
              </w:divBdr>
            </w:div>
            <w:div w:id="884677485">
              <w:marLeft w:val="0"/>
              <w:marRight w:val="0"/>
              <w:marTop w:val="0"/>
              <w:marBottom w:val="0"/>
              <w:divBdr>
                <w:top w:val="none" w:sz="0" w:space="0" w:color="auto"/>
                <w:left w:val="none" w:sz="0" w:space="0" w:color="auto"/>
                <w:bottom w:val="none" w:sz="0" w:space="0" w:color="auto"/>
                <w:right w:val="none" w:sz="0" w:space="0" w:color="auto"/>
              </w:divBdr>
            </w:div>
            <w:div w:id="1191525240">
              <w:marLeft w:val="0"/>
              <w:marRight w:val="0"/>
              <w:marTop w:val="0"/>
              <w:marBottom w:val="0"/>
              <w:divBdr>
                <w:top w:val="none" w:sz="0" w:space="0" w:color="auto"/>
                <w:left w:val="none" w:sz="0" w:space="0" w:color="auto"/>
                <w:bottom w:val="none" w:sz="0" w:space="0" w:color="auto"/>
                <w:right w:val="none" w:sz="0" w:space="0" w:color="auto"/>
              </w:divBdr>
            </w:div>
            <w:div w:id="54670923">
              <w:marLeft w:val="0"/>
              <w:marRight w:val="0"/>
              <w:marTop w:val="0"/>
              <w:marBottom w:val="0"/>
              <w:divBdr>
                <w:top w:val="none" w:sz="0" w:space="0" w:color="auto"/>
                <w:left w:val="none" w:sz="0" w:space="0" w:color="auto"/>
                <w:bottom w:val="none" w:sz="0" w:space="0" w:color="auto"/>
                <w:right w:val="none" w:sz="0" w:space="0" w:color="auto"/>
              </w:divBdr>
            </w:div>
            <w:div w:id="1820145460">
              <w:marLeft w:val="0"/>
              <w:marRight w:val="0"/>
              <w:marTop w:val="0"/>
              <w:marBottom w:val="0"/>
              <w:divBdr>
                <w:top w:val="none" w:sz="0" w:space="0" w:color="auto"/>
                <w:left w:val="none" w:sz="0" w:space="0" w:color="auto"/>
                <w:bottom w:val="none" w:sz="0" w:space="0" w:color="auto"/>
                <w:right w:val="none" w:sz="0" w:space="0" w:color="auto"/>
              </w:divBdr>
            </w:div>
            <w:div w:id="1480881483">
              <w:marLeft w:val="0"/>
              <w:marRight w:val="0"/>
              <w:marTop w:val="0"/>
              <w:marBottom w:val="0"/>
              <w:divBdr>
                <w:top w:val="none" w:sz="0" w:space="0" w:color="auto"/>
                <w:left w:val="none" w:sz="0" w:space="0" w:color="auto"/>
                <w:bottom w:val="none" w:sz="0" w:space="0" w:color="auto"/>
                <w:right w:val="none" w:sz="0" w:space="0" w:color="auto"/>
              </w:divBdr>
            </w:div>
            <w:div w:id="1703820892">
              <w:marLeft w:val="0"/>
              <w:marRight w:val="0"/>
              <w:marTop w:val="0"/>
              <w:marBottom w:val="0"/>
              <w:divBdr>
                <w:top w:val="none" w:sz="0" w:space="0" w:color="auto"/>
                <w:left w:val="none" w:sz="0" w:space="0" w:color="auto"/>
                <w:bottom w:val="none" w:sz="0" w:space="0" w:color="auto"/>
                <w:right w:val="none" w:sz="0" w:space="0" w:color="auto"/>
              </w:divBdr>
            </w:div>
            <w:div w:id="1636762004">
              <w:marLeft w:val="0"/>
              <w:marRight w:val="0"/>
              <w:marTop w:val="0"/>
              <w:marBottom w:val="0"/>
              <w:divBdr>
                <w:top w:val="none" w:sz="0" w:space="0" w:color="auto"/>
                <w:left w:val="none" w:sz="0" w:space="0" w:color="auto"/>
                <w:bottom w:val="none" w:sz="0" w:space="0" w:color="auto"/>
                <w:right w:val="none" w:sz="0" w:space="0" w:color="auto"/>
              </w:divBdr>
            </w:div>
            <w:div w:id="9382874">
              <w:marLeft w:val="0"/>
              <w:marRight w:val="0"/>
              <w:marTop w:val="0"/>
              <w:marBottom w:val="0"/>
              <w:divBdr>
                <w:top w:val="none" w:sz="0" w:space="0" w:color="auto"/>
                <w:left w:val="none" w:sz="0" w:space="0" w:color="auto"/>
                <w:bottom w:val="none" w:sz="0" w:space="0" w:color="auto"/>
                <w:right w:val="none" w:sz="0" w:space="0" w:color="auto"/>
              </w:divBdr>
            </w:div>
            <w:div w:id="1514029240">
              <w:marLeft w:val="0"/>
              <w:marRight w:val="0"/>
              <w:marTop w:val="0"/>
              <w:marBottom w:val="0"/>
              <w:divBdr>
                <w:top w:val="none" w:sz="0" w:space="0" w:color="auto"/>
                <w:left w:val="none" w:sz="0" w:space="0" w:color="auto"/>
                <w:bottom w:val="none" w:sz="0" w:space="0" w:color="auto"/>
                <w:right w:val="none" w:sz="0" w:space="0" w:color="auto"/>
              </w:divBdr>
            </w:div>
            <w:div w:id="1836067153">
              <w:marLeft w:val="0"/>
              <w:marRight w:val="0"/>
              <w:marTop w:val="0"/>
              <w:marBottom w:val="0"/>
              <w:divBdr>
                <w:top w:val="none" w:sz="0" w:space="0" w:color="auto"/>
                <w:left w:val="none" w:sz="0" w:space="0" w:color="auto"/>
                <w:bottom w:val="none" w:sz="0" w:space="0" w:color="auto"/>
                <w:right w:val="none" w:sz="0" w:space="0" w:color="auto"/>
              </w:divBdr>
            </w:div>
            <w:div w:id="224339361">
              <w:marLeft w:val="0"/>
              <w:marRight w:val="0"/>
              <w:marTop w:val="0"/>
              <w:marBottom w:val="0"/>
              <w:divBdr>
                <w:top w:val="none" w:sz="0" w:space="0" w:color="auto"/>
                <w:left w:val="none" w:sz="0" w:space="0" w:color="auto"/>
                <w:bottom w:val="none" w:sz="0" w:space="0" w:color="auto"/>
                <w:right w:val="none" w:sz="0" w:space="0" w:color="auto"/>
              </w:divBdr>
            </w:div>
            <w:div w:id="472144256">
              <w:marLeft w:val="0"/>
              <w:marRight w:val="0"/>
              <w:marTop w:val="0"/>
              <w:marBottom w:val="0"/>
              <w:divBdr>
                <w:top w:val="none" w:sz="0" w:space="0" w:color="auto"/>
                <w:left w:val="none" w:sz="0" w:space="0" w:color="auto"/>
                <w:bottom w:val="none" w:sz="0" w:space="0" w:color="auto"/>
                <w:right w:val="none" w:sz="0" w:space="0" w:color="auto"/>
              </w:divBdr>
            </w:div>
            <w:div w:id="866410484">
              <w:marLeft w:val="0"/>
              <w:marRight w:val="0"/>
              <w:marTop w:val="0"/>
              <w:marBottom w:val="0"/>
              <w:divBdr>
                <w:top w:val="none" w:sz="0" w:space="0" w:color="auto"/>
                <w:left w:val="none" w:sz="0" w:space="0" w:color="auto"/>
                <w:bottom w:val="none" w:sz="0" w:space="0" w:color="auto"/>
                <w:right w:val="none" w:sz="0" w:space="0" w:color="auto"/>
              </w:divBdr>
            </w:div>
            <w:div w:id="821893727">
              <w:marLeft w:val="0"/>
              <w:marRight w:val="0"/>
              <w:marTop w:val="0"/>
              <w:marBottom w:val="0"/>
              <w:divBdr>
                <w:top w:val="none" w:sz="0" w:space="0" w:color="auto"/>
                <w:left w:val="none" w:sz="0" w:space="0" w:color="auto"/>
                <w:bottom w:val="none" w:sz="0" w:space="0" w:color="auto"/>
                <w:right w:val="none" w:sz="0" w:space="0" w:color="auto"/>
              </w:divBdr>
            </w:div>
            <w:div w:id="1101880801">
              <w:marLeft w:val="0"/>
              <w:marRight w:val="0"/>
              <w:marTop w:val="0"/>
              <w:marBottom w:val="0"/>
              <w:divBdr>
                <w:top w:val="none" w:sz="0" w:space="0" w:color="auto"/>
                <w:left w:val="none" w:sz="0" w:space="0" w:color="auto"/>
                <w:bottom w:val="none" w:sz="0" w:space="0" w:color="auto"/>
                <w:right w:val="none" w:sz="0" w:space="0" w:color="auto"/>
              </w:divBdr>
            </w:div>
            <w:div w:id="681012450">
              <w:marLeft w:val="0"/>
              <w:marRight w:val="0"/>
              <w:marTop w:val="0"/>
              <w:marBottom w:val="0"/>
              <w:divBdr>
                <w:top w:val="none" w:sz="0" w:space="0" w:color="auto"/>
                <w:left w:val="none" w:sz="0" w:space="0" w:color="auto"/>
                <w:bottom w:val="none" w:sz="0" w:space="0" w:color="auto"/>
                <w:right w:val="none" w:sz="0" w:space="0" w:color="auto"/>
              </w:divBdr>
            </w:div>
            <w:div w:id="848372419">
              <w:marLeft w:val="0"/>
              <w:marRight w:val="0"/>
              <w:marTop w:val="0"/>
              <w:marBottom w:val="0"/>
              <w:divBdr>
                <w:top w:val="none" w:sz="0" w:space="0" w:color="auto"/>
                <w:left w:val="none" w:sz="0" w:space="0" w:color="auto"/>
                <w:bottom w:val="none" w:sz="0" w:space="0" w:color="auto"/>
                <w:right w:val="none" w:sz="0" w:space="0" w:color="auto"/>
              </w:divBdr>
            </w:div>
            <w:div w:id="542012883">
              <w:marLeft w:val="0"/>
              <w:marRight w:val="0"/>
              <w:marTop w:val="0"/>
              <w:marBottom w:val="0"/>
              <w:divBdr>
                <w:top w:val="none" w:sz="0" w:space="0" w:color="auto"/>
                <w:left w:val="none" w:sz="0" w:space="0" w:color="auto"/>
                <w:bottom w:val="none" w:sz="0" w:space="0" w:color="auto"/>
                <w:right w:val="none" w:sz="0" w:space="0" w:color="auto"/>
              </w:divBdr>
            </w:div>
            <w:div w:id="1164979983">
              <w:marLeft w:val="0"/>
              <w:marRight w:val="0"/>
              <w:marTop w:val="0"/>
              <w:marBottom w:val="0"/>
              <w:divBdr>
                <w:top w:val="none" w:sz="0" w:space="0" w:color="auto"/>
                <w:left w:val="none" w:sz="0" w:space="0" w:color="auto"/>
                <w:bottom w:val="none" w:sz="0" w:space="0" w:color="auto"/>
                <w:right w:val="none" w:sz="0" w:space="0" w:color="auto"/>
              </w:divBdr>
            </w:div>
            <w:div w:id="1726879871">
              <w:marLeft w:val="0"/>
              <w:marRight w:val="0"/>
              <w:marTop w:val="0"/>
              <w:marBottom w:val="0"/>
              <w:divBdr>
                <w:top w:val="none" w:sz="0" w:space="0" w:color="auto"/>
                <w:left w:val="none" w:sz="0" w:space="0" w:color="auto"/>
                <w:bottom w:val="none" w:sz="0" w:space="0" w:color="auto"/>
                <w:right w:val="none" w:sz="0" w:space="0" w:color="auto"/>
              </w:divBdr>
            </w:div>
            <w:div w:id="1052576104">
              <w:marLeft w:val="0"/>
              <w:marRight w:val="0"/>
              <w:marTop w:val="0"/>
              <w:marBottom w:val="0"/>
              <w:divBdr>
                <w:top w:val="none" w:sz="0" w:space="0" w:color="auto"/>
                <w:left w:val="none" w:sz="0" w:space="0" w:color="auto"/>
                <w:bottom w:val="none" w:sz="0" w:space="0" w:color="auto"/>
                <w:right w:val="none" w:sz="0" w:space="0" w:color="auto"/>
              </w:divBdr>
            </w:div>
            <w:div w:id="1613703421">
              <w:marLeft w:val="0"/>
              <w:marRight w:val="0"/>
              <w:marTop w:val="0"/>
              <w:marBottom w:val="0"/>
              <w:divBdr>
                <w:top w:val="none" w:sz="0" w:space="0" w:color="auto"/>
                <w:left w:val="none" w:sz="0" w:space="0" w:color="auto"/>
                <w:bottom w:val="none" w:sz="0" w:space="0" w:color="auto"/>
                <w:right w:val="none" w:sz="0" w:space="0" w:color="auto"/>
              </w:divBdr>
            </w:div>
            <w:div w:id="2130204480">
              <w:marLeft w:val="0"/>
              <w:marRight w:val="0"/>
              <w:marTop w:val="0"/>
              <w:marBottom w:val="0"/>
              <w:divBdr>
                <w:top w:val="none" w:sz="0" w:space="0" w:color="auto"/>
                <w:left w:val="none" w:sz="0" w:space="0" w:color="auto"/>
                <w:bottom w:val="none" w:sz="0" w:space="0" w:color="auto"/>
                <w:right w:val="none" w:sz="0" w:space="0" w:color="auto"/>
              </w:divBdr>
            </w:div>
            <w:div w:id="1669477747">
              <w:marLeft w:val="0"/>
              <w:marRight w:val="0"/>
              <w:marTop w:val="0"/>
              <w:marBottom w:val="0"/>
              <w:divBdr>
                <w:top w:val="none" w:sz="0" w:space="0" w:color="auto"/>
                <w:left w:val="none" w:sz="0" w:space="0" w:color="auto"/>
                <w:bottom w:val="none" w:sz="0" w:space="0" w:color="auto"/>
                <w:right w:val="none" w:sz="0" w:space="0" w:color="auto"/>
              </w:divBdr>
            </w:div>
            <w:div w:id="414012807">
              <w:marLeft w:val="0"/>
              <w:marRight w:val="0"/>
              <w:marTop w:val="0"/>
              <w:marBottom w:val="0"/>
              <w:divBdr>
                <w:top w:val="none" w:sz="0" w:space="0" w:color="auto"/>
                <w:left w:val="none" w:sz="0" w:space="0" w:color="auto"/>
                <w:bottom w:val="none" w:sz="0" w:space="0" w:color="auto"/>
                <w:right w:val="none" w:sz="0" w:space="0" w:color="auto"/>
              </w:divBdr>
            </w:div>
            <w:div w:id="1148744428">
              <w:marLeft w:val="0"/>
              <w:marRight w:val="0"/>
              <w:marTop w:val="0"/>
              <w:marBottom w:val="0"/>
              <w:divBdr>
                <w:top w:val="none" w:sz="0" w:space="0" w:color="auto"/>
                <w:left w:val="none" w:sz="0" w:space="0" w:color="auto"/>
                <w:bottom w:val="none" w:sz="0" w:space="0" w:color="auto"/>
                <w:right w:val="none" w:sz="0" w:space="0" w:color="auto"/>
              </w:divBdr>
            </w:div>
            <w:div w:id="1652638705">
              <w:marLeft w:val="0"/>
              <w:marRight w:val="0"/>
              <w:marTop w:val="0"/>
              <w:marBottom w:val="0"/>
              <w:divBdr>
                <w:top w:val="none" w:sz="0" w:space="0" w:color="auto"/>
                <w:left w:val="none" w:sz="0" w:space="0" w:color="auto"/>
                <w:bottom w:val="none" w:sz="0" w:space="0" w:color="auto"/>
                <w:right w:val="none" w:sz="0" w:space="0" w:color="auto"/>
              </w:divBdr>
            </w:div>
            <w:div w:id="277294147">
              <w:marLeft w:val="0"/>
              <w:marRight w:val="0"/>
              <w:marTop w:val="0"/>
              <w:marBottom w:val="0"/>
              <w:divBdr>
                <w:top w:val="none" w:sz="0" w:space="0" w:color="auto"/>
                <w:left w:val="none" w:sz="0" w:space="0" w:color="auto"/>
                <w:bottom w:val="none" w:sz="0" w:space="0" w:color="auto"/>
                <w:right w:val="none" w:sz="0" w:space="0" w:color="auto"/>
              </w:divBdr>
            </w:div>
            <w:div w:id="656347647">
              <w:marLeft w:val="0"/>
              <w:marRight w:val="0"/>
              <w:marTop w:val="0"/>
              <w:marBottom w:val="0"/>
              <w:divBdr>
                <w:top w:val="none" w:sz="0" w:space="0" w:color="auto"/>
                <w:left w:val="none" w:sz="0" w:space="0" w:color="auto"/>
                <w:bottom w:val="none" w:sz="0" w:space="0" w:color="auto"/>
                <w:right w:val="none" w:sz="0" w:space="0" w:color="auto"/>
              </w:divBdr>
            </w:div>
            <w:div w:id="1779376124">
              <w:marLeft w:val="0"/>
              <w:marRight w:val="0"/>
              <w:marTop w:val="0"/>
              <w:marBottom w:val="0"/>
              <w:divBdr>
                <w:top w:val="none" w:sz="0" w:space="0" w:color="auto"/>
                <w:left w:val="none" w:sz="0" w:space="0" w:color="auto"/>
                <w:bottom w:val="none" w:sz="0" w:space="0" w:color="auto"/>
                <w:right w:val="none" w:sz="0" w:space="0" w:color="auto"/>
              </w:divBdr>
            </w:div>
            <w:div w:id="520513546">
              <w:marLeft w:val="0"/>
              <w:marRight w:val="0"/>
              <w:marTop w:val="0"/>
              <w:marBottom w:val="0"/>
              <w:divBdr>
                <w:top w:val="none" w:sz="0" w:space="0" w:color="auto"/>
                <w:left w:val="none" w:sz="0" w:space="0" w:color="auto"/>
                <w:bottom w:val="none" w:sz="0" w:space="0" w:color="auto"/>
                <w:right w:val="none" w:sz="0" w:space="0" w:color="auto"/>
              </w:divBdr>
            </w:div>
            <w:div w:id="2014455516">
              <w:marLeft w:val="0"/>
              <w:marRight w:val="0"/>
              <w:marTop w:val="0"/>
              <w:marBottom w:val="0"/>
              <w:divBdr>
                <w:top w:val="none" w:sz="0" w:space="0" w:color="auto"/>
                <w:left w:val="none" w:sz="0" w:space="0" w:color="auto"/>
                <w:bottom w:val="none" w:sz="0" w:space="0" w:color="auto"/>
                <w:right w:val="none" w:sz="0" w:space="0" w:color="auto"/>
              </w:divBdr>
            </w:div>
            <w:div w:id="1451169790">
              <w:marLeft w:val="0"/>
              <w:marRight w:val="0"/>
              <w:marTop w:val="0"/>
              <w:marBottom w:val="0"/>
              <w:divBdr>
                <w:top w:val="none" w:sz="0" w:space="0" w:color="auto"/>
                <w:left w:val="none" w:sz="0" w:space="0" w:color="auto"/>
                <w:bottom w:val="none" w:sz="0" w:space="0" w:color="auto"/>
                <w:right w:val="none" w:sz="0" w:space="0" w:color="auto"/>
              </w:divBdr>
            </w:div>
            <w:div w:id="2103333099">
              <w:marLeft w:val="0"/>
              <w:marRight w:val="0"/>
              <w:marTop w:val="0"/>
              <w:marBottom w:val="0"/>
              <w:divBdr>
                <w:top w:val="none" w:sz="0" w:space="0" w:color="auto"/>
                <w:left w:val="none" w:sz="0" w:space="0" w:color="auto"/>
                <w:bottom w:val="none" w:sz="0" w:space="0" w:color="auto"/>
                <w:right w:val="none" w:sz="0" w:space="0" w:color="auto"/>
              </w:divBdr>
            </w:div>
            <w:div w:id="1720862178">
              <w:marLeft w:val="0"/>
              <w:marRight w:val="0"/>
              <w:marTop w:val="0"/>
              <w:marBottom w:val="0"/>
              <w:divBdr>
                <w:top w:val="none" w:sz="0" w:space="0" w:color="auto"/>
                <w:left w:val="none" w:sz="0" w:space="0" w:color="auto"/>
                <w:bottom w:val="none" w:sz="0" w:space="0" w:color="auto"/>
                <w:right w:val="none" w:sz="0" w:space="0" w:color="auto"/>
              </w:divBdr>
            </w:div>
            <w:div w:id="116069992">
              <w:marLeft w:val="0"/>
              <w:marRight w:val="0"/>
              <w:marTop w:val="0"/>
              <w:marBottom w:val="0"/>
              <w:divBdr>
                <w:top w:val="none" w:sz="0" w:space="0" w:color="auto"/>
                <w:left w:val="none" w:sz="0" w:space="0" w:color="auto"/>
                <w:bottom w:val="none" w:sz="0" w:space="0" w:color="auto"/>
                <w:right w:val="none" w:sz="0" w:space="0" w:color="auto"/>
              </w:divBdr>
            </w:div>
            <w:div w:id="462581667">
              <w:marLeft w:val="0"/>
              <w:marRight w:val="0"/>
              <w:marTop w:val="0"/>
              <w:marBottom w:val="0"/>
              <w:divBdr>
                <w:top w:val="none" w:sz="0" w:space="0" w:color="auto"/>
                <w:left w:val="none" w:sz="0" w:space="0" w:color="auto"/>
                <w:bottom w:val="none" w:sz="0" w:space="0" w:color="auto"/>
                <w:right w:val="none" w:sz="0" w:space="0" w:color="auto"/>
              </w:divBdr>
            </w:div>
            <w:div w:id="1757289990">
              <w:marLeft w:val="0"/>
              <w:marRight w:val="0"/>
              <w:marTop w:val="0"/>
              <w:marBottom w:val="0"/>
              <w:divBdr>
                <w:top w:val="none" w:sz="0" w:space="0" w:color="auto"/>
                <w:left w:val="none" w:sz="0" w:space="0" w:color="auto"/>
                <w:bottom w:val="none" w:sz="0" w:space="0" w:color="auto"/>
                <w:right w:val="none" w:sz="0" w:space="0" w:color="auto"/>
              </w:divBdr>
            </w:div>
            <w:div w:id="1868442430">
              <w:marLeft w:val="0"/>
              <w:marRight w:val="0"/>
              <w:marTop w:val="0"/>
              <w:marBottom w:val="0"/>
              <w:divBdr>
                <w:top w:val="none" w:sz="0" w:space="0" w:color="auto"/>
                <w:left w:val="none" w:sz="0" w:space="0" w:color="auto"/>
                <w:bottom w:val="none" w:sz="0" w:space="0" w:color="auto"/>
                <w:right w:val="none" w:sz="0" w:space="0" w:color="auto"/>
              </w:divBdr>
            </w:div>
            <w:div w:id="65810231">
              <w:marLeft w:val="0"/>
              <w:marRight w:val="0"/>
              <w:marTop w:val="0"/>
              <w:marBottom w:val="0"/>
              <w:divBdr>
                <w:top w:val="none" w:sz="0" w:space="0" w:color="auto"/>
                <w:left w:val="none" w:sz="0" w:space="0" w:color="auto"/>
                <w:bottom w:val="none" w:sz="0" w:space="0" w:color="auto"/>
                <w:right w:val="none" w:sz="0" w:space="0" w:color="auto"/>
              </w:divBdr>
            </w:div>
            <w:div w:id="1452087993">
              <w:marLeft w:val="0"/>
              <w:marRight w:val="0"/>
              <w:marTop w:val="0"/>
              <w:marBottom w:val="0"/>
              <w:divBdr>
                <w:top w:val="none" w:sz="0" w:space="0" w:color="auto"/>
                <w:left w:val="none" w:sz="0" w:space="0" w:color="auto"/>
                <w:bottom w:val="none" w:sz="0" w:space="0" w:color="auto"/>
                <w:right w:val="none" w:sz="0" w:space="0" w:color="auto"/>
              </w:divBdr>
            </w:div>
            <w:div w:id="1276015115">
              <w:marLeft w:val="0"/>
              <w:marRight w:val="0"/>
              <w:marTop w:val="0"/>
              <w:marBottom w:val="0"/>
              <w:divBdr>
                <w:top w:val="none" w:sz="0" w:space="0" w:color="auto"/>
                <w:left w:val="none" w:sz="0" w:space="0" w:color="auto"/>
                <w:bottom w:val="none" w:sz="0" w:space="0" w:color="auto"/>
                <w:right w:val="none" w:sz="0" w:space="0" w:color="auto"/>
              </w:divBdr>
            </w:div>
            <w:div w:id="857544398">
              <w:marLeft w:val="0"/>
              <w:marRight w:val="0"/>
              <w:marTop w:val="0"/>
              <w:marBottom w:val="0"/>
              <w:divBdr>
                <w:top w:val="none" w:sz="0" w:space="0" w:color="auto"/>
                <w:left w:val="none" w:sz="0" w:space="0" w:color="auto"/>
                <w:bottom w:val="none" w:sz="0" w:space="0" w:color="auto"/>
                <w:right w:val="none" w:sz="0" w:space="0" w:color="auto"/>
              </w:divBdr>
            </w:div>
            <w:div w:id="1633779561">
              <w:marLeft w:val="0"/>
              <w:marRight w:val="0"/>
              <w:marTop w:val="0"/>
              <w:marBottom w:val="0"/>
              <w:divBdr>
                <w:top w:val="none" w:sz="0" w:space="0" w:color="auto"/>
                <w:left w:val="none" w:sz="0" w:space="0" w:color="auto"/>
                <w:bottom w:val="none" w:sz="0" w:space="0" w:color="auto"/>
                <w:right w:val="none" w:sz="0" w:space="0" w:color="auto"/>
              </w:divBdr>
            </w:div>
            <w:div w:id="428815148">
              <w:marLeft w:val="0"/>
              <w:marRight w:val="0"/>
              <w:marTop w:val="0"/>
              <w:marBottom w:val="0"/>
              <w:divBdr>
                <w:top w:val="none" w:sz="0" w:space="0" w:color="auto"/>
                <w:left w:val="none" w:sz="0" w:space="0" w:color="auto"/>
                <w:bottom w:val="none" w:sz="0" w:space="0" w:color="auto"/>
                <w:right w:val="none" w:sz="0" w:space="0" w:color="auto"/>
              </w:divBdr>
            </w:div>
            <w:div w:id="825322154">
              <w:marLeft w:val="0"/>
              <w:marRight w:val="0"/>
              <w:marTop w:val="0"/>
              <w:marBottom w:val="0"/>
              <w:divBdr>
                <w:top w:val="none" w:sz="0" w:space="0" w:color="auto"/>
                <w:left w:val="none" w:sz="0" w:space="0" w:color="auto"/>
                <w:bottom w:val="none" w:sz="0" w:space="0" w:color="auto"/>
                <w:right w:val="none" w:sz="0" w:space="0" w:color="auto"/>
              </w:divBdr>
            </w:div>
            <w:div w:id="360205153">
              <w:marLeft w:val="0"/>
              <w:marRight w:val="0"/>
              <w:marTop w:val="0"/>
              <w:marBottom w:val="0"/>
              <w:divBdr>
                <w:top w:val="none" w:sz="0" w:space="0" w:color="auto"/>
                <w:left w:val="none" w:sz="0" w:space="0" w:color="auto"/>
                <w:bottom w:val="none" w:sz="0" w:space="0" w:color="auto"/>
                <w:right w:val="none" w:sz="0" w:space="0" w:color="auto"/>
              </w:divBdr>
            </w:div>
            <w:div w:id="1740667189">
              <w:marLeft w:val="0"/>
              <w:marRight w:val="0"/>
              <w:marTop w:val="0"/>
              <w:marBottom w:val="0"/>
              <w:divBdr>
                <w:top w:val="none" w:sz="0" w:space="0" w:color="auto"/>
                <w:left w:val="none" w:sz="0" w:space="0" w:color="auto"/>
                <w:bottom w:val="none" w:sz="0" w:space="0" w:color="auto"/>
                <w:right w:val="none" w:sz="0" w:space="0" w:color="auto"/>
              </w:divBdr>
            </w:div>
            <w:div w:id="413360287">
              <w:marLeft w:val="0"/>
              <w:marRight w:val="0"/>
              <w:marTop w:val="0"/>
              <w:marBottom w:val="0"/>
              <w:divBdr>
                <w:top w:val="none" w:sz="0" w:space="0" w:color="auto"/>
                <w:left w:val="none" w:sz="0" w:space="0" w:color="auto"/>
                <w:bottom w:val="none" w:sz="0" w:space="0" w:color="auto"/>
                <w:right w:val="none" w:sz="0" w:space="0" w:color="auto"/>
              </w:divBdr>
            </w:div>
            <w:div w:id="1748335775">
              <w:marLeft w:val="0"/>
              <w:marRight w:val="0"/>
              <w:marTop w:val="0"/>
              <w:marBottom w:val="0"/>
              <w:divBdr>
                <w:top w:val="none" w:sz="0" w:space="0" w:color="auto"/>
                <w:left w:val="none" w:sz="0" w:space="0" w:color="auto"/>
                <w:bottom w:val="none" w:sz="0" w:space="0" w:color="auto"/>
                <w:right w:val="none" w:sz="0" w:space="0" w:color="auto"/>
              </w:divBdr>
            </w:div>
            <w:div w:id="381684048">
              <w:marLeft w:val="0"/>
              <w:marRight w:val="0"/>
              <w:marTop w:val="0"/>
              <w:marBottom w:val="0"/>
              <w:divBdr>
                <w:top w:val="none" w:sz="0" w:space="0" w:color="auto"/>
                <w:left w:val="none" w:sz="0" w:space="0" w:color="auto"/>
                <w:bottom w:val="none" w:sz="0" w:space="0" w:color="auto"/>
                <w:right w:val="none" w:sz="0" w:space="0" w:color="auto"/>
              </w:divBdr>
            </w:div>
            <w:div w:id="1405570783">
              <w:marLeft w:val="0"/>
              <w:marRight w:val="0"/>
              <w:marTop w:val="0"/>
              <w:marBottom w:val="0"/>
              <w:divBdr>
                <w:top w:val="none" w:sz="0" w:space="0" w:color="auto"/>
                <w:left w:val="none" w:sz="0" w:space="0" w:color="auto"/>
                <w:bottom w:val="none" w:sz="0" w:space="0" w:color="auto"/>
                <w:right w:val="none" w:sz="0" w:space="0" w:color="auto"/>
              </w:divBdr>
            </w:div>
            <w:div w:id="1694762742">
              <w:marLeft w:val="0"/>
              <w:marRight w:val="0"/>
              <w:marTop w:val="0"/>
              <w:marBottom w:val="0"/>
              <w:divBdr>
                <w:top w:val="none" w:sz="0" w:space="0" w:color="auto"/>
                <w:left w:val="none" w:sz="0" w:space="0" w:color="auto"/>
                <w:bottom w:val="none" w:sz="0" w:space="0" w:color="auto"/>
                <w:right w:val="none" w:sz="0" w:space="0" w:color="auto"/>
              </w:divBdr>
            </w:div>
            <w:div w:id="645428817">
              <w:marLeft w:val="0"/>
              <w:marRight w:val="0"/>
              <w:marTop w:val="0"/>
              <w:marBottom w:val="0"/>
              <w:divBdr>
                <w:top w:val="none" w:sz="0" w:space="0" w:color="auto"/>
                <w:left w:val="none" w:sz="0" w:space="0" w:color="auto"/>
                <w:bottom w:val="none" w:sz="0" w:space="0" w:color="auto"/>
                <w:right w:val="none" w:sz="0" w:space="0" w:color="auto"/>
              </w:divBdr>
            </w:div>
            <w:div w:id="480853748">
              <w:marLeft w:val="0"/>
              <w:marRight w:val="0"/>
              <w:marTop w:val="0"/>
              <w:marBottom w:val="0"/>
              <w:divBdr>
                <w:top w:val="none" w:sz="0" w:space="0" w:color="auto"/>
                <w:left w:val="none" w:sz="0" w:space="0" w:color="auto"/>
                <w:bottom w:val="none" w:sz="0" w:space="0" w:color="auto"/>
                <w:right w:val="none" w:sz="0" w:space="0" w:color="auto"/>
              </w:divBdr>
            </w:div>
            <w:div w:id="977564622">
              <w:marLeft w:val="0"/>
              <w:marRight w:val="0"/>
              <w:marTop w:val="0"/>
              <w:marBottom w:val="0"/>
              <w:divBdr>
                <w:top w:val="none" w:sz="0" w:space="0" w:color="auto"/>
                <w:left w:val="none" w:sz="0" w:space="0" w:color="auto"/>
                <w:bottom w:val="none" w:sz="0" w:space="0" w:color="auto"/>
                <w:right w:val="none" w:sz="0" w:space="0" w:color="auto"/>
              </w:divBdr>
            </w:div>
            <w:div w:id="1208300716">
              <w:marLeft w:val="0"/>
              <w:marRight w:val="0"/>
              <w:marTop w:val="0"/>
              <w:marBottom w:val="0"/>
              <w:divBdr>
                <w:top w:val="none" w:sz="0" w:space="0" w:color="auto"/>
                <w:left w:val="none" w:sz="0" w:space="0" w:color="auto"/>
                <w:bottom w:val="none" w:sz="0" w:space="0" w:color="auto"/>
                <w:right w:val="none" w:sz="0" w:space="0" w:color="auto"/>
              </w:divBdr>
            </w:div>
            <w:div w:id="896088741">
              <w:marLeft w:val="0"/>
              <w:marRight w:val="0"/>
              <w:marTop w:val="0"/>
              <w:marBottom w:val="0"/>
              <w:divBdr>
                <w:top w:val="none" w:sz="0" w:space="0" w:color="auto"/>
                <w:left w:val="none" w:sz="0" w:space="0" w:color="auto"/>
                <w:bottom w:val="none" w:sz="0" w:space="0" w:color="auto"/>
                <w:right w:val="none" w:sz="0" w:space="0" w:color="auto"/>
              </w:divBdr>
            </w:div>
            <w:div w:id="1468282826">
              <w:marLeft w:val="0"/>
              <w:marRight w:val="0"/>
              <w:marTop w:val="0"/>
              <w:marBottom w:val="0"/>
              <w:divBdr>
                <w:top w:val="none" w:sz="0" w:space="0" w:color="auto"/>
                <w:left w:val="none" w:sz="0" w:space="0" w:color="auto"/>
                <w:bottom w:val="none" w:sz="0" w:space="0" w:color="auto"/>
                <w:right w:val="none" w:sz="0" w:space="0" w:color="auto"/>
              </w:divBdr>
            </w:div>
            <w:div w:id="1393382667">
              <w:marLeft w:val="0"/>
              <w:marRight w:val="0"/>
              <w:marTop w:val="0"/>
              <w:marBottom w:val="0"/>
              <w:divBdr>
                <w:top w:val="none" w:sz="0" w:space="0" w:color="auto"/>
                <w:left w:val="none" w:sz="0" w:space="0" w:color="auto"/>
                <w:bottom w:val="none" w:sz="0" w:space="0" w:color="auto"/>
                <w:right w:val="none" w:sz="0" w:space="0" w:color="auto"/>
              </w:divBdr>
            </w:div>
            <w:div w:id="746193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078865">
      <w:bodyDiv w:val="1"/>
      <w:marLeft w:val="0"/>
      <w:marRight w:val="0"/>
      <w:marTop w:val="0"/>
      <w:marBottom w:val="0"/>
      <w:divBdr>
        <w:top w:val="none" w:sz="0" w:space="0" w:color="auto"/>
        <w:left w:val="none" w:sz="0" w:space="0" w:color="auto"/>
        <w:bottom w:val="none" w:sz="0" w:space="0" w:color="auto"/>
        <w:right w:val="none" w:sz="0" w:space="0" w:color="auto"/>
      </w:divBdr>
    </w:div>
    <w:div w:id="1650089762">
      <w:bodyDiv w:val="1"/>
      <w:marLeft w:val="0"/>
      <w:marRight w:val="0"/>
      <w:marTop w:val="0"/>
      <w:marBottom w:val="0"/>
      <w:divBdr>
        <w:top w:val="none" w:sz="0" w:space="0" w:color="auto"/>
        <w:left w:val="none" w:sz="0" w:space="0" w:color="auto"/>
        <w:bottom w:val="none" w:sz="0" w:space="0" w:color="auto"/>
        <w:right w:val="none" w:sz="0" w:space="0" w:color="auto"/>
      </w:divBdr>
      <w:divsChild>
        <w:div w:id="1329285925">
          <w:marLeft w:val="0"/>
          <w:marRight w:val="0"/>
          <w:marTop w:val="0"/>
          <w:marBottom w:val="0"/>
          <w:divBdr>
            <w:top w:val="none" w:sz="0" w:space="0" w:color="auto"/>
            <w:left w:val="none" w:sz="0" w:space="0" w:color="auto"/>
            <w:bottom w:val="none" w:sz="0" w:space="0" w:color="auto"/>
            <w:right w:val="none" w:sz="0" w:space="0" w:color="auto"/>
          </w:divBdr>
          <w:divsChild>
            <w:div w:id="727875320">
              <w:marLeft w:val="0"/>
              <w:marRight w:val="0"/>
              <w:marTop w:val="0"/>
              <w:marBottom w:val="0"/>
              <w:divBdr>
                <w:top w:val="none" w:sz="0" w:space="0" w:color="auto"/>
                <w:left w:val="none" w:sz="0" w:space="0" w:color="auto"/>
                <w:bottom w:val="none" w:sz="0" w:space="0" w:color="auto"/>
                <w:right w:val="none" w:sz="0" w:space="0" w:color="auto"/>
              </w:divBdr>
            </w:div>
            <w:div w:id="718700367">
              <w:marLeft w:val="0"/>
              <w:marRight w:val="0"/>
              <w:marTop w:val="0"/>
              <w:marBottom w:val="0"/>
              <w:divBdr>
                <w:top w:val="none" w:sz="0" w:space="0" w:color="auto"/>
                <w:left w:val="none" w:sz="0" w:space="0" w:color="auto"/>
                <w:bottom w:val="none" w:sz="0" w:space="0" w:color="auto"/>
                <w:right w:val="none" w:sz="0" w:space="0" w:color="auto"/>
              </w:divBdr>
            </w:div>
            <w:div w:id="666904720">
              <w:marLeft w:val="0"/>
              <w:marRight w:val="0"/>
              <w:marTop w:val="0"/>
              <w:marBottom w:val="0"/>
              <w:divBdr>
                <w:top w:val="none" w:sz="0" w:space="0" w:color="auto"/>
                <w:left w:val="none" w:sz="0" w:space="0" w:color="auto"/>
                <w:bottom w:val="none" w:sz="0" w:space="0" w:color="auto"/>
                <w:right w:val="none" w:sz="0" w:space="0" w:color="auto"/>
              </w:divBdr>
            </w:div>
            <w:div w:id="1059592624">
              <w:marLeft w:val="0"/>
              <w:marRight w:val="0"/>
              <w:marTop w:val="0"/>
              <w:marBottom w:val="0"/>
              <w:divBdr>
                <w:top w:val="none" w:sz="0" w:space="0" w:color="auto"/>
                <w:left w:val="none" w:sz="0" w:space="0" w:color="auto"/>
                <w:bottom w:val="none" w:sz="0" w:space="0" w:color="auto"/>
                <w:right w:val="none" w:sz="0" w:space="0" w:color="auto"/>
              </w:divBdr>
            </w:div>
            <w:div w:id="2137485149">
              <w:marLeft w:val="0"/>
              <w:marRight w:val="0"/>
              <w:marTop w:val="0"/>
              <w:marBottom w:val="0"/>
              <w:divBdr>
                <w:top w:val="none" w:sz="0" w:space="0" w:color="auto"/>
                <w:left w:val="none" w:sz="0" w:space="0" w:color="auto"/>
                <w:bottom w:val="none" w:sz="0" w:space="0" w:color="auto"/>
                <w:right w:val="none" w:sz="0" w:space="0" w:color="auto"/>
              </w:divBdr>
            </w:div>
            <w:div w:id="1959946195">
              <w:marLeft w:val="0"/>
              <w:marRight w:val="0"/>
              <w:marTop w:val="0"/>
              <w:marBottom w:val="0"/>
              <w:divBdr>
                <w:top w:val="none" w:sz="0" w:space="0" w:color="auto"/>
                <w:left w:val="none" w:sz="0" w:space="0" w:color="auto"/>
                <w:bottom w:val="none" w:sz="0" w:space="0" w:color="auto"/>
                <w:right w:val="none" w:sz="0" w:space="0" w:color="auto"/>
              </w:divBdr>
            </w:div>
            <w:div w:id="1050377638">
              <w:marLeft w:val="0"/>
              <w:marRight w:val="0"/>
              <w:marTop w:val="0"/>
              <w:marBottom w:val="0"/>
              <w:divBdr>
                <w:top w:val="none" w:sz="0" w:space="0" w:color="auto"/>
                <w:left w:val="none" w:sz="0" w:space="0" w:color="auto"/>
                <w:bottom w:val="none" w:sz="0" w:space="0" w:color="auto"/>
                <w:right w:val="none" w:sz="0" w:space="0" w:color="auto"/>
              </w:divBdr>
            </w:div>
            <w:div w:id="1680545959">
              <w:marLeft w:val="0"/>
              <w:marRight w:val="0"/>
              <w:marTop w:val="0"/>
              <w:marBottom w:val="0"/>
              <w:divBdr>
                <w:top w:val="none" w:sz="0" w:space="0" w:color="auto"/>
                <w:left w:val="none" w:sz="0" w:space="0" w:color="auto"/>
                <w:bottom w:val="none" w:sz="0" w:space="0" w:color="auto"/>
                <w:right w:val="none" w:sz="0" w:space="0" w:color="auto"/>
              </w:divBdr>
            </w:div>
            <w:div w:id="1307201885">
              <w:marLeft w:val="0"/>
              <w:marRight w:val="0"/>
              <w:marTop w:val="0"/>
              <w:marBottom w:val="0"/>
              <w:divBdr>
                <w:top w:val="none" w:sz="0" w:space="0" w:color="auto"/>
                <w:left w:val="none" w:sz="0" w:space="0" w:color="auto"/>
                <w:bottom w:val="none" w:sz="0" w:space="0" w:color="auto"/>
                <w:right w:val="none" w:sz="0" w:space="0" w:color="auto"/>
              </w:divBdr>
            </w:div>
            <w:div w:id="154150976">
              <w:marLeft w:val="0"/>
              <w:marRight w:val="0"/>
              <w:marTop w:val="0"/>
              <w:marBottom w:val="0"/>
              <w:divBdr>
                <w:top w:val="none" w:sz="0" w:space="0" w:color="auto"/>
                <w:left w:val="none" w:sz="0" w:space="0" w:color="auto"/>
                <w:bottom w:val="none" w:sz="0" w:space="0" w:color="auto"/>
                <w:right w:val="none" w:sz="0" w:space="0" w:color="auto"/>
              </w:divBdr>
            </w:div>
            <w:div w:id="555051199">
              <w:marLeft w:val="0"/>
              <w:marRight w:val="0"/>
              <w:marTop w:val="0"/>
              <w:marBottom w:val="0"/>
              <w:divBdr>
                <w:top w:val="none" w:sz="0" w:space="0" w:color="auto"/>
                <w:left w:val="none" w:sz="0" w:space="0" w:color="auto"/>
                <w:bottom w:val="none" w:sz="0" w:space="0" w:color="auto"/>
                <w:right w:val="none" w:sz="0" w:space="0" w:color="auto"/>
              </w:divBdr>
            </w:div>
            <w:div w:id="89787042">
              <w:marLeft w:val="0"/>
              <w:marRight w:val="0"/>
              <w:marTop w:val="0"/>
              <w:marBottom w:val="0"/>
              <w:divBdr>
                <w:top w:val="none" w:sz="0" w:space="0" w:color="auto"/>
                <w:left w:val="none" w:sz="0" w:space="0" w:color="auto"/>
                <w:bottom w:val="none" w:sz="0" w:space="0" w:color="auto"/>
                <w:right w:val="none" w:sz="0" w:space="0" w:color="auto"/>
              </w:divBdr>
            </w:div>
            <w:div w:id="1968853656">
              <w:marLeft w:val="0"/>
              <w:marRight w:val="0"/>
              <w:marTop w:val="0"/>
              <w:marBottom w:val="0"/>
              <w:divBdr>
                <w:top w:val="none" w:sz="0" w:space="0" w:color="auto"/>
                <w:left w:val="none" w:sz="0" w:space="0" w:color="auto"/>
                <w:bottom w:val="none" w:sz="0" w:space="0" w:color="auto"/>
                <w:right w:val="none" w:sz="0" w:space="0" w:color="auto"/>
              </w:divBdr>
            </w:div>
            <w:div w:id="882866208">
              <w:marLeft w:val="0"/>
              <w:marRight w:val="0"/>
              <w:marTop w:val="0"/>
              <w:marBottom w:val="0"/>
              <w:divBdr>
                <w:top w:val="none" w:sz="0" w:space="0" w:color="auto"/>
                <w:left w:val="none" w:sz="0" w:space="0" w:color="auto"/>
                <w:bottom w:val="none" w:sz="0" w:space="0" w:color="auto"/>
                <w:right w:val="none" w:sz="0" w:space="0" w:color="auto"/>
              </w:divBdr>
            </w:div>
            <w:div w:id="142624801">
              <w:marLeft w:val="0"/>
              <w:marRight w:val="0"/>
              <w:marTop w:val="0"/>
              <w:marBottom w:val="0"/>
              <w:divBdr>
                <w:top w:val="none" w:sz="0" w:space="0" w:color="auto"/>
                <w:left w:val="none" w:sz="0" w:space="0" w:color="auto"/>
                <w:bottom w:val="none" w:sz="0" w:space="0" w:color="auto"/>
                <w:right w:val="none" w:sz="0" w:space="0" w:color="auto"/>
              </w:divBdr>
            </w:div>
            <w:div w:id="869956062">
              <w:marLeft w:val="0"/>
              <w:marRight w:val="0"/>
              <w:marTop w:val="0"/>
              <w:marBottom w:val="0"/>
              <w:divBdr>
                <w:top w:val="none" w:sz="0" w:space="0" w:color="auto"/>
                <w:left w:val="none" w:sz="0" w:space="0" w:color="auto"/>
                <w:bottom w:val="none" w:sz="0" w:space="0" w:color="auto"/>
                <w:right w:val="none" w:sz="0" w:space="0" w:color="auto"/>
              </w:divBdr>
            </w:div>
            <w:div w:id="1860460036">
              <w:marLeft w:val="0"/>
              <w:marRight w:val="0"/>
              <w:marTop w:val="0"/>
              <w:marBottom w:val="0"/>
              <w:divBdr>
                <w:top w:val="none" w:sz="0" w:space="0" w:color="auto"/>
                <w:left w:val="none" w:sz="0" w:space="0" w:color="auto"/>
                <w:bottom w:val="none" w:sz="0" w:space="0" w:color="auto"/>
                <w:right w:val="none" w:sz="0" w:space="0" w:color="auto"/>
              </w:divBdr>
            </w:div>
            <w:div w:id="1778331146">
              <w:marLeft w:val="0"/>
              <w:marRight w:val="0"/>
              <w:marTop w:val="0"/>
              <w:marBottom w:val="0"/>
              <w:divBdr>
                <w:top w:val="none" w:sz="0" w:space="0" w:color="auto"/>
                <w:left w:val="none" w:sz="0" w:space="0" w:color="auto"/>
                <w:bottom w:val="none" w:sz="0" w:space="0" w:color="auto"/>
                <w:right w:val="none" w:sz="0" w:space="0" w:color="auto"/>
              </w:divBdr>
            </w:div>
            <w:div w:id="1562860492">
              <w:marLeft w:val="0"/>
              <w:marRight w:val="0"/>
              <w:marTop w:val="0"/>
              <w:marBottom w:val="0"/>
              <w:divBdr>
                <w:top w:val="none" w:sz="0" w:space="0" w:color="auto"/>
                <w:left w:val="none" w:sz="0" w:space="0" w:color="auto"/>
                <w:bottom w:val="none" w:sz="0" w:space="0" w:color="auto"/>
                <w:right w:val="none" w:sz="0" w:space="0" w:color="auto"/>
              </w:divBdr>
            </w:div>
            <w:div w:id="1051156110">
              <w:marLeft w:val="0"/>
              <w:marRight w:val="0"/>
              <w:marTop w:val="0"/>
              <w:marBottom w:val="0"/>
              <w:divBdr>
                <w:top w:val="none" w:sz="0" w:space="0" w:color="auto"/>
                <w:left w:val="none" w:sz="0" w:space="0" w:color="auto"/>
                <w:bottom w:val="none" w:sz="0" w:space="0" w:color="auto"/>
                <w:right w:val="none" w:sz="0" w:space="0" w:color="auto"/>
              </w:divBdr>
            </w:div>
            <w:div w:id="119617047">
              <w:marLeft w:val="0"/>
              <w:marRight w:val="0"/>
              <w:marTop w:val="0"/>
              <w:marBottom w:val="0"/>
              <w:divBdr>
                <w:top w:val="none" w:sz="0" w:space="0" w:color="auto"/>
                <w:left w:val="none" w:sz="0" w:space="0" w:color="auto"/>
                <w:bottom w:val="none" w:sz="0" w:space="0" w:color="auto"/>
                <w:right w:val="none" w:sz="0" w:space="0" w:color="auto"/>
              </w:divBdr>
            </w:div>
            <w:div w:id="885944426">
              <w:marLeft w:val="0"/>
              <w:marRight w:val="0"/>
              <w:marTop w:val="0"/>
              <w:marBottom w:val="0"/>
              <w:divBdr>
                <w:top w:val="none" w:sz="0" w:space="0" w:color="auto"/>
                <w:left w:val="none" w:sz="0" w:space="0" w:color="auto"/>
                <w:bottom w:val="none" w:sz="0" w:space="0" w:color="auto"/>
                <w:right w:val="none" w:sz="0" w:space="0" w:color="auto"/>
              </w:divBdr>
            </w:div>
            <w:div w:id="1108282102">
              <w:marLeft w:val="0"/>
              <w:marRight w:val="0"/>
              <w:marTop w:val="0"/>
              <w:marBottom w:val="0"/>
              <w:divBdr>
                <w:top w:val="none" w:sz="0" w:space="0" w:color="auto"/>
                <w:left w:val="none" w:sz="0" w:space="0" w:color="auto"/>
                <w:bottom w:val="none" w:sz="0" w:space="0" w:color="auto"/>
                <w:right w:val="none" w:sz="0" w:space="0" w:color="auto"/>
              </w:divBdr>
            </w:div>
            <w:div w:id="50350252">
              <w:marLeft w:val="0"/>
              <w:marRight w:val="0"/>
              <w:marTop w:val="0"/>
              <w:marBottom w:val="0"/>
              <w:divBdr>
                <w:top w:val="none" w:sz="0" w:space="0" w:color="auto"/>
                <w:left w:val="none" w:sz="0" w:space="0" w:color="auto"/>
                <w:bottom w:val="none" w:sz="0" w:space="0" w:color="auto"/>
                <w:right w:val="none" w:sz="0" w:space="0" w:color="auto"/>
              </w:divBdr>
            </w:div>
            <w:div w:id="360783305">
              <w:marLeft w:val="0"/>
              <w:marRight w:val="0"/>
              <w:marTop w:val="0"/>
              <w:marBottom w:val="0"/>
              <w:divBdr>
                <w:top w:val="none" w:sz="0" w:space="0" w:color="auto"/>
                <w:left w:val="none" w:sz="0" w:space="0" w:color="auto"/>
                <w:bottom w:val="none" w:sz="0" w:space="0" w:color="auto"/>
                <w:right w:val="none" w:sz="0" w:space="0" w:color="auto"/>
              </w:divBdr>
            </w:div>
            <w:div w:id="995913104">
              <w:marLeft w:val="0"/>
              <w:marRight w:val="0"/>
              <w:marTop w:val="0"/>
              <w:marBottom w:val="0"/>
              <w:divBdr>
                <w:top w:val="none" w:sz="0" w:space="0" w:color="auto"/>
                <w:left w:val="none" w:sz="0" w:space="0" w:color="auto"/>
                <w:bottom w:val="none" w:sz="0" w:space="0" w:color="auto"/>
                <w:right w:val="none" w:sz="0" w:space="0" w:color="auto"/>
              </w:divBdr>
            </w:div>
            <w:div w:id="1570384934">
              <w:marLeft w:val="0"/>
              <w:marRight w:val="0"/>
              <w:marTop w:val="0"/>
              <w:marBottom w:val="0"/>
              <w:divBdr>
                <w:top w:val="none" w:sz="0" w:space="0" w:color="auto"/>
                <w:left w:val="none" w:sz="0" w:space="0" w:color="auto"/>
                <w:bottom w:val="none" w:sz="0" w:space="0" w:color="auto"/>
                <w:right w:val="none" w:sz="0" w:space="0" w:color="auto"/>
              </w:divBdr>
            </w:div>
            <w:div w:id="1080836866">
              <w:marLeft w:val="0"/>
              <w:marRight w:val="0"/>
              <w:marTop w:val="0"/>
              <w:marBottom w:val="0"/>
              <w:divBdr>
                <w:top w:val="none" w:sz="0" w:space="0" w:color="auto"/>
                <w:left w:val="none" w:sz="0" w:space="0" w:color="auto"/>
                <w:bottom w:val="none" w:sz="0" w:space="0" w:color="auto"/>
                <w:right w:val="none" w:sz="0" w:space="0" w:color="auto"/>
              </w:divBdr>
            </w:div>
            <w:div w:id="1284726190">
              <w:marLeft w:val="0"/>
              <w:marRight w:val="0"/>
              <w:marTop w:val="0"/>
              <w:marBottom w:val="0"/>
              <w:divBdr>
                <w:top w:val="none" w:sz="0" w:space="0" w:color="auto"/>
                <w:left w:val="none" w:sz="0" w:space="0" w:color="auto"/>
                <w:bottom w:val="none" w:sz="0" w:space="0" w:color="auto"/>
                <w:right w:val="none" w:sz="0" w:space="0" w:color="auto"/>
              </w:divBdr>
            </w:div>
            <w:div w:id="250744694">
              <w:marLeft w:val="0"/>
              <w:marRight w:val="0"/>
              <w:marTop w:val="0"/>
              <w:marBottom w:val="0"/>
              <w:divBdr>
                <w:top w:val="none" w:sz="0" w:space="0" w:color="auto"/>
                <w:left w:val="none" w:sz="0" w:space="0" w:color="auto"/>
                <w:bottom w:val="none" w:sz="0" w:space="0" w:color="auto"/>
                <w:right w:val="none" w:sz="0" w:space="0" w:color="auto"/>
              </w:divBdr>
            </w:div>
            <w:div w:id="1077508708">
              <w:marLeft w:val="0"/>
              <w:marRight w:val="0"/>
              <w:marTop w:val="0"/>
              <w:marBottom w:val="0"/>
              <w:divBdr>
                <w:top w:val="none" w:sz="0" w:space="0" w:color="auto"/>
                <w:left w:val="none" w:sz="0" w:space="0" w:color="auto"/>
                <w:bottom w:val="none" w:sz="0" w:space="0" w:color="auto"/>
                <w:right w:val="none" w:sz="0" w:space="0" w:color="auto"/>
              </w:divBdr>
            </w:div>
            <w:div w:id="17893293">
              <w:marLeft w:val="0"/>
              <w:marRight w:val="0"/>
              <w:marTop w:val="0"/>
              <w:marBottom w:val="0"/>
              <w:divBdr>
                <w:top w:val="none" w:sz="0" w:space="0" w:color="auto"/>
                <w:left w:val="none" w:sz="0" w:space="0" w:color="auto"/>
                <w:bottom w:val="none" w:sz="0" w:space="0" w:color="auto"/>
                <w:right w:val="none" w:sz="0" w:space="0" w:color="auto"/>
              </w:divBdr>
            </w:div>
            <w:div w:id="250820502">
              <w:marLeft w:val="0"/>
              <w:marRight w:val="0"/>
              <w:marTop w:val="0"/>
              <w:marBottom w:val="0"/>
              <w:divBdr>
                <w:top w:val="none" w:sz="0" w:space="0" w:color="auto"/>
                <w:left w:val="none" w:sz="0" w:space="0" w:color="auto"/>
                <w:bottom w:val="none" w:sz="0" w:space="0" w:color="auto"/>
                <w:right w:val="none" w:sz="0" w:space="0" w:color="auto"/>
              </w:divBdr>
            </w:div>
            <w:div w:id="272831880">
              <w:marLeft w:val="0"/>
              <w:marRight w:val="0"/>
              <w:marTop w:val="0"/>
              <w:marBottom w:val="0"/>
              <w:divBdr>
                <w:top w:val="none" w:sz="0" w:space="0" w:color="auto"/>
                <w:left w:val="none" w:sz="0" w:space="0" w:color="auto"/>
                <w:bottom w:val="none" w:sz="0" w:space="0" w:color="auto"/>
                <w:right w:val="none" w:sz="0" w:space="0" w:color="auto"/>
              </w:divBdr>
            </w:div>
            <w:div w:id="414320608">
              <w:marLeft w:val="0"/>
              <w:marRight w:val="0"/>
              <w:marTop w:val="0"/>
              <w:marBottom w:val="0"/>
              <w:divBdr>
                <w:top w:val="none" w:sz="0" w:space="0" w:color="auto"/>
                <w:left w:val="none" w:sz="0" w:space="0" w:color="auto"/>
                <w:bottom w:val="none" w:sz="0" w:space="0" w:color="auto"/>
                <w:right w:val="none" w:sz="0" w:space="0" w:color="auto"/>
              </w:divBdr>
            </w:div>
            <w:div w:id="436950963">
              <w:marLeft w:val="0"/>
              <w:marRight w:val="0"/>
              <w:marTop w:val="0"/>
              <w:marBottom w:val="0"/>
              <w:divBdr>
                <w:top w:val="none" w:sz="0" w:space="0" w:color="auto"/>
                <w:left w:val="none" w:sz="0" w:space="0" w:color="auto"/>
                <w:bottom w:val="none" w:sz="0" w:space="0" w:color="auto"/>
                <w:right w:val="none" w:sz="0" w:space="0" w:color="auto"/>
              </w:divBdr>
            </w:div>
            <w:div w:id="570968219">
              <w:marLeft w:val="0"/>
              <w:marRight w:val="0"/>
              <w:marTop w:val="0"/>
              <w:marBottom w:val="0"/>
              <w:divBdr>
                <w:top w:val="none" w:sz="0" w:space="0" w:color="auto"/>
                <w:left w:val="none" w:sz="0" w:space="0" w:color="auto"/>
                <w:bottom w:val="none" w:sz="0" w:space="0" w:color="auto"/>
                <w:right w:val="none" w:sz="0" w:space="0" w:color="auto"/>
              </w:divBdr>
            </w:div>
            <w:div w:id="2094013248">
              <w:marLeft w:val="0"/>
              <w:marRight w:val="0"/>
              <w:marTop w:val="0"/>
              <w:marBottom w:val="0"/>
              <w:divBdr>
                <w:top w:val="none" w:sz="0" w:space="0" w:color="auto"/>
                <w:left w:val="none" w:sz="0" w:space="0" w:color="auto"/>
                <w:bottom w:val="none" w:sz="0" w:space="0" w:color="auto"/>
                <w:right w:val="none" w:sz="0" w:space="0" w:color="auto"/>
              </w:divBdr>
            </w:div>
            <w:div w:id="1676491185">
              <w:marLeft w:val="0"/>
              <w:marRight w:val="0"/>
              <w:marTop w:val="0"/>
              <w:marBottom w:val="0"/>
              <w:divBdr>
                <w:top w:val="none" w:sz="0" w:space="0" w:color="auto"/>
                <w:left w:val="none" w:sz="0" w:space="0" w:color="auto"/>
                <w:bottom w:val="none" w:sz="0" w:space="0" w:color="auto"/>
                <w:right w:val="none" w:sz="0" w:space="0" w:color="auto"/>
              </w:divBdr>
            </w:div>
            <w:div w:id="1126005600">
              <w:marLeft w:val="0"/>
              <w:marRight w:val="0"/>
              <w:marTop w:val="0"/>
              <w:marBottom w:val="0"/>
              <w:divBdr>
                <w:top w:val="none" w:sz="0" w:space="0" w:color="auto"/>
                <w:left w:val="none" w:sz="0" w:space="0" w:color="auto"/>
                <w:bottom w:val="none" w:sz="0" w:space="0" w:color="auto"/>
                <w:right w:val="none" w:sz="0" w:space="0" w:color="auto"/>
              </w:divBdr>
            </w:div>
            <w:div w:id="1200779667">
              <w:marLeft w:val="0"/>
              <w:marRight w:val="0"/>
              <w:marTop w:val="0"/>
              <w:marBottom w:val="0"/>
              <w:divBdr>
                <w:top w:val="none" w:sz="0" w:space="0" w:color="auto"/>
                <w:left w:val="none" w:sz="0" w:space="0" w:color="auto"/>
                <w:bottom w:val="none" w:sz="0" w:space="0" w:color="auto"/>
                <w:right w:val="none" w:sz="0" w:space="0" w:color="auto"/>
              </w:divBdr>
            </w:div>
            <w:div w:id="916868525">
              <w:marLeft w:val="0"/>
              <w:marRight w:val="0"/>
              <w:marTop w:val="0"/>
              <w:marBottom w:val="0"/>
              <w:divBdr>
                <w:top w:val="none" w:sz="0" w:space="0" w:color="auto"/>
                <w:left w:val="none" w:sz="0" w:space="0" w:color="auto"/>
                <w:bottom w:val="none" w:sz="0" w:space="0" w:color="auto"/>
                <w:right w:val="none" w:sz="0" w:space="0" w:color="auto"/>
              </w:divBdr>
            </w:div>
            <w:div w:id="401879211">
              <w:marLeft w:val="0"/>
              <w:marRight w:val="0"/>
              <w:marTop w:val="0"/>
              <w:marBottom w:val="0"/>
              <w:divBdr>
                <w:top w:val="none" w:sz="0" w:space="0" w:color="auto"/>
                <w:left w:val="none" w:sz="0" w:space="0" w:color="auto"/>
                <w:bottom w:val="none" w:sz="0" w:space="0" w:color="auto"/>
                <w:right w:val="none" w:sz="0" w:space="0" w:color="auto"/>
              </w:divBdr>
            </w:div>
            <w:div w:id="74029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391327">
      <w:bodyDiv w:val="1"/>
      <w:marLeft w:val="0"/>
      <w:marRight w:val="0"/>
      <w:marTop w:val="0"/>
      <w:marBottom w:val="0"/>
      <w:divBdr>
        <w:top w:val="none" w:sz="0" w:space="0" w:color="auto"/>
        <w:left w:val="none" w:sz="0" w:space="0" w:color="auto"/>
        <w:bottom w:val="none" w:sz="0" w:space="0" w:color="auto"/>
        <w:right w:val="none" w:sz="0" w:space="0" w:color="auto"/>
      </w:divBdr>
    </w:div>
    <w:div w:id="1883440519">
      <w:bodyDiv w:val="1"/>
      <w:marLeft w:val="0"/>
      <w:marRight w:val="0"/>
      <w:marTop w:val="0"/>
      <w:marBottom w:val="0"/>
      <w:divBdr>
        <w:top w:val="none" w:sz="0" w:space="0" w:color="auto"/>
        <w:left w:val="none" w:sz="0" w:space="0" w:color="auto"/>
        <w:bottom w:val="none" w:sz="0" w:space="0" w:color="auto"/>
        <w:right w:val="none" w:sz="0" w:space="0" w:color="auto"/>
      </w:divBdr>
    </w:div>
    <w:div w:id="1938100322">
      <w:bodyDiv w:val="1"/>
      <w:marLeft w:val="0"/>
      <w:marRight w:val="0"/>
      <w:marTop w:val="0"/>
      <w:marBottom w:val="0"/>
      <w:divBdr>
        <w:top w:val="none" w:sz="0" w:space="0" w:color="auto"/>
        <w:left w:val="none" w:sz="0" w:space="0" w:color="auto"/>
        <w:bottom w:val="none" w:sz="0" w:space="0" w:color="auto"/>
        <w:right w:val="none" w:sz="0" w:space="0" w:color="auto"/>
      </w:divBdr>
    </w:div>
    <w:div w:id="1944874660">
      <w:bodyDiv w:val="1"/>
      <w:marLeft w:val="0"/>
      <w:marRight w:val="0"/>
      <w:marTop w:val="0"/>
      <w:marBottom w:val="0"/>
      <w:divBdr>
        <w:top w:val="none" w:sz="0" w:space="0" w:color="auto"/>
        <w:left w:val="none" w:sz="0" w:space="0" w:color="auto"/>
        <w:bottom w:val="none" w:sz="0" w:space="0" w:color="auto"/>
        <w:right w:val="none" w:sz="0" w:space="0" w:color="auto"/>
      </w:divBdr>
    </w:div>
    <w:div w:id="2051688074">
      <w:bodyDiv w:val="1"/>
      <w:marLeft w:val="0"/>
      <w:marRight w:val="0"/>
      <w:marTop w:val="0"/>
      <w:marBottom w:val="0"/>
      <w:divBdr>
        <w:top w:val="none" w:sz="0" w:space="0" w:color="auto"/>
        <w:left w:val="none" w:sz="0" w:space="0" w:color="auto"/>
        <w:bottom w:val="none" w:sz="0" w:space="0" w:color="auto"/>
        <w:right w:val="none" w:sz="0" w:space="0" w:color="auto"/>
      </w:divBdr>
    </w:div>
    <w:div w:id="2126070918">
      <w:bodyDiv w:val="1"/>
      <w:marLeft w:val="0"/>
      <w:marRight w:val="0"/>
      <w:marTop w:val="0"/>
      <w:marBottom w:val="0"/>
      <w:divBdr>
        <w:top w:val="none" w:sz="0" w:space="0" w:color="auto"/>
        <w:left w:val="none" w:sz="0" w:space="0" w:color="auto"/>
        <w:bottom w:val="none" w:sz="0" w:space="0" w:color="auto"/>
        <w:right w:val="none" w:sz="0" w:space="0" w:color="auto"/>
      </w:divBdr>
      <w:divsChild>
        <w:div w:id="366225748">
          <w:marLeft w:val="0"/>
          <w:marRight w:val="0"/>
          <w:marTop w:val="0"/>
          <w:marBottom w:val="0"/>
          <w:divBdr>
            <w:top w:val="none" w:sz="0" w:space="0" w:color="auto"/>
            <w:left w:val="none" w:sz="0" w:space="0" w:color="auto"/>
            <w:bottom w:val="none" w:sz="0" w:space="0" w:color="auto"/>
            <w:right w:val="none" w:sz="0" w:space="0" w:color="auto"/>
          </w:divBdr>
          <w:divsChild>
            <w:div w:id="1443916134">
              <w:marLeft w:val="0"/>
              <w:marRight w:val="0"/>
              <w:marTop w:val="0"/>
              <w:marBottom w:val="0"/>
              <w:divBdr>
                <w:top w:val="none" w:sz="0" w:space="0" w:color="auto"/>
                <w:left w:val="none" w:sz="0" w:space="0" w:color="auto"/>
                <w:bottom w:val="none" w:sz="0" w:space="0" w:color="auto"/>
                <w:right w:val="none" w:sz="0" w:space="0" w:color="auto"/>
              </w:divBdr>
            </w:div>
            <w:div w:id="488521406">
              <w:marLeft w:val="0"/>
              <w:marRight w:val="0"/>
              <w:marTop w:val="0"/>
              <w:marBottom w:val="0"/>
              <w:divBdr>
                <w:top w:val="none" w:sz="0" w:space="0" w:color="auto"/>
                <w:left w:val="none" w:sz="0" w:space="0" w:color="auto"/>
                <w:bottom w:val="none" w:sz="0" w:space="0" w:color="auto"/>
                <w:right w:val="none" w:sz="0" w:space="0" w:color="auto"/>
              </w:divBdr>
            </w:div>
            <w:div w:id="172577690">
              <w:marLeft w:val="0"/>
              <w:marRight w:val="0"/>
              <w:marTop w:val="0"/>
              <w:marBottom w:val="0"/>
              <w:divBdr>
                <w:top w:val="none" w:sz="0" w:space="0" w:color="auto"/>
                <w:left w:val="none" w:sz="0" w:space="0" w:color="auto"/>
                <w:bottom w:val="none" w:sz="0" w:space="0" w:color="auto"/>
                <w:right w:val="none" w:sz="0" w:space="0" w:color="auto"/>
              </w:divBdr>
            </w:div>
            <w:div w:id="1844853850">
              <w:marLeft w:val="0"/>
              <w:marRight w:val="0"/>
              <w:marTop w:val="0"/>
              <w:marBottom w:val="0"/>
              <w:divBdr>
                <w:top w:val="none" w:sz="0" w:space="0" w:color="auto"/>
                <w:left w:val="none" w:sz="0" w:space="0" w:color="auto"/>
                <w:bottom w:val="none" w:sz="0" w:space="0" w:color="auto"/>
                <w:right w:val="none" w:sz="0" w:space="0" w:color="auto"/>
              </w:divBdr>
            </w:div>
            <w:div w:id="1480344657">
              <w:marLeft w:val="0"/>
              <w:marRight w:val="0"/>
              <w:marTop w:val="0"/>
              <w:marBottom w:val="0"/>
              <w:divBdr>
                <w:top w:val="none" w:sz="0" w:space="0" w:color="auto"/>
                <w:left w:val="none" w:sz="0" w:space="0" w:color="auto"/>
                <w:bottom w:val="none" w:sz="0" w:space="0" w:color="auto"/>
                <w:right w:val="none" w:sz="0" w:space="0" w:color="auto"/>
              </w:divBdr>
            </w:div>
            <w:div w:id="2117094374">
              <w:marLeft w:val="0"/>
              <w:marRight w:val="0"/>
              <w:marTop w:val="0"/>
              <w:marBottom w:val="0"/>
              <w:divBdr>
                <w:top w:val="none" w:sz="0" w:space="0" w:color="auto"/>
                <w:left w:val="none" w:sz="0" w:space="0" w:color="auto"/>
                <w:bottom w:val="none" w:sz="0" w:space="0" w:color="auto"/>
                <w:right w:val="none" w:sz="0" w:space="0" w:color="auto"/>
              </w:divBdr>
            </w:div>
            <w:div w:id="1205601102">
              <w:marLeft w:val="0"/>
              <w:marRight w:val="0"/>
              <w:marTop w:val="0"/>
              <w:marBottom w:val="0"/>
              <w:divBdr>
                <w:top w:val="none" w:sz="0" w:space="0" w:color="auto"/>
                <w:left w:val="none" w:sz="0" w:space="0" w:color="auto"/>
                <w:bottom w:val="none" w:sz="0" w:space="0" w:color="auto"/>
                <w:right w:val="none" w:sz="0" w:space="0" w:color="auto"/>
              </w:divBdr>
            </w:div>
            <w:div w:id="119473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Users/chrisconnor/Dropbox/University%20Docs/Honours%20Project/Christopher%20Connor%20Dissertation%20S1715477.docx" TargetMode="External"/><Relationship Id="rId18" Type="http://schemas.openxmlformats.org/officeDocument/2006/relationships/hyperlink" Target="file:////Users/chrisconnor/Dropbox/University%20Docs/Honours%20Project/Christopher%20Connor%20Dissertation%20S1715477.docx" TargetMode="External"/><Relationship Id="rId26" Type="http://schemas.openxmlformats.org/officeDocument/2006/relationships/image" Target="media/image9.gif"/><Relationship Id="rId39" Type="http://schemas.openxmlformats.org/officeDocument/2006/relationships/image" Target="media/image22.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file:////Users/chrisconnor/Dropbox/University%20Docs/Honours%20Project/Christopher%20Connor%20Dissertation%20S1715477.docx" TargetMode="External"/><Relationship Id="rId17" Type="http://schemas.openxmlformats.org/officeDocument/2006/relationships/hyperlink" Target="file:////Users/chrisconnor/Dropbox/University%20Docs/Honours%20Project/Christopher%20Connor%20Dissertation%20S1715477.docx" TargetMode="External"/><Relationship Id="rId25" Type="http://schemas.openxmlformats.org/officeDocument/2006/relationships/image" Target="media/image8.gif"/><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Users/chrisconnor/Dropbox/University%20Docs/Honours%20Project/Christopher%20Connor%20Dissertation%20S1715477.docx" TargetMode="External"/><Relationship Id="rId20" Type="http://schemas.openxmlformats.org/officeDocument/2006/relationships/image" Target="media/image3.png"/><Relationship Id="rId29" Type="http://schemas.openxmlformats.org/officeDocument/2006/relationships/image" Target="media/image12.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7.gi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hyperlink" Target="file:////Users/chrisconnor/Dropbox/University%20Docs/Honours%20Project/Christopher%20Connor%20Dissertation%20S1715477.docx"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file:////Users/chrisconnor/Dropbox/University%20Docs/Honours%20Project/Christopher%20Connor%20Dissertation%20S1715477.docx"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3BFDCB208BE96469C427F588AF77472"/>
        <w:category>
          <w:name w:val="General"/>
          <w:gallery w:val="placeholder"/>
        </w:category>
        <w:types>
          <w:type w:val="bbPlcHdr"/>
        </w:types>
        <w:behaviors>
          <w:behavior w:val="content"/>
        </w:behaviors>
        <w:guid w:val="{22591C03-2B8E-3D4D-AA83-48321B606D55}"/>
      </w:docPartPr>
      <w:docPartBody>
        <w:p w:rsidR="00713E81" w:rsidRDefault="00A33E59" w:rsidP="00A33E59">
          <w:pPr>
            <w:pStyle w:val="73BFDCB208BE96469C427F588AF77472"/>
          </w:pPr>
          <w:r w:rsidRPr="00851BCF">
            <w:rPr>
              <w:rStyle w:val="PlaceholderText"/>
            </w:rPr>
            <w:t>Formatting... please wai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New Roman Bold">
    <w:altName w:val="Times New Roman"/>
    <w:panose1 w:val="02020803070505020304"/>
    <w:charset w:val="00"/>
    <w:family w:val="auto"/>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3E59"/>
    <w:rsid w:val="001710CA"/>
    <w:rsid w:val="00263286"/>
    <w:rsid w:val="003A3F93"/>
    <w:rsid w:val="003B7A75"/>
    <w:rsid w:val="004017B9"/>
    <w:rsid w:val="00550E2D"/>
    <w:rsid w:val="0058592E"/>
    <w:rsid w:val="00674916"/>
    <w:rsid w:val="00713E81"/>
    <w:rsid w:val="008A665F"/>
    <w:rsid w:val="009C2A2D"/>
    <w:rsid w:val="00A05188"/>
    <w:rsid w:val="00A1237E"/>
    <w:rsid w:val="00A33E59"/>
    <w:rsid w:val="00BC0AE6"/>
    <w:rsid w:val="00CC2662"/>
    <w:rsid w:val="00E0456B"/>
    <w:rsid w:val="00EC06F9"/>
    <w:rsid w:val="00ED02E3"/>
    <w:rsid w:val="00FA408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B7A75"/>
    <w:rPr>
      <w:color w:val="808080"/>
    </w:rPr>
  </w:style>
  <w:style w:type="paragraph" w:customStyle="1" w:styleId="EE7F25FC0830984F9BE9F413C537298A">
    <w:name w:val="EE7F25FC0830984F9BE9F413C537298A"/>
    <w:rsid w:val="00A33E59"/>
  </w:style>
  <w:style w:type="paragraph" w:customStyle="1" w:styleId="4AB9257C60C4E44DA1F0EE8ABF4E1B51">
    <w:name w:val="4AB9257C60C4E44DA1F0EE8ABF4E1B51"/>
    <w:rsid w:val="00A33E59"/>
  </w:style>
  <w:style w:type="paragraph" w:customStyle="1" w:styleId="B310C468913E4B4EB65E2BB79419618A">
    <w:name w:val="B310C468913E4B4EB65E2BB79419618A"/>
    <w:rsid w:val="00A33E59"/>
  </w:style>
  <w:style w:type="paragraph" w:customStyle="1" w:styleId="B041948DC978AC42A8A2FBD5D769EBD8">
    <w:name w:val="B041948DC978AC42A8A2FBD5D769EBD8"/>
    <w:rsid w:val="00A33E59"/>
  </w:style>
  <w:style w:type="paragraph" w:customStyle="1" w:styleId="7FF496ADB4E97A499347313799494B35">
    <w:name w:val="7FF496ADB4E97A499347313799494B35"/>
    <w:rsid w:val="00A33E59"/>
  </w:style>
  <w:style w:type="paragraph" w:customStyle="1" w:styleId="E7CA8C2E3A93F344A3C135130D1D528F">
    <w:name w:val="E7CA8C2E3A93F344A3C135130D1D528F"/>
    <w:rsid w:val="00A33E59"/>
  </w:style>
  <w:style w:type="paragraph" w:customStyle="1" w:styleId="9FE092697BA6D44C964AF1ED4DB01017">
    <w:name w:val="9FE092697BA6D44C964AF1ED4DB01017"/>
    <w:rsid w:val="00A33E59"/>
  </w:style>
  <w:style w:type="paragraph" w:customStyle="1" w:styleId="73BFDCB208BE96469C427F588AF77472">
    <w:name w:val="73BFDCB208BE96469C427F588AF77472"/>
    <w:rsid w:val="00A33E59"/>
  </w:style>
  <w:style w:type="paragraph" w:customStyle="1" w:styleId="EDF5FD9A85ECAB45AB47209421C29AB0">
    <w:name w:val="EDF5FD9A85ECAB45AB47209421C29AB0"/>
    <w:rsid w:val="003B7A75"/>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B7A75"/>
    <w:rPr>
      <w:color w:val="808080"/>
    </w:rPr>
  </w:style>
  <w:style w:type="paragraph" w:customStyle="1" w:styleId="EE7F25FC0830984F9BE9F413C537298A">
    <w:name w:val="EE7F25FC0830984F9BE9F413C537298A"/>
    <w:rsid w:val="00A33E59"/>
  </w:style>
  <w:style w:type="paragraph" w:customStyle="1" w:styleId="4AB9257C60C4E44DA1F0EE8ABF4E1B51">
    <w:name w:val="4AB9257C60C4E44DA1F0EE8ABF4E1B51"/>
    <w:rsid w:val="00A33E59"/>
  </w:style>
  <w:style w:type="paragraph" w:customStyle="1" w:styleId="B310C468913E4B4EB65E2BB79419618A">
    <w:name w:val="B310C468913E4B4EB65E2BB79419618A"/>
    <w:rsid w:val="00A33E59"/>
  </w:style>
  <w:style w:type="paragraph" w:customStyle="1" w:styleId="B041948DC978AC42A8A2FBD5D769EBD8">
    <w:name w:val="B041948DC978AC42A8A2FBD5D769EBD8"/>
    <w:rsid w:val="00A33E59"/>
  </w:style>
  <w:style w:type="paragraph" w:customStyle="1" w:styleId="7FF496ADB4E97A499347313799494B35">
    <w:name w:val="7FF496ADB4E97A499347313799494B35"/>
    <w:rsid w:val="00A33E59"/>
  </w:style>
  <w:style w:type="paragraph" w:customStyle="1" w:styleId="E7CA8C2E3A93F344A3C135130D1D528F">
    <w:name w:val="E7CA8C2E3A93F344A3C135130D1D528F"/>
    <w:rsid w:val="00A33E59"/>
  </w:style>
  <w:style w:type="paragraph" w:customStyle="1" w:styleId="9FE092697BA6D44C964AF1ED4DB01017">
    <w:name w:val="9FE092697BA6D44C964AF1ED4DB01017"/>
    <w:rsid w:val="00A33E59"/>
  </w:style>
  <w:style w:type="paragraph" w:customStyle="1" w:styleId="73BFDCB208BE96469C427F588AF77472">
    <w:name w:val="73BFDCB208BE96469C427F588AF77472"/>
    <w:rsid w:val="00A33E59"/>
  </w:style>
  <w:style w:type="paragraph" w:customStyle="1" w:styleId="EDF5FD9A85ECAB45AB47209421C29AB0">
    <w:name w:val="EDF5FD9A85ECAB45AB47209421C29AB0"/>
    <w:rsid w:val="003B7A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BE2FBD-80F8-42DB-B6DB-FADBFE108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6</Pages>
  <Words>18756</Words>
  <Characters>106912</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GCU</Company>
  <LinksUpToDate>false</LinksUpToDate>
  <CharactersWithSpaces>125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nor, Christopher</dc:creator>
  <cp:lastModifiedBy>Hartmann, Katrin</cp:lastModifiedBy>
  <cp:revision>9</cp:revision>
  <cp:lastPrinted>2019-04-18T06:44:00Z</cp:lastPrinted>
  <dcterms:created xsi:type="dcterms:W3CDTF">2019-10-30T19:41:00Z</dcterms:created>
  <dcterms:modified xsi:type="dcterms:W3CDTF">2019-10-30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ddeb09-e914-3484-aeb2-20a16eca262d</vt:lpwstr>
  </property>
  <property fmtid="{D5CDD505-2E9C-101B-9397-08002B2CF9AE}" pid="24" name="Mendeley Citation Style_1">
    <vt:lpwstr>http://www.zotero.org/styles/harvard-cite-them-right</vt:lpwstr>
  </property>
</Properties>
</file>